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ajorEastAsia" w:hAnsiTheme="majorHAnsi" w:cstheme="majorBidi"/>
          <w:caps/>
          <w:lang w:val="en-IE" w:eastAsia="en-US"/>
        </w:rPr>
        <w:id w:val="1089284008"/>
        <w:docPartObj>
          <w:docPartGallery w:val="Cover Pages"/>
          <w:docPartUnique/>
        </w:docPartObj>
      </w:sdtPr>
      <w:sdtEndPr>
        <w:rPr>
          <w:rFonts w:ascii="Times New Roman" w:eastAsiaTheme="minorHAnsi" w:hAnsi="Times New Roman" w:cs="Times New Roman"/>
          <w:caps w:val="0"/>
          <w:sz w:val="24"/>
          <w:szCs w:val="24"/>
        </w:rPr>
      </w:sdtEndPr>
      <w:sdtContent>
        <w:tbl>
          <w:tblPr>
            <w:tblW w:w="5000" w:type="pct"/>
            <w:jc w:val="center"/>
            <w:tblLook w:val="04A0" w:firstRow="1" w:lastRow="0" w:firstColumn="1" w:lastColumn="0" w:noHBand="0" w:noVBand="1"/>
          </w:tblPr>
          <w:tblGrid>
            <w:gridCol w:w="13006"/>
          </w:tblGrid>
          <w:tr w:rsidR="00865852" w14:paraId="3ED96998" w14:textId="77777777">
            <w:trPr>
              <w:trHeight w:val="2880"/>
              <w:jc w:val="center"/>
            </w:trPr>
            <w:tc>
              <w:tcPr>
                <w:tcW w:w="5000" w:type="pct"/>
              </w:tcPr>
              <w:p w14:paraId="2A634EF9" w14:textId="77777777" w:rsidR="00865852" w:rsidRDefault="00865852" w:rsidP="00A75DEB">
                <w:pPr>
                  <w:pStyle w:val="NoSpacing"/>
                  <w:rPr>
                    <w:rFonts w:asciiTheme="majorHAnsi" w:eastAsiaTheme="majorEastAsia" w:hAnsiTheme="majorHAnsi" w:cstheme="majorBidi"/>
                    <w:caps/>
                  </w:rPr>
                </w:pPr>
              </w:p>
            </w:tc>
          </w:tr>
          <w:tr w:rsidR="00865852" w14:paraId="71AF0FAC" w14:textId="77777777">
            <w:trPr>
              <w:trHeight w:val="1440"/>
              <w:jc w:val="center"/>
            </w:trPr>
            <w:sdt>
              <w:sdtPr>
                <w:rPr>
                  <w:sz w:val="60"/>
                  <w:szCs w:val="60"/>
                </w:rPr>
                <w:alias w:val="Title"/>
                <w:id w:val="15524250"/>
                <w:placeholder>
                  <w:docPart w:val="094363DCA7F140CBAD589FADAB93028E"/>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5B9BD5" w:themeColor="accent1"/>
                    </w:tcBorders>
                    <w:vAlign w:val="center"/>
                  </w:tcPr>
                  <w:p w14:paraId="35B4BC78" w14:textId="0014B68A" w:rsidR="00865852" w:rsidRDefault="000C311F" w:rsidP="00865852">
                    <w:pPr>
                      <w:pStyle w:val="NoSpacing"/>
                      <w:jc w:val="center"/>
                      <w:rPr>
                        <w:rFonts w:asciiTheme="majorHAnsi" w:eastAsiaTheme="majorEastAsia" w:hAnsiTheme="majorHAnsi" w:cstheme="majorBidi"/>
                        <w:sz w:val="80"/>
                        <w:szCs w:val="80"/>
                      </w:rPr>
                    </w:pPr>
                    <w:r>
                      <w:rPr>
                        <w:sz w:val="60"/>
                        <w:szCs w:val="60"/>
                      </w:rPr>
                      <w:t>MATH9001</w:t>
                    </w:r>
                    <w:r w:rsidR="001C1AAA">
                      <w:rPr>
                        <w:sz w:val="60"/>
                        <w:szCs w:val="60"/>
                      </w:rPr>
                      <w:t xml:space="preserve"> – </w:t>
                    </w:r>
                    <w:r>
                      <w:rPr>
                        <w:sz w:val="60"/>
                        <w:szCs w:val="60"/>
                      </w:rPr>
                      <w:t>Research Methods</w:t>
                    </w:r>
                  </w:p>
                </w:tc>
              </w:sdtContent>
            </w:sdt>
          </w:tr>
          <w:tr w:rsidR="00865852" w14:paraId="69A5B803" w14:textId="77777777">
            <w:trPr>
              <w:trHeight w:val="720"/>
              <w:jc w:val="center"/>
            </w:trPr>
            <w:sdt>
              <w:sdtPr>
                <w:rPr>
                  <w:rFonts w:eastAsia="Times New Roman" w:cstheme="minorHAnsi"/>
                  <w:b/>
                  <w:color w:val="000000"/>
                  <w:kern w:val="2"/>
                  <w:sz w:val="48"/>
                  <w:szCs w:val="48"/>
                  <w:lang w:eastAsia="en-IE"/>
                  <w14:ligatures w14:val="standardContextual"/>
                </w:rPr>
                <w:alias w:val="Subtitle"/>
                <w:id w:val="15524255"/>
                <w:placeholder>
                  <w:docPart w:val="C5D83A6139624DE5AA50952324B43870"/>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5B9BD5" w:themeColor="accent1"/>
                    </w:tcBorders>
                    <w:vAlign w:val="center"/>
                  </w:tcPr>
                  <w:p w14:paraId="63F92FA5" w14:textId="172B72CC" w:rsidR="00865852" w:rsidRPr="00F23AED" w:rsidRDefault="00516F56" w:rsidP="00865852">
                    <w:pPr>
                      <w:pStyle w:val="NoSpacing"/>
                      <w:jc w:val="center"/>
                      <w:rPr>
                        <w:rFonts w:eastAsiaTheme="majorEastAsia" w:cstheme="minorHAnsi"/>
                        <w:sz w:val="48"/>
                        <w:szCs w:val="48"/>
                      </w:rPr>
                    </w:pPr>
                    <w:r w:rsidRPr="00F23AED">
                      <w:rPr>
                        <w:rFonts w:eastAsia="Times New Roman" w:cstheme="minorHAnsi"/>
                        <w:b/>
                        <w:color w:val="000000"/>
                        <w:kern w:val="2"/>
                        <w:sz w:val="48"/>
                        <w:szCs w:val="48"/>
                        <w:lang w:eastAsia="en-IE"/>
                        <w14:ligatures w14:val="standardContextual"/>
                      </w:rPr>
                      <w:t xml:space="preserve">Comparative Analysis of Machine Learning and Neural Networks in Intrusion Detection Systems to Detect Different Types of </w:t>
                    </w:r>
                    <w:r w:rsidR="00C01E4B">
                      <w:rPr>
                        <w:rFonts w:eastAsia="Times New Roman" w:cstheme="minorHAnsi"/>
                        <w:b/>
                        <w:color w:val="000000"/>
                        <w:kern w:val="2"/>
                        <w:sz w:val="48"/>
                        <w:szCs w:val="48"/>
                        <w:lang w:eastAsia="en-IE"/>
                        <w14:ligatures w14:val="standardContextual"/>
                      </w:rPr>
                      <w:t xml:space="preserve">Cyber </w:t>
                    </w:r>
                    <w:r w:rsidRPr="00F23AED">
                      <w:rPr>
                        <w:rFonts w:eastAsia="Times New Roman" w:cstheme="minorHAnsi"/>
                        <w:b/>
                        <w:color w:val="000000"/>
                        <w:kern w:val="2"/>
                        <w:sz w:val="48"/>
                        <w:szCs w:val="48"/>
                        <w:lang w:eastAsia="en-IE"/>
                        <w14:ligatures w14:val="standardContextual"/>
                      </w:rPr>
                      <w:t>Attacks</w:t>
                    </w:r>
                    <w:r w:rsidR="00E534CD">
                      <w:rPr>
                        <w:rFonts w:eastAsia="Times New Roman" w:cstheme="minorHAnsi"/>
                        <w:b/>
                        <w:color w:val="000000"/>
                        <w:kern w:val="2"/>
                        <w:sz w:val="48"/>
                        <w:szCs w:val="48"/>
                        <w:lang w:eastAsia="en-IE"/>
                        <w14:ligatures w14:val="standardContextual"/>
                      </w:rPr>
                      <w:t xml:space="preserve"> </w:t>
                    </w:r>
                    <w:r w:rsidR="00AD02B2">
                      <w:rPr>
                        <w:rFonts w:eastAsia="Times New Roman" w:cstheme="minorHAnsi"/>
                        <w:b/>
                        <w:color w:val="000000"/>
                        <w:kern w:val="2"/>
                        <w:sz w:val="48"/>
                        <w:szCs w:val="48"/>
                        <w:lang w:eastAsia="en-IE"/>
                        <w14:ligatures w14:val="standardContextual"/>
                      </w:rPr>
                      <w:t xml:space="preserve">on </w:t>
                    </w:r>
                    <w:r w:rsidR="00E534CD">
                      <w:rPr>
                        <w:rFonts w:eastAsia="Times New Roman" w:cstheme="minorHAnsi"/>
                        <w:b/>
                        <w:color w:val="000000"/>
                        <w:kern w:val="2"/>
                        <w:sz w:val="48"/>
                        <w:szCs w:val="48"/>
                        <w:lang w:eastAsia="en-IE"/>
                        <w14:ligatures w14:val="standardContextual"/>
                      </w:rPr>
                      <w:t>Simulated Batch Streaming Data</w:t>
                    </w:r>
                  </w:p>
                </w:tc>
              </w:sdtContent>
            </w:sdt>
          </w:tr>
          <w:tr w:rsidR="00865852" w14:paraId="7F814AC1" w14:textId="77777777">
            <w:trPr>
              <w:trHeight w:val="360"/>
              <w:jc w:val="center"/>
            </w:trPr>
            <w:tc>
              <w:tcPr>
                <w:tcW w:w="5000" w:type="pct"/>
                <w:vAlign w:val="center"/>
              </w:tcPr>
              <w:p w14:paraId="15913A96" w14:textId="77777777" w:rsidR="00865852" w:rsidRDefault="00865852">
                <w:pPr>
                  <w:pStyle w:val="NoSpacing"/>
                  <w:jc w:val="center"/>
                </w:pPr>
              </w:p>
            </w:tc>
          </w:tr>
          <w:tr w:rsidR="00865852" w14:paraId="782D6EFF" w14:textId="77777777">
            <w:trPr>
              <w:trHeight w:val="360"/>
              <w:jc w:val="center"/>
            </w:trPr>
            <w:sdt>
              <w:sdtPr>
                <w:rPr>
                  <w:b/>
                  <w:bCs/>
                  <w:sz w:val="40"/>
                  <w:szCs w:val="40"/>
                </w:rPr>
                <w:alias w:val="Author"/>
                <w:id w:val="15524260"/>
                <w:placeholder>
                  <w:docPart w:val="FE82DADD4A924E8B90F54900F43817CB"/>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14:paraId="1E1DCC25" w14:textId="608FD856" w:rsidR="00865852" w:rsidRDefault="00FA7FAE">
                    <w:pPr>
                      <w:pStyle w:val="NoSpacing"/>
                      <w:jc w:val="center"/>
                      <w:rPr>
                        <w:b/>
                        <w:bCs/>
                      </w:rPr>
                    </w:pPr>
                    <w:r w:rsidRPr="00EF3E9E">
                      <w:rPr>
                        <w:b/>
                        <w:bCs/>
                        <w:sz w:val="40"/>
                        <w:szCs w:val="40"/>
                      </w:rPr>
                      <w:t>Brian Higgins</w:t>
                    </w:r>
                    <w:r w:rsidR="004F0D19">
                      <w:rPr>
                        <w:b/>
                        <w:bCs/>
                        <w:sz w:val="40"/>
                        <w:szCs w:val="40"/>
                      </w:rPr>
                      <w:t xml:space="preserve"> – R00239570</w:t>
                    </w:r>
                  </w:p>
                </w:tc>
              </w:sdtContent>
            </w:sdt>
          </w:tr>
          <w:tr w:rsidR="00865852" w14:paraId="0B9C493D" w14:textId="77777777">
            <w:trPr>
              <w:trHeight w:val="360"/>
              <w:jc w:val="center"/>
            </w:trPr>
            <w:sdt>
              <w:sdtPr>
                <w:rPr>
                  <w:b/>
                  <w:bCs/>
                </w:rPr>
                <w:alias w:val="Date"/>
                <w:id w:val="516659546"/>
                <w:showingPlcHdr/>
                <w:dataBinding w:prefixMappings="xmlns:ns0='http://schemas.microsoft.com/office/2006/coverPageProps'" w:xpath="/ns0:CoverPageProperties[1]/ns0:PublishDate[1]" w:storeItemID="{55AF091B-3C7A-41E3-B477-F2FDAA23CFDA}"/>
                <w:date w:fullDate="2014-10-23T00:00:00Z">
                  <w:dateFormat w:val="M/d/yyyy"/>
                  <w:lid w:val="en-US"/>
                  <w:storeMappedDataAs w:val="dateTime"/>
                  <w:calendar w:val="gregorian"/>
                </w:date>
              </w:sdtPr>
              <w:sdtContent>
                <w:tc>
                  <w:tcPr>
                    <w:tcW w:w="5000" w:type="pct"/>
                    <w:vAlign w:val="center"/>
                  </w:tcPr>
                  <w:p w14:paraId="02081863" w14:textId="77777777" w:rsidR="00865852" w:rsidRDefault="00865852">
                    <w:pPr>
                      <w:pStyle w:val="NoSpacing"/>
                      <w:jc w:val="center"/>
                      <w:rPr>
                        <w:b/>
                        <w:bCs/>
                      </w:rPr>
                    </w:pPr>
                    <w:r>
                      <w:rPr>
                        <w:b/>
                        <w:bCs/>
                      </w:rPr>
                      <w:t xml:space="preserve">     </w:t>
                    </w:r>
                  </w:p>
                </w:tc>
              </w:sdtContent>
            </w:sdt>
          </w:tr>
        </w:tbl>
        <w:p w14:paraId="24BE7739" w14:textId="77777777" w:rsidR="00865852" w:rsidRDefault="00865852" w:rsidP="00865852"/>
        <w:tbl>
          <w:tblPr>
            <w:tblpPr w:leftFromText="187" w:rightFromText="187" w:horzAnchor="margin" w:tblpXSpec="center" w:tblpYSpec="bottom"/>
            <w:tblW w:w="5000" w:type="pct"/>
            <w:tblLook w:val="04A0" w:firstRow="1" w:lastRow="0" w:firstColumn="1" w:lastColumn="0" w:noHBand="0" w:noVBand="1"/>
          </w:tblPr>
          <w:tblGrid>
            <w:gridCol w:w="13006"/>
          </w:tblGrid>
          <w:tr w:rsidR="00865852" w14:paraId="59D9E088" w14:textId="77777777">
            <w:sdt>
              <w:sdtPr>
                <w:alias w:val="Abstract"/>
                <w:id w:val="8276291"/>
                <w:showingPlcHdr/>
                <w:dataBinding w:prefixMappings="xmlns:ns0='http://schemas.microsoft.com/office/2006/coverPageProps'" w:xpath="/ns0:CoverPageProperties[1]/ns0:Abstract[1]" w:storeItemID="{55AF091B-3C7A-41E3-B477-F2FDAA23CFDA}"/>
                <w:text/>
              </w:sdtPr>
              <w:sdtContent>
                <w:tc>
                  <w:tcPr>
                    <w:tcW w:w="5000" w:type="pct"/>
                  </w:tcPr>
                  <w:p w14:paraId="39F07C35" w14:textId="77777777" w:rsidR="00865852" w:rsidRDefault="00865852">
                    <w:pPr>
                      <w:pStyle w:val="NoSpacing"/>
                    </w:pPr>
                    <w:r>
                      <w:t xml:space="preserve">     </w:t>
                    </w:r>
                  </w:p>
                </w:tc>
              </w:sdtContent>
            </w:sdt>
          </w:tr>
        </w:tbl>
        <w:p w14:paraId="1687B519" w14:textId="77777777" w:rsidR="00865852" w:rsidRDefault="00865852" w:rsidP="00865852"/>
        <w:p w14:paraId="35AA00AD" w14:textId="77777777" w:rsidR="00BD6B21" w:rsidRDefault="00BD6B21" w:rsidP="005F5C12">
          <w:pPr>
            <w:rPr>
              <w:rFonts w:ascii="Times New Roman" w:hAnsi="Times New Roman" w:cs="Times New Roman"/>
              <w:sz w:val="24"/>
              <w:szCs w:val="24"/>
            </w:rPr>
          </w:pPr>
        </w:p>
        <w:p w14:paraId="5DC7C35C" w14:textId="77777777" w:rsidR="00BD6B21" w:rsidRDefault="00BD6B21" w:rsidP="005F5C12">
          <w:pPr>
            <w:rPr>
              <w:rFonts w:ascii="Times New Roman" w:hAnsi="Times New Roman" w:cs="Times New Roman"/>
              <w:sz w:val="24"/>
              <w:szCs w:val="24"/>
            </w:rPr>
          </w:pPr>
        </w:p>
        <w:p w14:paraId="025D8729" w14:textId="77777777" w:rsidR="00BD6B21" w:rsidRDefault="00BD6B21" w:rsidP="005F5C12">
          <w:pPr>
            <w:rPr>
              <w:rFonts w:ascii="Times New Roman" w:hAnsi="Times New Roman" w:cs="Times New Roman"/>
              <w:sz w:val="24"/>
              <w:szCs w:val="24"/>
            </w:rPr>
          </w:pPr>
        </w:p>
        <w:p w14:paraId="6E4A55B1" w14:textId="77777777" w:rsidR="00784B8C" w:rsidRDefault="00784B8C" w:rsidP="005F5C12">
          <w:pPr>
            <w:rPr>
              <w:rFonts w:ascii="Times New Roman" w:hAnsi="Times New Roman" w:cs="Times New Roman"/>
              <w:sz w:val="24"/>
              <w:szCs w:val="24"/>
            </w:rPr>
          </w:pPr>
        </w:p>
        <w:p w14:paraId="2DB4DCFF" w14:textId="77777777" w:rsidR="00784B8C" w:rsidRDefault="00784B8C" w:rsidP="005F5C12">
          <w:pPr>
            <w:rPr>
              <w:rFonts w:ascii="Times New Roman" w:hAnsi="Times New Roman" w:cs="Times New Roman"/>
              <w:sz w:val="24"/>
              <w:szCs w:val="24"/>
            </w:rPr>
          </w:pPr>
        </w:p>
        <w:p w14:paraId="1C595E70" w14:textId="77777777" w:rsidR="00784B8C" w:rsidRDefault="00784B8C" w:rsidP="005F5C12">
          <w:pPr>
            <w:rPr>
              <w:rFonts w:ascii="Times New Roman" w:hAnsi="Times New Roman" w:cs="Times New Roman"/>
              <w:sz w:val="24"/>
              <w:szCs w:val="24"/>
            </w:rPr>
          </w:pPr>
        </w:p>
        <w:p w14:paraId="174ACF97" w14:textId="77777777" w:rsidR="00954DE0" w:rsidRDefault="00954DE0" w:rsidP="005F5C12">
          <w:pPr>
            <w:rPr>
              <w:rFonts w:ascii="Times New Roman" w:hAnsi="Times New Roman" w:cs="Times New Roman"/>
              <w:sz w:val="24"/>
              <w:szCs w:val="24"/>
            </w:rPr>
          </w:pPr>
        </w:p>
        <w:p w14:paraId="2ECDAD53" w14:textId="77777777" w:rsidR="00954DE0" w:rsidRDefault="00954DE0" w:rsidP="005F5C12">
          <w:pPr>
            <w:rPr>
              <w:rFonts w:ascii="Times New Roman" w:hAnsi="Times New Roman" w:cs="Times New Roman"/>
              <w:sz w:val="24"/>
              <w:szCs w:val="24"/>
            </w:rPr>
          </w:pPr>
        </w:p>
        <w:tbl>
          <w:tblPr>
            <w:tblStyle w:val="TableGrid"/>
            <w:tblpPr w:leftFromText="180" w:rightFromText="180" w:vertAnchor="text" w:horzAnchor="margin" w:tblpX="-10" w:tblpY="302"/>
            <w:tblW w:w="13042" w:type="dxa"/>
            <w:tblLook w:val="04A0" w:firstRow="1" w:lastRow="0" w:firstColumn="1" w:lastColumn="0" w:noHBand="0" w:noVBand="1"/>
          </w:tblPr>
          <w:tblGrid>
            <w:gridCol w:w="13042"/>
          </w:tblGrid>
          <w:tr w:rsidR="00954DE0" w14:paraId="500EA9B1" w14:textId="77777777" w:rsidTr="00EF754F">
            <w:tc>
              <w:tcPr>
                <w:tcW w:w="13042" w:type="dxa"/>
              </w:tcPr>
              <w:p w14:paraId="1797A93F" w14:textId="1826D9E9" w:rsidR="00954DE0" w:rsidRDefault="00954DE0" w:rsidP="00EF754F">
                <w:pPr>
                  <w:spacing w:line="360" w:lineRule="auto"/>
                  <w:jc w:val="center"/>
                  <w:rPr>
                    <w:rFonts w:ascii="Times New Roman" w:hAnsi="Times New Roman" w:cs="Times New Roman"/>
                    <w:sz w:val="24"/>
                    <w:szCs w:val="24"/>
                  </w:rPr>
                </w:pPr>
                <w:r>
                  <w:rPr>
                    <w:rFonts w:ascii="Times New Roman" w:hAnsi="Times New Roman" w:cs="Times New Roman"/>
                    <w:sz w:val="24"/>
                    <w:szCs w:val="24"/>
                  </w:rPr>
                  <w:t>I hereby certify that this material which I now submit for assessment is entirely my own work and has not been taken from the work of others, save to the extent, that such work has been cited and acknowledged within the text of the work.</w:t>
                </w:r>
              </w:p>
              <w:p w14:paraId="3044877E" w14:textId="460131FF" w:rsidR="00954DE0" w:rsidRDefault="00954DE0" w:rsidP="00EF75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 understand that my project documentation may be stored in the library at MTU, and may </w:t>
                </w:r>
                <w:r w:rsidR="00622575">
                  <w:rPr>
                    <w:rFonts w:ascii="Times New Roman" w:hAnsi="Times New Roman" w:cs="Times New Roman"/>
                    <w:sz w:val="24"/>
                    <w:szCs w:val="24"/>
                  </w:rPr>
                  <w:t>be referenced</w:t>
                </w:r>
                <w:r>
                  <w:rPr>
                    <w:rFonts w:ascii="Times New Roman" w:hAnsi="Times New Roman" w:cs="Times New Roman"/>
                    <w:sz w:val="24"/>
                    <w:szCs w:val="24"/>
                  </w:rPr>
                  <w:t xml:space="preserve"> by others in the future.</w:t>
                </w:r>
              </w:p>
            </w:tc>
          </w:tr>
        </w:tbl>
        <w:p w14:paraId="385C60F1" w14:textId="77777777" w:rsidR="00BD6B21" w:rsidRDefault="00BD6B21" w:rsidP="005F5C12">
          <w:pPr>
            <w:rPr>
              <w:rFonts w:ascii="Times New Roman" w:hAnsi="Times New Roman" w:cs="Times New Roman"/>
              <w:sz w:val="24"/>
              <w:szCs w:val="24"/>
            </w:rPr>
          </w:pPr>
        </w:p>
        <w:p w14:paraId="16A8D942" w14:textId="5D90B8A0" w:rsidR="00640CBA" w:rsidRDefault="00000000" w:rsidP="005F5C12">
          <w:pPr>
            <w:rPr>
              <w:rFonts w:ascii="Times New Roman" w:hAnsi="Times New Roman" w:cs="Times New Roman"/>
              <w:sz w:val="24"/>
              <w:szCs w:val="24"/>
            </w:rPr>
          </w:pPr>
        </w:p>
      </w:sdtContent>
    </w:sdt>
    <w:sdt>
      <w:sdtPr>
        <w:rPr>
          <w:rFonts w:asciiTheme="minorHAnsi" w:eastAsiaTheme="minorHAnsi" w:hAnsiTheme="minorHAnsi" w:cstheme="minorBidi"/>
          <w:color w:val="auto"/>
          <w:sz w:val="22"/>
          <w:szCs w:val="22"/>
          <w:lang w:val="en-IE"/>
        </w:rPr>
        <w:id w:val="670068692"/>
        <w:docPartObj>
          <w:docPartGallery w:val="Table of Contents"/>
          <w:docPartUnique/>
        </w:docPartObj>
      </w:sdtPr>
      <w:sdtEndPr>
        <w:rPr>
          <w:b/>
          <w:bCs/>
          <w:noProof/>
        </w:rPr>
      </w:sdtEndPr>
      <w:sdtContent>
        <w:p w14:paraId="739021EA" w14:textId="52975DDA" w:rsidR="00FF5E25" w:rsidRDefault="00FF5E25">
          <w:pPr>
            <w:pStyle w:val="TOCHeading"/>
            <w:rPr>
              <w:rStyle w:val="Heading1Char"/>
              <w:sz w:val="40"/>
              <w:szCs w:val="40"/>
            </w:rPr>
          </w:pPr>
          <w:r w:rsidRPr="00FF5E25">
            <w:rPr>
              <w:rStyle w:val="Heading1Char"/>
              <w:sz w:val="40"/>
              <w:szCs w:val="40"/>
            </w:rPr>
            <w:t>Contents</w:t>
          </w:r>
        </w:p>
        <w:p w14:paraId="422BA384" w14:textId="77777777" w:rsidR="00FF5E25" w:rsidRPr="00C81A70" w:rsidRDefault="00FF5E25" w:rsidP="00FF5E25">
          <w:pPr>
            <w:rPr>
              <w:sz w:val="10"/>
              <w:szCs w:val="10"/>
              <w:lang w:val="en-US"/>
            </w:rPr>
          </w:pPr>
        </w:p>
        <w:p w14:paraId="6BD4E00B" w14:textId="3C211A18" w:rsidR="00C8766E" w:rsidRDefault="00FF5E25">
          <w:pPr>
            <w:pStyle w:val="TOC1"/>
            <w:tabs>
              <w:tab w:val="left" w:pos="440"/>
              <w:tab w:val="right" w:leader="dot" w:pos="12996"/>
            </w:tabs>
            <w:rPr>
              <w:rFonts w:eastAsiaTheme="minorEastAsia"/>
              <w:noProof/>
              <w:kern w:val="2"/>
              <w:lang w:eastAsia="en-IE"/>
              <w14:ligatures w14:val="standardContextual"/>
            </w:rPr>
          </w:pPr>
          <w:r>
            <w:fldChar w:fldCharType="begin"/>
          </w:r>
          <w:r>
            <w:instrText xml:space="preserve"> TOC \o "1-3" \h \z \u </w:instrText>
          </w:r>
          <w:r>
            <w:fldChar w:fldCharType="separate"/>
          </w:r>
          <w:hyperlink w:anchor="_Toc134635308" w:history="1">
            <w:r w:rsidR="00C8766E" w:rsidRPr="00BD4EC3">
              <w:rPr>
                <w:rStyle w:val="Hyperlink"/>
                <w:rFonts w:eastAsia="Times New Roman"/>
                <w:noProof/>
              </w:rPr>
              <w:t>1</w:t>
            </w:r>
            <w:r w:rsidR="00C8766E">
              <w:rPr>
                <w:rFonts w:eastAsiaTheme="minorEastAsia"/>
                <w:noProof/>
                <w:kern w:val="2"/>
                <w:lang w:eastAsia="en-IE"/>
                <w14:ligatures w14:val="standardContextual"/>
              </w:rPr>
              <w:tab/>
            </w:r>
            <w:r w:rsidR="00C8766E" w:rsidRPr="00BD4EC3">
              <w:rPr>
                <w:rStyle w:val="Hyperlink"/>
                <w:rFonts w:eastAsia="Times New Roman"/>
                <w:noProof/>
              </w:rPr>
              <w:t>Abstract</w:t>
            </w:r>
            <w:r w:rsidR="00C8766E">
              <w:rPr>
                <w:noProof/>
                <w:webHidden/>
              </w:rPr>
              <w:tab/>
            </w:r>
            <w:r w:rsidR="00C8766E">
              <w:rPr>
                <w:noProof/>
                <w:webHidden/>
              </w:rPr>
              <w:fldChar w:fldCharType="begin"/>
            </w:r>
            <w:r w:rsidR="00C8766E">
              <w:rPr>
                <w:noProof/>
                <w:webHidden/>
              </w:rPr>
              <w:instrText xml:space="preserve"> PAGEREF _Toc134635308 \h </w:instrText>
            </w:r>
            <w:r w:rsidR="00C8766E">
              <w:rPr>
                <w:noProof/>
                <w:webHidden/>
              </w:rPr>
            </w:r>
            <w:r w:rsidR="00C8766E">
              <w:rPr>
                <w:noProof/>
                <w:webHidden/>
              </w:rPr>
              <w:fldChar w:fldCharType="separate"/>
            </w:r>
            <w:r w:rsidR="00B17784">
              <w:rPr>
                <w:noProof/>
                <w:webHidden/>
              </w:rPr>
              <w:t>2</w:t>
            </w:r>
            <w:r w:rsidR="00C8766E">
              <w:rPr>
                <w:noProof/>
                <w:webHidden/>
              </w:rPr>
              <w:fldChar w:fldCharType="end"/>
            </w:r>
          </w:hyperlink>
        </w:p>
        <w:p w14:paraId="60A408BF" w14:textId="6E0F68E1" w:rsidR="00C8766E" w:rsidRDefault="00000000">
          <w:pPr>
            <w:pStyle w:val="TOC1"/>
            <w:tabs>
              <w:tab w:val="left" w:pos="440"/>
              <w:tab w:val="right" w:leader="dot" w:pos="12996"/>
            </w:tabs>
            <w:rPr>
              <w:rFonts w:eastAsiaTheme="minorEastAsia"/>
              <w:noProof/>
              <w:kern w:val="2"/>
              <w:lang w:eastAsia="en-IE"/>
              <w14:ligatures w14:val="standardContextual"/>
            </w:rPr>
          </w:pPr>
          <w:hyperlink w:anchor="_Toc134635309" w:history="1">
            <w:r w:rsidR="00C8766E" w:rsidRPr="00BD4EC3">
              <w:rPr>
                <w:rStyle w:val="Hyperlink"/>
                <w:noProof/>
              </w:rPr>
              <w:t>2</w:t>
            </w:r>
            <w:r w:rsidR="00C8766E">
              <w:rPr>
                <w:rFonts w:eastAsiaTheme="minorEastAsia"/>
                <w:noProof/>
                <w:kern w:val="2"/>
                <w:lang w:eastAsia="en-IE"/>
                <w14:ligatures w14:val="standardContextual"/>
              </w:rPr>
              <w:tab/>
            </w:r>
            <w:r w:rsidR="00C8766E" w:rsidRPr="00BD4EC3">
              <w:rPr>
                <w:rStyle w:val="Hyperlink"/>
                <w:noProof/>
              </w:rPr>
              <w:t>Chapter 1 – Introduction</w:t>
            </w:r>
            <w:r w:rsidR="00C8766E">
              <w:rPr>
                <w:noProof/>
                <w:webHidden/>
              </w:rPr>
              <w:tab/>
            </w:r>
            <w:r w:rsidR="00C8766E">
              <w:rPr>
                <w:noProof/>
                <w:webHidden/>
              </w:rPr>
              <w:fldChar w:fldCharType="begin"/>
            </w:r>
            <w:r w:rsidR="00C8766E">
              <w:rPr>
                <w:noProof/>
                <w:webHidden/>
              </w:rPr>
              <w:instrText xml:space="preserve"> PAGEREF _Toc134635309 \h </w:instrText>
            </w:r>
            <w:r w:rsidR="00C8766E">
              <w:rPr>
                <w:noProof/>
                <w:webHidden/>
              </w:rPr>
            </w:r>
            <w:r w:rsidR="00C8766E">
              <w:rPr>
                <w:noProof/>
                <w:webHidden/>
              </w:rPr>
              <w:fldChar w:fldCharType="separate"/>
            </w:r>
            <w:r w:rsidR="00B17784">
              <w:rPr>
                <w:noProof/>
                <w:webHidden/>
              </w:rPr>
              <w:t>3</w:t>
            </w:r>
            <w:r w:rsidR="00C8766E">
              <w:rPr>
                <w:noProof/>
                <w:webHidden/>
              </w:rPr>
              <w:fldChar w:fldCharType="end"/>
            </w:r>
          </w:hyperlink>
        </w:p>
        <w:p w14:paraId="0FF05FE1" w14:textId="4C762F66"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0" w:history="1">
            <w:r w:rsidR="00C8766E" w:rsidRPr="00BD4EC3">
              <w:rPr>
                <w:rStyle w:val="Hyperlink"/>
                <w:noProof/>
              </w:rPr>
              <w:t>2.1</w:t>
            </w:r>
            <w:r w:rsidR="00C8766E">
              <w:rPr>
                <w:rFonts w:eastAsiaTheme="minorEastAsia"/>
                <w:noProof/>
                <w:kern w:val="2"/>
                <w:lang w:eastAsia="en-IE"/>
                <w14:ligatures w14:val="standardContextual"/>
              </w:rPr>
              <w:tab/>
            </w:r>
            <w:r w:rsidR="00C8766E" w:rsidRPr="00BD4EC3">
              <w:rPr>
                <w:rStyle w:val="Hyperlink"/>
                <w:noProof/>
              </w:rPr>
              <w:t>Background and Motivation</w:t>
            </w:r>
            <w:r w:rsidR="00C8766E">
              <w:rPr>
                <w:noProof/>
                <w:webHidden/>
              </w:rPr>
              <w:tab/>
            </w:r>
            <w:r w:rsidR="00C8766E">
              <w:rPr>
                <w:noProof/>
                <w:webHidden/>
              </w:rPr>
              <w:fldChar w:fldCharType="begin"/>
            </w:r>
            <w:r w:rsidR="00C8766E">
              <w:rPr>
                <w:noProof/>
                <w:webHidden/>
              </w:rPr>
              <w:instrText xml:space="preserve"> PAGEREF _Toc134635310 \h </w:instrText>
            </w:r>
            <w:r w:rsidR="00C8766E">
              <w:rPr>
                <w:noProof/>
                <w:webHidden/>
              </w:rPr>
            </w:r>
            <w:r w:rsidR="00C8766E">
              <w:rPr>
                <w:noProof/>
                <w:webHidden/>
              </w:rPr>
              <w:fldChar w:fldCharType="separate"/>
            </w:r>
            <w:r w:rsidR="00B17784">
              <w:rPr>
                <w:noProof/>
                <w:webHidden/>
              </w:rPr>
              <w:t>3</w:t>
            </w:r>
            <w:r w:rsidR="00C8766E">
              <w:rPr>
                <w:noProof/>
                <w:webHidden/>
              </w:rPr>
              <w:fldChar w:fldCharType="end"/>
            </w:r>
          </w:hyperlink>
        </w:p>
        <w:p w14:paraId="139B0213" w14:textId="7B420BC0"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1" w:history="1">
            <w:r w:rsidR="00C8766E" w:rsidRPr="00BD4EC3">
              <w:rPr>
                <w:rStyle w:val="Hyperlink"/>
                <w:noProof/>
              </w:rPr>
              <w:t>2.2</w:t>
            </w:r>
            <w:r w:rsidR="00C8766E">
              <w:rPr>
                <w:rFonts w:eastAsiaTheme="minorEastAsia"/>
                <w:noProof/>
                <w:kern w:val="2"/>
                <w:lang w:eastAsia="en-IE"/>
                <w14:ligatures w14:val="standardContextual"/>
              </w:rPr>
              <w:tab/>
            </w:r>
            <w:r w:rsidR="00C8766E" w:rsidRPr="00BD4EC3">
              <w:rPr>
                <w:rStyle w:val="Hyperlink"/>
                <w:noProof/>
              </w:rPr>
              <w:t>Research Question</w:t>
            </w:r>
            <w:r w:rsidR="00C8766E">
              <w:rPr>
                <w:noProof/>
                <w:webHidden/>
              </w:rPr>
              <w:tab/>
            </w:r>
            <w:r w:rsidR="00C8766E">
              <w:rPr>
                <w:noProof/>
                <w:webHidden/>
              </w:rPr>
              <w:fldChar w:fldCharType="begin"/>
            </w:r>
            <w:r w:rsidR="00C8766E">
              <w:rPr>
                <w:noProof/>
                <w:webHidden/>
              </w:rPr>
              <w:instrText xml:space="preserve"> PAGEREF _Toc134635311 \h </w:instrText>
            </w:r>
            <w:r w:rsidR="00C8766E">
              <w:rPr>
                <w:noProof/>
                <w:webHidden/>
              </w:rPr>
            </w:r>
            <w:r w:rsidR="00C8766E">
              <w:rPr>
                <w:noProof/>
                <w:webHidden/>
              </w:rPr>
              <w:fldChar w:fldCharType="separate"/>
            </w:r>
            <w:r w:rsidR="00B17784">
              <w:rPr>
                <w:noProof/>
                <w:webHidden/>
              </w:rPr>
              <w:t>4</w:t>
            </w:r>
            <w:r w:rsidR="00C8766E">
              <w:rPr>
                <w:noProof/>
                <w:webHidden/>
              </w:rPr>
              <w:fldChar w:fldCharType="end"/>
            </w:r>
          </w:hyperlink>
        </w:p>
        <w:p w14:paraId="3CAB4362" w14:textId="67F4F4A6"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2" w:history="1">
            <w:r w:rsidR="00C8766E" w:rsidRPr="00BD4EC3">
              <w:rPr>
                <w:rStyle w:val="Hyperlink"/>
                <w:noProof/>
              </w:rPr>
              <w:t>2.3</w:t>
            </w:r>
            <w:r w:rsidR="00C8766E">
              <w:rPr>
                <w:rFonts w:eastAsiaTheme="minorEastAsia"/>
                <w:noProof/>
                <w:kern w:val="2"/>
                <w:lang w:eastAsia="en-IE"/>
                <w14:ligatures w14:val="standardContextual"/>
              </w:rPr>
              <w:tab/>
            </w:r>
            <w:r w:rsidR="00C8766E" w:rsidRPr="00BD4EC3">
              <w:rPr>
                <w:rStyle w:val="Hyperlink"/>
                <w:noProof/>
              </w:rPr>
              <w:t>Objective and Scope</w:t>
            </w:r>
            <w:r w:rsidR="00C8766E">
              <w:rPr>
                <w:noProof/>
                <w:webHidden/>
              </w:rPr>
              <w:tab/>
            </w:r>
            <w:r w:rsidR="00C8766E">
              <w:rPr>
                <w:noProof/>
                <w:webHidden/>
              </w:rPr>
              <w:fldChar w:fldCharType="begin"/>
            </w:r>
            <w:r w:rsidR="00C8766E">
              <w:rPr>
                <w:noProof/>
                <w:webHidden/>
              </w:rPr>
              <w:instrText xml:space="preserve"> PAGEREF _Toc134635312 \h </w:instrText>
            </w:r>
            <w:r w:rsidR="00C8766E">
              <w:rPr>
                <w:noProof/>
                <w:webHidden/>
              </w:rPr>
            </w:r>
            <w:r w:rsidR="00C8766E">
              <w:rPr>
                <w:noProof/>
                <w:webHidden/>
              </w:rPr>
              <w:fldChar w:fldCharType="separate"/>
            </w:r>
            <w:r w:rsidR="00B17784">
              <w:rPr>
                <w:noProof/>
                <w:webHidden/>
              </w:rPr>
              <w:t>4</w:t>
            </w:r>
            <w:r w:rsidR="00C8766E">
              <w:rPr>
                <w:noProof/>
                <w:webHidden/>
              </w:rPr>
              <w:fldChar w:fldCharType="end"/>
            </w:r>
          </w:hyperlink>
        </w:p>
        <w:p w14:paraId="1144CE16" w14:textId="169DCED0" w:rsidR="00C8766E" w:rsidRDefault="00000000">
          <w:pPr>
            <w:pStyle w:val="TOC1"/>
            <w:tabs>
              <w:tab w:val="left" w:pos="440"/>
              <w:tab w:val="right" w:leader="dot" w:pos="12996"/>
            </w:tabs>
            <w:rPr>
              <w:rFonts w:eastAsiaTheme="minorEastAsia"/>
              <w:noProof/>
              <w:kern w:val="2"/>
              <w:lang w:eastAsia="en-IE"/>
              <w14:ligatures w14:val="standardContextual"/>
            </w:rPr>
          </w:pPr>
          <w:hyperlink w:anchor="_Toc134635313" w:history="1">
            <w:r w:rsidR="00C8766E" w:rsidRPr="00BD4EC3">
              <w:rPr>
                <w:rStyle w:val="Hyperlink"/>
                <w:noProof/>
              </w:rPr>
              <w:t>3</w:t>
            </w:r>
            <w:r w:rsidR="00C8766E">
              <w:rPr>
                <w:rFonts w:eastAsiaTheme="minorEastAsia"/>
                <w:noProof/>
                <w:kern w:val="2"/>
                <w:lang w:eastAsia="en-IE"/>
                <w14:ligatures w14:val="standardContextual"/>
              </w:rPr>
              <w:tab/>
            </w:r>
            <w:r w:rsidR="00C8766E" w:rsidRPr="00BD4EC3">
              <w:rPr>
                <w:rStyle w:val="Hyperlink"/>
                <w:noProof/>
              </w:rPr>
              <w:t>Chapter 2 – Literature Review</w:t>
            </w:r>
            <w:r w:rsidR="00C8766E">
              <w:rPr>
                <w:noProof/>
                <w:webHidden/>
              </w:rPr>
              <w:tab/>
            </w:r>
            <w:r w:rsidR="00C8766E">
              <w:rPr>
                <w:noProof/>
                <w:webHidden/>
              </w:rPr>
              <w:fldChar w:fldCharType="begin"/>
            </w:r>
            <w:r w:rsidR="00C8766E">
              <w:rPr>
                <w:noProof/>
                <w:webHidden/>
              </w:rPr>
              <w:instrText xml:space="preserve"> PAGEREF _Toc134635313 \h </w:instrText>
            </w:r>
            <w:r w:rsidR="00C8766E">
              <w:rPr>
                <w:noProof/>
                <w:webHidden/>
              </w:rPr>
            </w:r>
            <w:r w:rsidR="00C8766E">
              <w:rPr>
                <w:noProof/>
                <w:webHidden/>
              </w:rPr>
              <w:fldChar w:fldCharType="separate"/>
            </w:r>
            <w:r w:rsidR="00B17784">
              <w:rPr>
                <w:noProof/>
                <w:webHidden/>
              </w:rPr>
              <w:t>5</w:t>
            </w:r>
            <w:r w:rsidR="00C8766E">
              <w:rPr>
                <w:noProof/>
                <w:webHidden/>
              </w:rPr>
              <w:fldChar w:fldCharType="end"/>
            </w:r>
          </w:hyperlink>
        </w:p>
        <w:p w14:paraId="17A2E069" w14:textId="72CA2A28"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4" w:history="1">
            <w:r w:rsidR="00C8766E" w:rsidRPr="00BD4EC3">
              <w:rPr>
                <w:rStyle w:val="Hyperlink"/>
                <w:noProof/>
              </w:rPr>
              <w:t>3.1</w:t>
            </w:r>
            <w:r w:rsidR="00C8766E">
              <w:rPr>
                <w:rFonts w:eastAsiaTheme="minorEastAsia"/>
                <w:noProof/>
                <w:kern w:val="2"/>
                <w:lang w:eastAsia="en-IE"/>
                <w14:ligatures w14:val="standardContextual"/>
              </w:rPr>
              <w:tab/>
            </w:r>
            <w:r w:rsidR="00C8766E" w:rsidRPr="00BD4EC3">
              <w:rPr>
                <w:rStyle w:val="Hyperlink"/>
                <w:noProof/>
              </w:rPr>
              <w:t>Intrusion Detection Systems</w:t>
            </w:r>
            <w:r w:rsidR="00C8766E">
              <w:rPr>
                <w:noProof/>
                <w:webHidden/>
              </w:rPr>
              <w:tab/>
            </w:r>
            <w:r w:rsidR="00C8766E">
              <w:rPr>
                <w:noProof/>
                <w:webHidden/>
              </w:rPr>
              <w:fldChar w:fldCharType="begin"/>
            </w:r>
            <w:r w:rsidR="00C8766E">
              <w:rPr>
                <w:noProof/>
                <w:webHidden/>
              </w:rPr>
              <w:instrText xml:space="preserve"> PAGEREF _Toc134635314 \h </w:instrText>
            </w:r>
            <w:r w:rsidR="00C8766E">
              <w:rPr>
                <w:noProof/>
                <w:webHidden/>
              </w:rPr>
            </w:r>
            <w:r w:rsidR="00C8766E">
              <w:rPr>
                <w:noProof/>
                <w:webHidden/>
              </w:rPr>
              <w:fldChar w:fldCharType="separate"/>
            </w:r>
            <w:r w:rsidR="00B17784">
              <w:rPr>
                <w:noProof/>
                <w:webHidden/>
              </w:rPr>
              <w:t>5</w:t>
            </w:r>
            <w:r w:rsidR="00C8766E">
              <w:rPr>
                <w:noProof/>
                <w:webHidden/>
              </w:rPr>
              <w:fldChar w:fldCharType="end"/>
            </w:r>
          </w:hyperlink>
        </w:p>
        <w:p w14:paraId="5E87DB62" w14:textId="76055191"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5" w:history="1">
            <w:r w:rsidR="00C8766E" w:rsidRPr="00BD4EC3">
              <w:rPr>
                <w:rStyle w:val="Hyperlink"/>
                <w:noProof/>
              </w:rPr>
              <w:t>3.2</w:t>
            </w:r>
            <w:r w:rsidR="00C8766E">
              <w:rPr>
                <w:rFonts w:eastAsiaTheme="minorEastAsia"/>
                <w:noProof/>
                <w:kern w:val="2"/>
                <w:lang w:eastAsia="en-IE"/>
                <w14:ligatures w14:val="standardContextual"/>
              </w:rPr>
              <w:tab/>
            </w:r>
            <w:r w:rsidR="00C8766E" w:rsidRPr="00BD4EC3">
              <w:rPr>
                <w:rStyle w:val="Hyperlink"/>
                <w:noProof/>
              </w:rPr>
              <w:t>Machine Learning Techniques with IDS Systems</w:t>
            </w:r>
            <w:r w:rsidR="00C8766E">
              <w:rPr>
                <w:noProof/>
                <w:webHidden/>
              </w:rPr>
              <w:tab/>
            </w:r>
            <w:r w:rsidR="00C8766E">
              <w:rPr>
                <w:noProof/>
                <w:webHidden/>
              </w:rPr>
              <w:fldChar w:fldCharType="begin"/>
            </w:r>
            <w:r w:rsidR="00C8766E">
              <w:rPr>
                <w:noProof/>
                <w:webHidden/>
              </w:rPr>
              <w:instrText xml:space="preserve"> PAGEREF _Toc134635315 \h </w:instrText>
            </w:r>
            <w:r w:rsidR="00C8766E">
              <w:rPr>
                <w:noProof/>
                <w:webHidden/>
              </w:rPr>
            </w:r>
            <w:r w:rsidR="00C8766E">
              <w:rPr>
                <w:noProof/>
                <w:webHidden/>
              </w:rPr>
              <w:fldChar w:fldCharType="separate"/>
            </w:r>
            <w:r w:rsidR="00B17784">
              <w:rPr>
                <w:noProof/>
                <w:webHidden/>
              </w:rPr>
              <w:t>5</w:t>
            </w:r>
            <w:r w:rsidR="00C8766E">
              <w:rPr>
                <w:noProof/>
                <w:webHidden/>
              </w:rPr>
              <w:fldChar w:fldCharType="end"/>
            </w:r>
          </w:hyperlink>
        </w:p>
        <w:p w14:paraId="1CF82422" w14:textId="23845E85"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6" w:history="1">
            <w:r w:rsidR="00C8766E" w:rsidRPr="00BD4EC3">
              <w:rPr>
                <w:rStyle w:val="Hyperlink"/>
                <w:noProof/>
              </w:rPr>
              <w:t>3.3</w:t>
            </w:r>
            <w:r w:rsidR="00C8766E">
              <w:rPr>
                <w:rFonts w:eastAsiaTheme="minorEastAsia"/>
                <w:noProof/>
                <w:kern w:val="2"/>
                <w:lang w:eastAsia="en-IE"/>
                <w14:ligatures w14:val="standardContextual"/>
              </w:rPr>
              <w:tab/>
            </w:r>
            <w:r w:rsidR="00C8766E" w:rsidRPr="00BD4EC3">
              <w:rPr>
                <w:rStyle w:val="Hyperlink"/>
                <w:noProof/>
              </w:rPr>
              <w:t>Neural Networks with IDS Systems</w:t>
            </w:r>
            <w:r w:rsidR="00C8766E">
              <w:rPr>
                <w:noProof/>
                <w:webHidden/>
              </w:rPr>
              <w:tab/>
            </w:r>
            <w:r w:rsidR="00C8766E">
              <w:rPr>
                <w:noProof/>
                <w:webHidden/>
              </w:rPr>
              <w:fldChar w:fldCharType="begin"/>
            </w:r>
            <w:r w:rsidR="00C8766E">
              <w:rPr>
                <w:noProof/>
                <w:webHidden/>
              </w:rPr>
              <w:instrText xml:space="preserve"> PAGEREF _Toc134635316 \h </w:instrText>
            </w:r>
            <w:r w:rsidR="00C8766E">
              <w:rPr>
                <w:noProof/>
                <w:webHidden/>
              </w:rPr>
            </w:r>
            <w:r w:rsidR="00C8766E">
              <w:rPr>
                <w:noProof/>
                <w:webHidden/>
              </w:rPr>
              <w:fldChar w:fldCharType="separate"/>
            </w:r>
            <w:r w:rsidR="00B17784">
              <w:rPr>
                <w:noProof/>
                <w:webHidden/>
              </w:rPr>
              <w:t>5</w:t>
            </w:r>
            <w:r w:rsidR="00C8766E">
              <w:rPr>
                <w:noProof/>
                <w:webHidden/>
              </w:rPr>
              <w:fldChar w:fldCharType="end"/>
            </w:r>
          </w:hyperlink>
        </w:p>
        <w:p w14:paraId="768EE48B" w14:textId="0FD47F2B"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7" w:history="1">
            <w:r w:rsidR="00C8766E" w:rsidRPr="00BD4EC3">
              <w:rPr>
                <w:rStyle w:val="Hyperlink"/>
                <w:noProof/>
              </w:rPr>
              <w:t>3.4</w:t>
            </w:r>
            <w:r w:rsidR="00C8766E">
              <w:rPr>
                <w:rFonts w:eastAsiaTheme="minorEastAsia"/>
                <w:noProof/>
                <w:kern w:val="2"/>
                <w:lang w:eastAsia="en-IE"/>
                <w14:ligatures w14:val="standardContextual"/>
              </w:rPr>
              <w:tab/>
            </w:r>
            <w:r w:rsidR="00C8766E" w:rsidRPr="00BD4EC3">
              <w:rPr>
                <w:rStyle w:val="Hyperlink"/>
                <w:noProof/>
              </w:rPr>
              <w:t>CSE-CIC-IDS20218 dataset</w:t>
            </w:r>
            <w:r w:rsidR="00C8766E">
              <w:rPr>
                <w:noProof/>
                <w:webHidden/>
              </w:rPr>
              <w:tab/>
            </w:r>
            <w:r w:rsidR="00C8766E">
              <w:rPr>
                <w:noProof/>
                <w:webHidden/>
              </w:rPr>
              <w:fldChar w:fldCharType="begin"/>
            </w:r>
            <w:r w:rsidR="00C8766E">
              <w:rPr>
                <w:noProof/>
                <w:webHidden/>
              </w:rPr>
              <w:instrText xml:space="preserve"> PAGEREF _Toc134635317 \h </w:instrText>
            </w:r>
            <w:r w:rsidR="00C8766E">
              <w:rPr>
                <w:noProof/>
                <w:webHidden/>
              </w:rPr>
            </w:r>
            <w:r w:rsidR="00C8766E">
              <w:rPr>
                <w:noProof/>
                <w:webHidden/>
              </w:rPr>
              <w:fldChar w:fldCharType="separate"/>
            </w:r>
            <w:r w:rsidR="00B17784">
              <w:rPr>
                <w:noProof/>
                <w:webHidden/>
              </w:rPr>
              <w:t>6</w:t>
            </w:r>
            <w:r w:rsidR="00C8766E">
              <w:rPr>
                <w:noProof/>
                <w:webHidden/>
              </w:rPr>
              <w:fldChar w:fldCharType="end"/>
            </w:r>
          </w:hyperlink>
        </w:p>
        <w:p w14:paraId="62E2B18A" w14:textId="5782AB3F"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18" w:history="1">
            <w:r w:rsidR="00C8766E" w:rsidRPr="00BD4EC3">
              <w:rPr>
                <w:rStyle w:val="Hyperlink"/>
                <w:noProof/>
              </w:rPr>
              <w:t>3.5</w:t>
            </w:r>
            <w:r w:rsidR="00C8766E">
              <w:rPr>
                <w:rFonts w:eastAsiaTheme="minorEastAsia"/>
                <w:noProof/>
                <w:kern w:val="2"/>
                <w:lang w:eastAsia="en-IE"/>
                <w14:ligatures w14:val="standardContextual"/>
              </w:rPr>
              <w:tab/>
            </w:r>
            <w:r w:rsidR="00C8766E" w:rsidRPr="00BD4EC3">
              <w:rPr>
                <w:rStyle w:val="Hyperlink"/>
                <w:noProof/>
              </w:rPr>
              <w:t>Imbalanced Data</w:t>
            </w:r>
            <w:r w:rsidR="00C8766E">
              <w:rPr>
                <w:noProof/>
                <w:webHidden/>
              </w:rPr>
              <w:tab/>
            </w:r>
            <w:r w:rsidR="00C8766E">
              <w:rPr>
                <w:noProof/>
                <w:webHidden/>
              </w:rPr>
              <w:fldChar w:fldCharType="begin"/>
            </w:r>
            <w:r w:rsidR="00C8766E">
              <w:rPr>
                <w:noProof/>
                <w:webHidden/>
              </w:rPr>
              <w:instrText xml:space="preserve"> PAGEREF _Toc134635318 \h </w:instrText>
            </w:r>
            <w:r w:rsidR="00C8766E">
              <w:rPr>
                <w:noProof/>
                <w:webHidden/>
              </w:rPr>
            </w:r>
            <w:r w:rsidR="00C8766E">
              <w:rPr>
                <w:noProof/>
                <w:webHidden/>
              </w:rPr>
              <w:fldChar w:fldCharType="separate"/>
            </w:r>
            <w:r w:rsidR="00B17784">
              <w:rPr>
                <w:noProof/>
                <w:webHidden/>
              </w:rPr>
              <w:t>6</w:t>
            </w:r>
            <w:r w:rsidR="00C8766E">
              <w:rPr>
                <w:noProof/>
                <w:webHidden/>
              </w:rPr>
              <w:fldChar w:fldCharType="end"/>
            </w:r>
          </w:hyperlink>
        </w:p>
        <w:p w14:paraId="2DC1DD84" w14:textId="06175F19" w:rsidR="00C8766E" w:rsidRDefault="00000000">
          <w:pPr>
            <w:pStyle w:val="TOC1"/>
            <w:tabs>
              <w:tab w:val="left" w:pos="440"/>
              <w:tab w:val="right" w:leader="dot" w:pos="12996"/>
            </w:tabs>
            <w:rPr>
              <w:rFonts w:eastAsiaTheme="minorEastAsia"/>
              <w:noProof/>
              <w:kern w:val="2"/>
              <w:lang w:eastAsia="en-IE"/>
              <w14:ligatures w14:val="standardContextual"/>
            </w:rPr>
          </w:pPr>
          <w:hyperlink w:anchor="_Toc134635319" w:history="1">
            <w:r w:rsidR="00C8766E" w:rsidRPr="00BD4EC3">
              <w:rPr>
                <w:rStyle w:val="Hyperlink"/>
                <w:noProof/>
              </w:rPr>
              <w:t>4</w:t>
            </w:r>
            <w:r w:rsidR="00C8766E">
              <w:rPr>
                <w:rFonts w:eastAsiaTheme="minorEastAsia"/>
                <w:noProof/>
                <w:kern w:val="2"/>
                <w:lang w:eastAsia="en-IE"/>
                <w14:ligatures w14:val="standardContextual"/>
              </w:rPr>
              <w:tab/>
            </w:r>
            <w:r w:rsidR="00C8766E" w:rsidRPr="00BD4EC3">
              <w:rPr>
                <w:rStyle w:val="Hyperlink"/>
                <w:noProof/>
              </w:rPr>
              <w:t>Chapter 3 – Proposed Dataset and Methodology</w:t>
            </w:r>
            <w:r w:rsidR="00C8766E">
              <w:rPr>
                <w:noProof/>
                <w:webHidden/>
              </w:rPr>
              <w:tab/>
            </w:r>
            <w:r w:rsidR="00C8766E">
              <w:rPr>
                <w:noProof/>
                <w:webHidden/>
              </w:rPr>
              <w:fldChar w:fldCharType="begin"/>
            </w:r>
            <w:r w:rsidR="00C8766E">
              <w:rPr>
                <w:noProof/>
                <w:webHidden/>
              </w:rPr>
              <w:instrText xml:space="preserve"> PAGEREF _Toc134635319 \h </w:instrText>
            </w:r>
            <w:r w:rsidR="00C8766E">
              <w:rPr>
                <w:noProof/>
                <w:webHidden/>
              </w:rPr>
            </w:r>
            <w:r w:rsidR="00C8766E">
              <w:rPr>
                <w:noProof/>
                <w:webHidden/>
              </w:rPr>
              <w:fldChar w:fldCharType="separate"/>
            </w:r>
            <w:r w:rsidR="00B17784">
              <w:rPr>
                <w:noProof/>
                <w:webHidden/>
              </w:rPr>
              <w:t>7</w:t>
            </w:r>
            <w:r w:rsidR="00C8766E">
              <w:rPr>
                <w:noProof/>
                <w:webHidden/>
              </w:rPr>
              <w:fldChar w:fldCharType="end"/>
            </w:r>
          </w:hyperlink>
        </w:p>
        <w:p w14:paraId="015BD764" w14:textId="4A22B087"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20" w:history="1">
            <w:r w:rsidR="00C8766E" w:rsidRPr="00BD4EC3">
              <w:rPr>
                <w:rStyle w:val="Hyperlink"/>
                <w:noProof/>
              </w:rPr>
              <w:t>4.1</w:t>
            </w:r>
            <w:r w:rsidR="00C8766E">
              <w:rPr>
                <w:rFonts w:eastAsiaTheme="minorEastAsia"/>
                <w:noProof/>
                <w:kern w:val="2"/>
                <w:lang w:eastAsia="en-IE"/>
                <w14:ligatures w14:val="standardContextual"/>
              </w:rPr>
              <w:tab/>
            </w:r>
            <w:r w:rsidR="00C8766E" w:rsidRPr="00BD4EC3">
              <w:rPr>
                <w:rStyle w:val="Hyperlink"/>
                <w:noProof/>
              </w:rPr>
              <w:t>Dataset</w:t>
            </w:r>
            <w:r w:rsidR="00C8766E">
              <w:rPr>
                <w:noProof/>
                <w:webHidden/>
              </w:rPr>
              <w:tab/>
            </w:r>
            <w:r w:rsidR="00C8766E">
              <w:rPr>
                <w:noProof/>
                <w:webHidden/>
              </w:rPr>
              <w:fldChar w:fldCharType="begin"/>
            </w:r>
            <w:r w:rsidR="00C8766E">
              <w:rPr>
                <w:noProof/>
                <w:webHidden/>
              </w:rPr>
              <w:instrText xml:space="preserve"> PAGEREF _Toc134635320 \h </w:instrText>
            </w:r>
            <w:r w:rsidR="00C8766E">
              <w:rPr>
                <w:noProof/>
                <w:webHidden/>
              </w:rPr>
            </w:r>
            <w:r w:rsidR="00C8766E">
              <w:rPr>
                <w:noProof/>
                <w:webHidden/>
              </w:rPr>
              <w:fldChar w:fldCharType="separate"/>
            </w:r>
            <w:r w:rsidR="00B17784">
              <w:rPr>
                <w:noProof/>
                <w:webHidden/>
              </w:rPr>
              <w:t>7</w:t>
            </w:r>
            <w:r w:rsidR="00C8766E">
              <w:rPr>
                <w:noProof/>
                <w:webHidden/>
              </w:rPr>
              <w:fldChar w:fldCharType="end"/>
            </w:r>
          </w:hyperlink>
        </w:p>
        <w:p w14:paraId="3B62C0EA" w14:textId="017F3675"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21" w:history="1">
            <w:r w:rsidR="00C8766E" w:rsidRPr="00BD4EC3">
              <w:rPr>
                <w:rStyle w:val="Hyperlink"/>
                <w:noProof/>
              </w:rPr>
              <w:t>4.2</w:t>
            </w:r>
            <w:r w:rsidR="00C8766E">
              <w:rPr>
                <w:rFonts w:eastAsiaTheme="minorEastAsia"/>
                <w:noProof/>
                <w:kern w:val="2"/>
                <w:lang w:eastAsia="en-IE"/>
                <w14:ligatures w14:val="standardContextual"/>
              </w:rPr>
              <w:tab/>
            </w:r>
            <w:r w:rsidR="00C8766E" w:rsidRPr="00BD4EC3">
              <w:rPr>
                <w:rStyle w:val="Hyperlink"/>
                <w:noProof/>
              </w:rPr>
              <w:t>Methodology</w:t>
            </w:r>
            <w:r w:rsidR="00C8766E">
              <w:rPr>
                <w:noProof/>
                <w:webHidden/>
              </w:rPr>
              <w:tab/>
            </w:r>
            <w:r w:rsidR="00C8766E">
              <w:rPr>
                <w:noProof/>
                <w:webHidden/>
              </w:rPr>
              <w:fldChar w:fldCharType="begin"/>
            </w:r>
            <w:r w:rsidR="00C8766E">
              <w:rPr>
                <w:noProof/>
                <w:webHidden/>
              </w:rPr>
              <w:instrText xml:space="preserve"> PAGEREF _Toc134635321 \h </w:instrText>
            </w:r>
            <w:r w:rsidR="00C8766E">
              <w:rPr>
                <w:noProof/>
                <w:webHidden/>
              </w:rPr>
            </w:r>
            <w:r w:rsidR="00C8766E">
              <w:rPr>
                <w:noProof/>
                <w:webHidden/>
              </w:rPr>
              <w:fldChar w:fldCharType="separate"/>
            </w:r>
            <w:r w:rsidR="00B17784">
              <w:rPr>
                <w:noProof/>
                <w:webHidden/>
              </w:rPr>
              <w:t>8</w:t>
            </w:r>
            <w:r w:rsidR="00C8766E">
              <w:rPr>
                <w:noProof/>
                <w:webHidden/>
              </w:rPr>
              <w:fldChar w:fldCharType="end"/>
            </w:r>
          </w:hyperlink>
        </w:p>
        <w:p w14:paraId="568FA394" w14:textId="533F28E6"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22" w:history="1">
            <w:r w:rsidR="00C8766E" w:rsidRPr="00BD4EC3">
              <w:rPr>
                <w:rStyle w:val="Hyperlink"/>
                <w:noProof/>
              </w:rPr>
              <w:t>4.3</w:t>
            </w:r>
            <w:r w:rsidR="00C8766E">
              <w:rPr>
                <w:rFonts w:eastAsiaTheme="minorEastAsia"/>
                <w:noProof/>
                <w:kern w:val="2"/>
                <w:lang w:eastAsia="en-IE"/>
                <w14:ligatures w14:val="standardContextual"/>
              </w:rPr>
              <w:tab/>
            </w:r>
            <w:r w:rsidR="00C8766E" w:rsidRPr="00BD4EC3">
              <w:rPr>
                <w:rStyle w:val="Hyperlink"/>
                <w:noProof/>
              </w:rPr>
              <w:t>Risks and Challenges</w:t>
            </w:r>
            <w:r w:rsidR="00C8766E">
              <w:rPr>
                <w:noProof/>
                <w:webHidden/>
              </w:rPr>
              <w:tab/>
            </w:r>
            <w:r w:rsidR="00C8766E">
              <w:rPr>
                <w:noProof/>
                <w:webHidden/>
              </w:rPr>
              <w:fldChar w:fldCharType="begin"/>
            </w:r>
            <w:r w:rsidR="00C8766E">
              <w:rPr>
                <w:noProof/>
                <w:webHidden/>
              </w:rPr>
              <w:instrText xml:space="preserve"> PAGEREF _Toc134635322 \h </w:instrText>
            </w:r>
            <w:r w:rsidR="00C8766E">
              <w:rPr>
                <w:noProof/>
                <w:webHidden/>
              </w:rPr>
            </w:r>
            <w:r w:rsidR="00C8766E">
              <w:rPr>
                <w:noProof/>
                <w:webHidden/>
              </w:rPr>
              <w:fldChar w:fldCharType="separate"/>
            </w:r>
            <w:r w:rsidR="00B17784">
              <w:rPr>
                <w:noProof/>
                <w:webHidden/>
              </w:rPr>
              <w:t>9</w:t>
            </w:r>
            <w:r w:rsidR="00C8766E">
              <w:rPr>
                <w:noProof/>
                <w:webHidden/>
              </w:rPr>
              <w:fldChar w:fldCharType="end"/>
            </w:r>
          </w:hyperlink>
        </w:p>
        <w:p w14:paraId="5F835083" w14:textId="592F99B4" w:rsidR="00C8766E" w:rsidRDefault="00000000">
          <w:pPr>
            <w:pStyle w:val="TOC1"/>
            <w:tabs>
              <w:tab w:val="left" w:pos="440"/>
              <w:tab w:val="right" w:leader="dot" w:pos="12996"/>
            </w:tabs>
            <w:rPr>
              <w:rFonts w:eastAsiaTheme="minorEastAsia"/>
              <w:noProof/>
              <w:kern w:val="2"/>
              <w:lang w:eastAsia="en-IE"/>
              <w14:ligatures w14:val="standardContextual"/>
            </w:rPr>
          </w:pPr>
          <w:hyperlink w:anchor="_Toc134635323" w:history="1">
            <w:r w:rsidR="00C8766E" w:rsidRPr="00BD4EC3">
              <w:rPr>
                <w:rStyle w:val="Hyperlink"/>
                <w:noProof/>
              </w:rPr>
              <w:t>5</w:t>
            </w:r>
            <w:r w:rsidR="00C8766E">
              <w:rPr>
                <w:rFonts w:eastAsiaTheme="minorEastAsia"/>
                <w:noProof/>
                <w:kern w:val="2"/>
                <w:lang w:eastAsia="en-IE"/>
                <w14:ligatures w14:val="standardContextual"/>
              </w:rPr>
              <w:tab/>
            </w:r>
            <w:r w:rsidR="00C8766E" w:rsidRPr="00BD4EC3">
              <w:rPr>
                <w:rStyle w:val="Hyperlink"/>
                <w:noProof/>
              </w:rPr>
              <w:t>Chapter 4 – Weekly Research Plan</w:t>
            </w:r>
            <w:r w:rsidR="00C8766E">
              <w:rPr>
                <w:noProof/>
                <w:webHidden/>
              </w:rPr>
              <w:tab/>
            </w:r>
            <w:r w:rsidR="00C8766E">
              <w:rPr>
                <w:noProof/>
                <w:webHidden/>
              </w:rPr>
              <w:fldChar w:fldCharType="begin"/>
            </w:r>
            <w:r w:rsidR="00C8766E">
              <w:rPr>
                <w:noProof/>
                <w:webHidden/>
              </w:rPr>
              <w:instrText xml:space="preserve"> PAGEREF _Toc134635323 \h </w:instrText>
            </w:r>
            <w:r w:rsidR="00C8766E">
              <w:rPr>
                <w:noProof/>
                <w:webHidden/>
              </w:rPr>
            </w:r>
            <w:r w:rsidR="00C8766E">
              <w:rPr>
                <w:noProof/>
                <w:webHidden/>
              </w:rPr>
              <w:fldChar w:fldCharType="separate"/>
            </w:r>
            <w:r w:rsidR="00B17784">
              <w:rPr>
                <w:noProof/>
                <w:webHidden/>
              </w:rPr>
              <w:t>10</w:t>
            </w:r>
            <w:r w:rsidR="00C8766E">
              <w:rPr>
                <w:noProof/>
                <w:webHidden/>
              </w:rPr>
              <w:fldChar w:fldCharType="end"/>
            </w:r>
          </w:hyperlink>
        </w:p>
        <w:p w14:paraId="4BB49312" w14:textId="36D6C734" w:rsidR="00C8766E" w:rsidRDefault="00000000">
          <w:pPr>
            <w:pStyle w:val="TOC2"/>
            <w:tabs>
              <w:tab w:val="left" w:pos="880"/>
              <w:tab w:val="right" w:leader="dot" w:pos="12996"/>
            </w:tabs>
            <w:rPr>
              <w:rFonts w:eastAsiaTheme="minorEastAsia"/>
              <w:noProof/>
              <w:kern w:val="2"/>
              <w:lang w:eastAsia="en-IE"/>
              <w14:ligatures w14:val="standardContextual"/>
            </w:rPr>
          </w:pPr>
          <w:hyperlink w:anchor="_Toc134635324" w:history="1">
            <w:r w:rsidR="00C8766E" w:rsidRPr="00BD4EC3">
              <w:rPr>
                <w:rStyle w:val="Hyperlink"/>
                <w:noProof/>
              </w:rPr>
              <w:t>5.1</w:t>
            </w:r>
            <w:r w:rsidR="00C8766E">
              <w:rPr>
                <w:rFonts w:eastAsiaTheme="minorEastAsia"/>
                <w:noProof/>
                <w:kern w:val="2"/>
                <w:lang w:eastAsia="en-IE"/>
                <w14:ligatures w14:val="standardContextual"/>
              </w:rPr>
              <w:tab/>
            </w:r>
            <w:r w:rsidR="00C8766E" w:rsidRPr="00BD4EC3">
              <w:rPr>
                <w:rStyle w:val="Hyperlink"/>
                <w:noProof/>
              </w:rPr>
              <w:t>Grant Project Plan</w:t>
            </w:r>
            <w:r w:rsidR="00C8766E">
              <w:rPr>
                <w:noProof/>
                <w:webHidden/>
              </w:rPr>
              <w:tab/>
            </w:r>
            <w:r w:rsidR="00C8766E">
              <w:rPr>
                <w:noProof/>
                <w:webHidden/>
              </w:rPr>
              <w:fldChar w:fldCharType="begin"/>
            </w:r>
            <w:r w:rsidR="00C8766E">
              <w:rPr>
                <w:noProof/>
                <w:webHidden/>
              </w:rPr>
              <w:instrText xml:space="preserve"> PAGEREF _Toc134635324 \h </w:instrText>
            </w:r>
            <w:r w:rsidR="00C8766E">
              <w:rPr>
                <w:noProof/>
                <w:webHidden/>
              </w:rPr>
            </w:r>
            <w:r w:rsidR="00C8766E">
              <w:rPr>
                <w:noProof/>
                <w:webHidden/>
              </w:rPr>
              <w:fldChar w:fldCharType="separate"/>
            </w:r>
            <w:r w:rsidR="00B17784">
              <w:rPr>
                <w:noProof/>
                <w:webHidden/>
              </w:rPr>
              <w:t>10</w:t>
            </w:r>
            <w:r w:rsidR="00C8766E">
              <w:rPr>
                <w:noProof/>
                <w:webHidden/>
              </w:rPr>
              <w:fldChar w:fldCharType="end"/>
            </w:r>
          </w:hyperlink>
        </w:p>
        <w:p w14:paraId="697AFF70" w14:textId="1B9BDE74" w:rsidR="00C8766E" w:rsidRDefault="00000000">
          <w:pPr>
            <w:pStyle w:val="TOC1"/>
            <w:tabs>
              <w:tab w:val="left" w:pos="440"/>
              <w:tab w:val="right" w:leader="dot" w:pos="12996"/>
            </w:tabs>
            <w:rPr>
              <w:rFonts w:eastAsiaTheme="minorEastAsia"/>
              <w:noProof/>
              <w:kern w:val="2"/>
              <w:lang w:eastAsia="en-IE"/>
              <w14:ligatures w14:val="standardContextual"/>
            </w:rPr>
          </w:pPr>
          <w:hyperlink w:anchor="_Toc134635325" w:history="1">
            <w:r w:rsidR="00C8766E" w:rsidRPr="00BD4EC3">
              <w:rPr>
                <w:rStyle w:val="Hyperlink"/>
                <w:noProof/>
              </w:rPr>
              <w:t>5</w:t>
            </w:r>
            <w:r w:rsidR="00C8766E">
              <w:rPr>
                <w:rFonts w:eastAsiaTheme="minorEastAsia"/>
                <w:noProof/>
                <w:kern w:val="2"/>
                <w:lang w:eastAsia="en-IE"/>
                <w14:ligatures w14:val="standardContextual"/>
              </w:rPr>
              <w:tab/>
            </w:r>
            <w:r w:rsidR="00C8766E" w:rsidRPr="00BD4EC3">
              <w:rPr>
                <w:rStyle w:val="Hyperlink"/>
                <w:noProof/>
              </w:rPr>
              <w:t>References</w:t>
            </w:r>
            <w:r w:rsidR="00C8766E">
              <w:rPr>
                <w:noProof/>
                <w:webHidden/>
              </w:rPr>
              <w:tab/>
            </w:r>
            <w:r w:rsidR="00C8766E">
              <w:rPr>
                <w:noProof/>
                <w:webHidden/>
              </w:rPr>
              <w:fldChar w:fldCharType="begin"/>
            </w:r>
            <w:r w:rsidR="00C8766E">
              <w:rPr>
                <w:noProof/>
                <w:webHidden/>
              </w:rPr>
              <w:instrText xml:space="preserve"> PAGEREF _Toc134635325 \h </w:instrText>
            </w:r>
            <w:r w:rsidR="00C8766E">
              <w:rPr>
                <w:noProof/>
                <w:webHidden/>
              </w:rPr>
            </w:r>
            <w:r w:rsidR="00C8766E">
              <w:rPr>
                <w:noProof/>
                <w:webHidden/>
              </w:rPr>
              <w:fldChar w:fldCharType="separate"/>
            </w:r>
            <w:r w:rsidR="00B17784">
              <w:rPr>
                <w:noProof/>
                <w:webHidden/>
              </w:rPr>
              <w:t>12</w:t>
            </w:r>
            <w:r w:rsidR="00C8766E">
              <w:rPr>
                <w:noProof/>
                <w:webHidden/>
              </w:rPr>
              <w:fldChar w:fldCharType="end"/>
            </w:r>
          </w:hyperlink>
        </w:p>
        <w:p w14:paraId="7B71FC13" w14:textId="2EA66D17" w:rsidR="00FF5E25" w:rsidRDefault="00FF5E25">
          <w:r>
            <w:rPr>
              <w:b/>
              <w:bCs/>
              <w:noProof/>
            </w:rPr>
            <w:fldChar w:fldCharType="end"/>
          </w:r>
        </w:p>
      </w:sdtContent>
    </w:sdt>
    <w:p w14:paraId="1BA5F41C" w14:textId="77777777" w:rsidR="003B79C2" w:rsidRDefault="003B79C2" w:rsidP="005F5C12">
      <w:pPr>
        <w:rPr>
          <w:rFonts w:ascii="Times New Roman" w:hAnsi="Times New Roman" w:cs="Times New Roman"/>
          <w:sz w:val="24"/>
          <w:szCs w:val="24"/>
        </w:rPr>
      </w:pPr>
    </w:p>
    <w:p w14:paraId="3B01DC98" w14:textId="77777777" w:rsidR="003B79C2" w:rsidRDefault="003B79C2" w:rsidP="005F5C12">
      <w:pPr>
        <w:rPr>
          <w:rFonts w:ascii="Times New Roman" w:hAnsi="Times New Roman" w:cs="Times New Roman"/>
          <w:sz w:val="24"/>
          <w:szCs w:val="24"/>
        </w:rPr>
      </w:pPr>
    </w:p>
    <w:p w14:paraId="19358536" w14:textId="77777777" w:rsidR="003B79C2" w:rsidRDefault="003B79C2" w:rsidP="005F5C12">
      <w:pPr>
        <w:rPr>
          <w:rFonts w:ascii="Times New Roman" w:hAnsi="Times New Roman" w:cs="Times New Roman"/>
          <w:sz w:val="24"/>
          <w:szCs w:val="24"/>
        </w:rPr>
      </w:pPr>
    </w:p>
    <w:p w14:paraId="106C9C9A" w14:textId="77777777" w:rsidR="003B79C2" w:rsidRDefault="003B79C2" w:rsidP="005F5C12">
      <w:pPr>
        <w:rPr>
          <w:rFonts w:ascii="Times New Roman" w:hAnsi="Times New Roman" w:cs="Times New Roman"/>
          <w:sz w:val="24"/>
          <w:szCs w:val="24"/>
        </w:rPr>
      </w:pPr>
    </w:p>
    <w:p w14:paraId="3FED7E56" w14:textId="77777777" w:rsidR="003B79C2" w:rsidRDefault="003B79C2" w:rsidP="005F5C12">
      <w:pPr>
        <w:rPr>
          <w:rFonts w:ascii="Times New Roman" w:hAnsi="Times New Roman" w:cs="Times New Roman"/>
          <w:sz w:val="24"/>
          <w:szCs w:val="24"/>
        </w:rPr>
      </w:pPr>
    </w:p>
    <w:p w14:paraId="4F2F0BB7" w14:textId="77777777" w:rsidR="003B79C2" w:rsidRDefault="003B79C2" w:rsidP="005F5C12">
      <w:pPr>
        <w:rPr>
          <w:rFonts w:ascii="Times New Roman" w:hAnsi="Times New Roman" w:cs="Times New Roman"/>
          <w:sz w:val="24"/>
          <w:szCs w:val="24"/>
        </w:rPr>
      </w:pPr>
    </w:p>
    <w:p w14:paraId="0E417712" w14:textId="77777777" w:rsidR="003B79C2" w:rsidRDefault="003B79C2" w:rsidP="005F5C12">
      <w:pPr>
        <w:rPr>
          <w:rFonts w:ascii="Times New Roman" w:hAnsi="Times New Roman" w:cs="Times New Roman"/>
          <w:sz w:val="24"/>
          <w:szCs w:val="24"/>
        </w:rPr>
      </w:pPr>
    </w:p>
    <w:p w14:paraId="06DFF594" w14:textId="77777777" w:rsidR="003B79C2" w:rsidRDefault="003B79C2" w:rsidP="005F5C12">
      <w:pPr>
        <w:rPr>
          <w:rFonts w:ascii="Times New Roman" w:hAnsi="Times New Roman" w:cs="Times New Roman"/>
          <w:sz w:val="24"/>
          <w:szCs w:val="24"/>
        </w:rPr>
      </w:pPr>
    </w:p>
    <w:p w14:paraId="2DCBF718" w14:textId="77777777" w:rsidR="003B79C2" w:rsidRDefault="003B79C2" w:rsidP="005F5C12">
      <w:pPr>
        <w:rPr>
          <w:rFonts w:ascii="Times New Roman" w:hAnsi="Times New Roman" w:cs="Times New Roman"/>
          <w:sz w:val="24"/>
          <w:szCs w:val="24"/>
        </w:rPr>
      </w:pPr>
    </w:p>
    <w:p w14:paraId="3200D5B8" w14:textId="77777777" w:rsidR="003B79C2" w:rsidRDefault="003B79C2" w:rsidP="005F5C12">
      <w:pPr>
        <w:rPr>
          <w:rFonts w:ascii="Times New Roman" w:hAnsi="Times New Roman" w:cs="Times New Roman"/>
          <w:sz w:val="24"/>
          <w:szCs w:val="24"/>
        </w:rPr>
      </w:pPr>
    </w:p>
    <w:p w14:paraId="0AACB88D" w14:textId="77777777" w:rsidR="003B79C2" w:rsidRDefault="003B79C2" w:rsidP="005F5C12">
      <w:pPr>
        <w:rPr>
          <w:rFonts w:ascii="Times New Roman" w:hAnsi="Times New Roman" w:cs="Times New Roman"/>
          <w:sz w:val="24"/>
          <w:szCs w:val="24"/>
        </w:rPr>
      </w:pPr>
    </w:p>
    <w:p w14:paraId="6BAF0405" w14:textId="5EB79D8D" w:rsidR="001859E8" w:rsidRPr="00137957" w:rsidRDefault="00DD202E" w:rsidP="00DD202E">
      <w:pPr>
        <w:pStyle w:val="Heading1"/>
        <w:rPr>
          <w:rFonts w:eastAsia="Times New Roman"/>
          <w:sz w:val="40"/>
          <w:szCs w:val="40"/>
        </w:rPr>
      </w:pPr>
      <w:bookmarkStart w:id="0" w:name="_Toc134635308"/>
      <w:r>
        <w:rPr>
          <w:rFonts w:eastAsia="Times New Roman"/>
          <w:sz w:val="40"/>
          <w:szCs w:val="40"/>
        </w:rPr>
        <w:lastRenderedPageBreak/>
        <w:t>1</w:t>
      </w:r>
      <w:r>
        <w:rPr>
          <w:rFonts w:eastAsia="Times New Roman"/>
          <w:sz w:val="40"/>
          <w:szCs w:val="40"/>
        </w:rPr>
        <w:tab/>
      </w:r>
      <w:r w:rsidR="001859E8" w:rsidRPr="00137957">
        <w:rPr>
          <w:rFonts w:eastAsia="Times New Roman"/>
          <w:sz w:val="40"/>
          <w:szCs w:val="40"/>
        </w:rPr>
        <w:t>Abstract</w:t>
      </w:r>
      <w:bookmarkEnd w:id="0"/>
    </w:p>
    <w:p w14:paraId="42C97E82" w14:textId="77777777" w:rsidR="001859E8" w:rsidRDefault="001859E8" w:rsidP="001859E8">
      <w:pPr>
        <w:spacing w:after="54" w:line="239" w:lineRule="auto"/>
        <w:ind w:left="-15" w:right="35"/>
        <w:rPr>
          <w:b/>
          <w:sz w:val="10"/>
          <w:szCs w:val="10"/>
        </w:rPr>
      </w:pPr>
    </w:p>
    <w:p w14:paraId="256D5DE0" w14:textId="77777777" w:rsidR="00DD202E" w:rsidRPr="00166520" w:rsidRDefault="00DD202E" w:rsidP="001859E8">
      <w:pPr>
        <w:spacing w:after="54" w:line="239" w:lineRule="auto"/>
        <w:ind w:left="-15" w:right="35"/>
        <w:rPr>
          <w:b/>
          <w:sz w:val="10"/>
          <w:szCs w:val="10"/>
        </w:rPr>
      </w:pPr>
    </w:p>
    <w:p w14:paraId="7062C8E0" w14:textId="69CBD2FF" w:rsidR="001859E8" w:rsidRPr="00137957" w:rsidRDefault="001859E8" w:rsidP="00784B8C">
      <w:pPr>
        <w:spacing w:after="54" w:line="360" w:lineRule="auto"/>
        <w:ind w:right="35" w:firstLine="720"/>
        <w:rPr>
          <w:rFonts w:cstheme="minorHAnsi"/>
          <w:bCs/>
          <w:sz w:val="24"/>
          <w:szCs w:val="24"/>
        </w:rPr>
      </w:pPr>
      <w:r w:rsidRPr="00137957">
        <w:rPr>
          <w:rFonts w:cstheme="minorHAnsi"/>
          <w:bCs/>
          <w:sz w:val="24"/>
          <w:szCs w:val="24"/>
        </w:rPr>
        <w:t xml:space="preserve">Over the last number of years, Cyberattacks have become increasingly sophisticated which is posing an increased risk to organisations. Intrusion Detection Systems (IDS) need to </w:t>
      </w:r>
      <w:r w:rsidR="00A2611E">
        <w:rPr>
          <w:rFonts w:cstheme="minorHAnsi"/>
          <w:bCs/>
          <w:sz w:val="24"/>
          <w:szCs w:val="24"/>
        </w:rPr>
        <w:t xml:space="preserve">improve to </w:t>
      </w:r>
      <w:r w:rsidRPr="00137957">
        <w:rPr>
          <w:rFonts w:cstheme="minorHAnsi"/>
          <w:bCs/>
          <w:sz w:val="24"/>
          <w:szCs w:val="24"/>
        </w:rPr>
        <w:t xml:space="preserve">play a curial role in </w:t>
      </w:r>
      <w:r w:rsidR="00622575">
        <w:rPr>
          <w:rFonts w:cstheme="minorHAnsi"/>
          <w:bCs/>
          <w:sz w:val="24"/>
          <w:szCs w:val="24"/>
        </w:rPr>
        <w:t>preventing and safeguarding</w:t>
      </w:r>
      <w:r w:rsidRPr="00137957">
        <w:rPr>
          <w:rFonts w:cstheme="minorHAnsi"/>
          <w:bCs/>
          <w:sz w:val="24"/>
          <w:szCs w:val="24"/>
        </w:rPr>
        <w:t xml:space="preserve"> computer systems. Using Artificial Intelligence (AI) </w:t>
      </w:r>
      <w:r w:rsidR="0018639B">
        <w:rPr>
          <w:rFonts w:cstheme="minorHAnsi"/>
          <w:bCs/>
          <w:sz w:val="24"/>
          <w:szCs w:val="24"/>
        </w:rPr>
        <w:t>methods</w:t>
      </w:r>
      <w:r w:rsidRPr="00137957">
        <w:rPr>
          <w:rFonts w:cstheme="minorHAnsi"/>
          <w:bCs/>
          <w:sz w:val="24"/>
          <w:szCs w:val="24"/>
        </w:rPr>
        <w:t xml:space="preserve"> such as Machine Learning (ML) and Neural Networks (NN) IDS systems can be trained to recognise attacks in real time. This research aims to conduct a comparative analysis of ML and NN techniques for detecting and classifying different types of network attacks using a dataset from the Canadian Institute of Cyber Security. To simulate a </w:t>
      </w:r>
      <w:r w:rsidR="00622575">
        <w:rPr>
          <w:rFonts w:cstheme="minorHAnsi"/>
          <w:bCs/>
          <w:sz w:val="24"/>
          <w:szCs w:val="24"/>
        </w:rPr>
        <w:t>real-world</w:t>
      </w:r>
      <w:r w:rsidRPr="00137957">
        <w:rPr>
          <w:rFonts w:cstheme="minorHAnsi"/>
          <w:bCs/>
          <w:sz w:val="24"/>
          <w:szCs w:val="24"/>
        </w:rPr>
        <w:t xml:space="preserve"> data flow, Apache Spark w</w:t>
      </w:r>
      <w:r w:rsidR="00972F1E">
        <w:rPr>
          <w:rFonts w:cstheme="minorHAnsi"/>
          <w:bCs/>
          <w:sz w:val="24"/>
          <w:szCs w:val="24"/>
        </w:rPr>
        <w:t>ill be</w:t>
      </w:r>
      <w:r w:rsidRPr="00137957">
        <w:rPr>
          <w:rFonts w:cstheme="minorHAnsi"/>
          <w:bCs/>
          <w:sz w:val="24"/>
          <w:szCs w:val="24"/>
        </w:rPr>
        <w:t xml:space="preserve"> used to stream the data in batches and </w:t>
      </w:r>
      <w:r w:rsidR="0031067F">
        <w:rPr>
          <w:rFonts w:cstheme="minorHAnsi"/>
          <w:bCs/>
          <w:sz w:val="24"/>
          <w:szCs w:val="24"/>
        </w:rPr>
        <w:t xml:space="preserve">using </w:t>
      </w:r>
      <w:r w:rsidRPr="00137957">
        <w:rPr>
          <w:rFonts w:cstheme="minorHAnsi"/>
          <w:bCs/>
          <w:sz w:val="24"/>
          <w:szCs w:val="24"/>
        </w:rPr>
        <w:t xml:space="preserve">Apache’s </w:t>
      </w:r>
      <w:r w:rsidR="004602ED">
        <w:rPr>
          <w:rFonts w:cstheme="minorHAnsi"/>
          <w:bCs/>
          <w:sz w:val="24"/>
          <w:szCs w:val="24"/>
        </w:rPr>
        <w:t>Machine Learning Module, MLib, which ha</w:t>
      </w:r>
      <w:r w:rsidR="00062A94">
        <w:rPr>
          <w:rFonts w:cstheme="minorHAnsi"/>
          <w:bCs/>
          <w:sz w:val="24"/>
          <w:szCs w:val="24"/>
        </w:rPr>
        <w:t>s</w:t>
      </w:r>
      <w:r w:rsidR="004602ED">
        <w:rPr>
          <w:rFonts w:cstheme="minorHAnsi"/>
          <w:bCs/>
          <w:sz w:val="24"/>
          <w:szCs w:val="24"/>
        </w:rPr>
        <w:t xml:space="preserve"> </w:t>
      </w:r>
      <w:r w:rsidRPr="00137957">
        <w:rPr>
          <w:rFonts w:cstheme="minorHAnsi"/>
          <w:bCs/>
          <w:sz w:val="24"/>
          <w:szCs w:val="24"/>
        </w:rPr>
        <w:t>special</w:t>
      </w:r>
      <w:r w:rsidR="00972F1E">
        <w:rPr>
          <w:rFonts w:cstheme="minorHAnsi"/>
          <w:bCs/>
          <w:sz w:val="24"/>
          <w:szCs w:val="24"/>
        </w:rPr>
        <w:t>ly</w:t>
      </w:r>
      <w:r w:rsidRPr="00137957">
        <w:rPr>
          <w:rFonts w:cstheme="minorHAnsi"/>
          <w:bCs/>
          <w:sz w:val="24"/>
          <w:szCs w:val="24"/>
        </w:rPr>
        <w:t xml:space="preserve"> adapted </w:t>
      </w:r>
      <w:r w:rsidR="0031067F">
        <w:rPr>
          <w:rFonts w:cstheme="minorHAnsi"/>
          <w:bCs/>
          <w:sz w:val="24"/>
          <w:szCs w:val="24"/>
        </w:rPr>
        <w:t xml:space="preserve">ML and NN </w:t>
      </w:r>
      <w:r w:rsidRPr="00137957">
        <w:rPr>
          <w:rFonts w:cstheme="minorHAnsi"/>
          <w:bCs/>
          <w:sz w:val="24"/>
          <w:szCs w:val="24"/>
        </w:rPr>
        <w:t xml:space="preserve">models to </w:t>
      </w:r>
      <w:r w:rsidR="00F375F9">
        <w:rPr>
          <w:rFonts w:cstheme="minorHAnsi"/>
          <w:bCs/>
          <w:sz w:val="24"/>
          <w:szCs w:val="24"/>
        </w:rPr>
        <w:t>analyse</w:t>
      </w:r>
      <w:r w:rsidRPr="00137957">
        <w:rPr>
          <w:rFonts w:cstheme="minorHAnsi"/>
          <w:bCs/>
          <w:sz w:val="24"/>
          <w:szCs w:val="24"/>
        </w:rPr>
        <w:t xml:space="preserve"> the data as it is streamed</w:t>
      </w:r>
      <w:r w:rsidR="00972F1E">
        <w:rPr>
          <w:rFonts w:cstheme="minorHAnsi"/>
          <w:bCs/>
          <w:sz w:val="24"/>
          <w:szCs w:val="24"/>
        </w:rPr>
        <w:t xml:space="preserve"> into the models</w:t>
      </w:r>
      <w:r w:rsidRPr="00137957">
        <w:rPr>
          <w:rFonts w:cstheme="minorHAnsi"/>
          <w:bCs/>
          <w:sz w:val="24"/>
          <w:szCs w:val="24"/>
        </w:rPr>
        <w:t xml:space="preserve">. Using this approach allows the </w:t>
      </w:r>
      <w:r w:rsidR="00F375F9">
        <w:rPr>
          <w:rFonts w:cstheme="minorHAnsi"/>
          <w:bCs/>
          <w:sz w:val="24"/>
          <w:szCs w:val="24"/>
        </w:rPr>
        <w:t>researchers</w:t>
      </w:r>
      <w:r w:rsidRPr="00137957">
        <w:rPr>
          <w:rFonts w:cstheme="minorHAnsi"/>
          <w:bCs/>
          <w:sz w:val="24"/>
          <w:szCs w:val="24"/>
        </w:rPr>
        <w:t xml:space="preserve"> to investigate the effectiveness of different ML and NN models which</w:t>
      </w:r>
      <w:r w:rsidR="003A255F">
        <w:rPr>
          <w:rFonts w:cstheme="minorHAnsi"/>
          <w:bCs/>
          <w:sz w:val="24"/>
          <w:szCs w:val="24"/>
        </w:rPr>
        <w:t xml:space="preserve"> will</w:t>
      </w:r>
      <w:r w:rsidRPr="00137957">
        <w:rPr>
          <w:rFonts w:cstheme="minorHAnsi"/>
          <w:bCs/>
          <w:sz w:val="24"/>
          <w:szCs w:val="24"/>
        </w:rPr>
        <w:t xml:space="preserve"> help to contribute to the development of more reliable and effective intrusion detection systems. The results of this research will provide valuable information on which of the models </w:t>
      </w:r>
      <w:r w:rsidR="00D569D6">
        <w:rPr>
          <w:rFonts w:cstheme="minorHAnsi"/>
          <w:bCs/>
          <w:sz w:val="24"/>
          <w:szCs w:val="24"/>
        </w:rPr>
        <w:t>are</w:t>
      </w:r>
      <w:r w:rsidRPr="00137957">
        <w:rPr>
          <w:rFonts w:cstheme="minorHAnsi"/>
          <w:bCs/>
          <w:sz w:val="24"/>
          <w:szCs w:val="24"/>
        </w:rPr>
        <w:t xml:space="preserve"> best</w:t>
      </w:r>
      <w:r w:rsidR="00D569D6">
        <w:rPr>
          <w:rFonts w:cstheme="minorHAnsi"/>
          <w:bCs/>
          <w:sz w:val="24"/>
          <w:szCs w:val="24"/>
        </w:rPr>
        <w:t xml:space="preserve"> suited</w:t>
      </w:r>
      <w:r w:rsidRPr="00137957">
        <w:rPr>
          <w:rFonts w:cstheme="minorHAnsi"/>
          <w:bCs/>
          <w:sz w:val="24"/>
          <w:szCs w:val="24"/>
        </w:rPr>
        <w:t xml:space="preserve"> to enhance network security and allow faster detection of different types of cybersecurity attacks</w:t>
      </w:r>
      <w:r w:rsidR="00746500">
        <w:rPr>
          <w:rFonts w:cstheme="minorHAnsi"/>
          <w:bCs/>
          <w:sz w:val="24"/>
          <w:szCs w:val="24"/>
        </w:rPr>
        <w:t xml:space="preserve"> in </w:t>
      </w:r>
      <w:r w:rsidR="00F375F9">
        <w:rPr>
          <w:rFonts w:cstheme="minorHAnsi"/>
          <w:bCs/>
          <w:sz w:val="24"/>
          <w:szCs w:val="24"/>
        </w:rPr>
        <w:t>real-time</w:t>
      </w:r>
      <w:r w:rsidR="00746500">
        <w:rPr>
          <w:rFonts w:cstheme="minorHAnsi"/>
          <w:bCs/>
          <w:sz w:val="24"/>
          <w:szCs w:val="24"/>
        </w:rPr>
        <w:t>.</w:t>
      </w:r>
    </w:p>
    <w:p w14:paraId="18C11F35" w14:textId="77777777" w:rsidR="001859E8" w:rsidRPr="00166520" w:rsidRDefault="001859E8" w:rsidP="00AA334A">
      <w:pPr>
        <w:spacing w:after="0" w:line="360" w:lineRule="auto"/>
        <w:rPr>
          <w:rFonts w:cstheme="minorHAnsi"/>
          <w:bCs/>
          <w:sz w:val="10"/>
          <w:szCs w:val="10"/>
        </w:rPr>
      </w:pPr>
      <w:r w:rsidRPr="00137957">
        <w:rPr>
          <w:rFonts w:cstheme="minorHAnsi"/>
          <w:bCs/>
          <w:sz w:val="24"/>
        </w:rPr>
        <w:t xml:space="preserve"> </w:t>
      </w:r>
    </w:p>
    <w:p w14:paraId="43D6E209" w14:textId="7F0CFF32" w:rsidR="001859E8" w:rsidRDefault="001859E8" w:rsidP="00746500">
      <w:pPr>
        <w:spacing w:after="166" w:line="360" w:lineRule="auto"/>
        <w:ind w:left="-17" w:right="34"/>
        <w:rPr>
          <w:rFonts w:cstheme="minorHAnsi"/>
          <w:bCs/>
          <w:sz w:val="24"/>
          <w:szCs w:val="24"/>
        </w:rPr>
      </w:pPr>
      <w:r w:rsidRPr="00137957">
        <w:rPr>
          <w:rFonts w:eastAsia="Times New Roman" w:cstheme="minorHAnsi"/>
          <w:bCs/>
          <w:i/>
          <w:sz w:val="24"/>
          <w:szCs w:val="24"/>
        </w:rPr>
        <w:t xml:space="preserve">Clinical Relevance </w:t>
      </w:r>
      <w:r w:rsidRPr="00137957">
        <w:rPr>
          <w:rFonts w:eastAsia="Times New Roman" w:cstheme="minorHAnsi"/>
          <w:bCs/>
          <w:sz w:val="24"/>
          <w:szCs w:val="24"/>
        </w:rPr>
        <w:t xml:space="preserve">— This research </w:t>
      </w:r>
      <w:r w:rsidRPr="00137957">
        <w:rPr>
          <w:rFonts w:cstheme="minorHAnsi"/>
          <w:bCs/>
          <w:sz w:val="24"/>
          <w:szCs w:val="24"/>
        </w:rPr>
        <w:t xml:space="preserve">will offer to enhance </w:t>
      </w:r>
      <w:r w:rsidR="00D2037E">
        <w:rPr>
          <w:rFonts w:cstheme="minorHAnsi"/>
          <w:bCs/>
          <w:sz w:val="24"/>
          <w:szCs w:val="24"/>
        </w:rPr>
        <w:t>I</w:t>
      </w:r>
      <w:r w:rsidRPr="00137957">
        <w:rPr>
          <w:rFonts w:cstheme="minorHAnsi"/>
          <w:bCs/>
          <w:sz w:val="24"/>
          <w:szCs w:val="24"/>
        </w:rPr>
        <w:t xml:space="preserve">ntrusion </w:t>
      </w:r>
      <w:r w:rsidR="00D2037E">
        <w:rPr>
          <w:rFonts w:cstheme="minorHAnsi"/>
          <w:bCs/>
          <w:sz w:val="24"/>
          <w:szCs w:val="24"/>
        </w:rPr>
        <w:t>D</w:t>
      </w:r>
      <w:r w:rsidRPr="00137957">
        <w:rPr>
          <w:rFonts w:cstheme="minorHAnsi"/>
          <w:bCs/>
          <w:sz w:val="24"/>
          <w:szCs w:val="24"/>
        </w:rPr>
        <w:t xml:space="preserve">etection </w:t>
      </w:r>
      <w:r w:rsidR="00D2037E">
        <w:rPr>
          <w:rFonts w:cstheme="minorHAnsi"/>
          <w:bCs/>
          <w:sz w:val="24"/>
          <w:szCs w:val="24"/>
        </w:rPr>
        <w:t>S</w:t>
      </w:r>
      <w:r w:rsidRPr="00137957">
        <w:rPr>
          <w:rFonts w:cstheme="minorHAnsi"/>
          <w:bCs/>
          <w:sz w:val="24"/>
          <w:szCs w:val="24"/>
        </w:rPr>
        <w:t>ystems by comparing the performance of various ML and NN models in detecting and classifying network attacks</w:t>
      </w:r>
      <w:r w:rsidR="00D2037E">
        <w:rPr>
          <w:rFonts w:cstheme="minorHAnsi"/>
          <w:bCs/>
          <w:sz w:val="24"/>
          <w:szCs w:val="24"/>
        </w:rPr>
        <w:t xml:space="preserve"> in </w:t>
      </w:r>
      <w:r w:rsidR="00F375F9">
        <w:rPr>
          <w:rFonts w:cstheme="minorHAnsi"/>
          <w:bCs/>
          <w:sz w:val="24"/>
          <w:szCs w:val="24"/>
        </w:rPr>
        <w:t>real-time</w:t>
      </w:r>
      <w:r w:rsidR="00D2037E">
        <w:rPr>
          <w:rFonts w:cstheme="minorHAnsi"/>
          <w:bCs/>
          <w:sz w:val="24"/>
          <w:szCs w:val="24"/>
        </w:rPr>
        <w:t>.</w:t>
      </w:r>
    </w:p>
    <w:p w14:paraId="7EDD926E" w14:textId="697838CF" w:rsidR="0048504C" w:rsidRPr="00AD1164" w:rsidRDefault="0048504C" w:rsidP="00746500">
      <w:pPr>
        <w:spacing w:after="166" w:line="360" w:lineRule="auto"/>
        <w:ind w:left="-17" w:right="34"/>
        <w:rPr>
          <w:rFonts w:cstheme="minorHAnsi"/>
          <w:bCs/>
          <w:iCs/>
          <w:sz w:val="24"/>
          <w:szCs w:val="24"/>
        </w:rPr>
      </w:pPr>
      <w:r>
        <w:rPr>
          <w:rFonts w:eastAsia="Times New Roman" w:cstheme="minorHAnsi"/>
          <w:bCs/>
          <w:i/>
          <w:sz w:val="24"/>
          <w:szCs w:val="24"/>
        </w:rPr>
        <w:t xml:space="preserve">Keywords </w:t>
      </w:r>
      <w:r w:rsidR="00C86FEE" w:rsidRPr="00137957">
        <w:rPr>
          <w:rFonts w:eastAsia="Times New Roman" w:cstheme="minorHAnsi"/>
          <w:bCs/>
          <w:sz w:val="24"/>
          <w:szCs w:val="24"/>
        </w:rPr>
        <w:t>—</w:t>
      </w:r>
      <w:r>
        <w:rPr>
          <w:rFonts w:eastAsia="Times New Roman" w:cstheme="minorHAnsi"/>
          <w:bCs/>
          <w:i/>
          <w:sz w:val="24"/>
          <w:szCs w:val="24"/>
        </w:rPr>
        <w:t xml:space="preserve"> </w:t>
      </w:r>
      <w:r w:rsidR="00AD1164" w:rsidRPr="00C86FEE">
        <w:rPr>
          <w:rFonts w:eastAsia="Times New Roman" w:cstheme="minorHAnsi"/>
          <w:bCs/>
          <w:iCs/>
          <w:sz w:val="24"/>
          <w:szCs w:val="24"/>
        </w:rPr>
        <w:t xml:space="preserve">Intrusion Detection Systems, Artificial Intelligence, Machine Learning, Neural </w:t>
      </w:r>
      <w:r w:rsidR="00C86FEE" w:rsidRPr="00C86FEE">
        <w:rPr>
          <w:rFonts w:eastAsia="Times New Roman" w:cstheme="minorHAnsi"/>
          <w:bCs/>
          <w:iCs/>
          <w:sz w:val="24"/>
          <w:szCs w:val="24"/>
        </w:rPr>
        <w:t>Networks</w:t>
      </w:r>
      <w:r w:rsidR="00062A94">
        <w:rPr>
          <w:rFonts w:eastAsia="Times New Roman" w:cstheme="minorHAnsi"/>
          <w:bCs/>
          <w:iCs/>
          <w:sz w:val="24"/>
          <w:szCs w:val="24"/>
        </w:rPr>
        <w:t xml:space="preserve">, Random Forest, </w:t>
      </w:r>
      <w:r w:rsidR="00E43FF7">
        <w:rPr>
          <w:rFonts w:eastAsia="Times New Roman" w:cstheme="minorHAnsi"/>
          <w:bCs/>
          <w:iCs/>
          <w:sz w:val="24"/>
          <w:szCs w:val="24"/>
        </w:rPr>
        <w:t>Gradient</w:t>
      </w:r>
      <w:r w:rsidR="00062A94">
        <w:rPr>
          <w:rFonts w:eastAsia="Times New Roman" w:cstheme="minorHAnsi"/>
          <w:bCs/>
          <w:iCs/>
          <w:sz w:val="24"/>
          <w:szCs w:val="24"/>
        </w:rPr>
        <w:t xml:space="preserve"> Boost</w:t>
      </w:r>
      <w:r w:rsidR="00964D82">
        <w:rPr>
          <w:rFonts w:eastAsia="Times New Roman" w:cstheme="minorHAnsi"/>
          <w:bCs/>
          <w:iCs/>
          <w:sz w:val="24"/>
          <w:szCs w:val="24"/>
        </w:rPr>
        <w:t xml:space="preserve">ing, K-Means, Convolutional Neural Networks, Long Short-Term </w:t>
      </w:r>
      <w:r w:rsidR="00E43FF7">
        <w:rPr>
          <w:rFonts w:eastAsia="Times New Roman" w:cstheme="minorHAnsi"/>
          <w:bCs/>
          <w:iCs/>
          <w:sz w:val="24"/>
          <w:szCs w:val="24"/>
        </w:rPr>
        <w:t>Memory</w:t>
      </w:r>
    </w:p>
    <w:p w14:paraId="3F928C8D" w14:textId="77777777" w:rsidR="001D2DC0" w:rsidRPr="00166520" w:rsidRDefault="001D2DC0" w:rsidP="005F5C12">
      <w:pPr>
        <w:rPr>
          <w:rFonts w:ascii="Times New Roman" w:hAnsi="Times New Roman" w:cs="Times New Roman"/>
          <w:sz w:val="10"/>
          <w:szCs w:val="10"/>
        </w:rPr>
      </w:pPr>
    </w:p>
    <w:p w14:paraId="1983435C" w14:textId="5D5067C4" w:rsidR="00EE354A" w:rsidRDefault="00EE354A" w:rsidP="005F5C12">
      <w:pPr>
        <w:rPr>
          <w:rFonts w:ascii="Times New Roman" w:hAnsi="Times New Roman" w:cs="Times New Roman"/>
          <w:sz w:val="24"/>
          <w:szCs w:val="24"/>
        </w:rPr>
      </w:pPr>
      <w:r>
        <w:rPr>
          <w:rFonts w:ascii="Times New Roman" w:hAnsi="Times New Roman" w:cs="Times New Roman"/>
          <w:sz w:val="24"/>
          <w:szCs w:val="24"/>
        </w:rPr>
        <w:t>(2</w:t>
      </w:r>
      <w:r w:rsidR="00E43FF7">
        <w:rPr>
          <w:rFonts w:ascii="Times New Roman" w:hAnsi="Times New Roman" w:cs="Times New Roman"/>
          <w:sz w:val="24"/>
          <w:szCs w:val="24"/>
        </w:rPr>
        <w:t>52</w:t>
      </w:r>
      <w:r>
        <w:rPr>
          <w:rFonts w:ascii="Times New Roman" w:hAnsi="Times New Roman" w:cs="Times New Roman"/>
          <w:sz w:val="24"/>
          <w:szCs w:val="24"/>
        </w:rPr>
        <w:t xml:space="preserve"> words)</w:t>
      </w:r>
    </w:p>
    <w:p w14:paraId="774DC658" w14:textId="77777777" w:rsidR="00AA334A" w:rsidRDefault="00AA334A" w:rsidP="005F5C12">
      <w:pPr>
        <w:rPr>
          <w:rFonts w:ascii="Times New Roman" w:hAnsi="Times New Roman" w:cs="Times New Roman"/>
          <w:sz w:val="24"/>
          <w:szCs w:val="24"/>
        </w:rPr>
      </w:pPr>
    </w:p>
    <w:p w14:paraId="24CAB434" w14:textId="77777777" w:rsidR="00AA334A" w:rsidRDefault="00AA334A" w:rsidP="005F5C12">
      <w:pPr>
        <w:rPr>
          <w:rFonts w:ascii="Times New Roman" w:hAnsi="Times New Roman" w:cs="Times New Roman"/>
          <w:sz w:val="24"/>
          <w:szCs w:val="24"/>
        </w:rPr>
      </w:pPr>
    </w:p>
    <w:p w14:paraId="54F8230A" w14:textId="77777777" w:rsidR="00AA334A" w:rsidRDefault="00AA334A" w:rsidP="005F5C12">
      <w:pPr>
        <w:rPr>
          <w:rFonts w:ascii="Times New Roman" w:hAnsi="Times New Roman" w:cs="Times New Roman"/>
          <w:sz w:val="24"/>
          <w:szCs w:val="24"/>
        </w:rPr>
      </w:pPr>
    </w:p>
    <w:p w14:paraId="01AC859B" w14:textId="77777777" w:rsidR="00D2129A" w:rsidRDefault="00D2129A" w:rsidP="005F5C12">
      <w:pPr>
        <w:rPr>
          <w:rFonts w:ascii="Times New Roman" w:hAnsi="Times New Roman" w:cs="Times New Roman"/>
          <w:sz w:val="24"/>
          <w:szCs w:val="24"/>
        </w:rPr>
      </w:pPr>
    </w:p>
    <w:p w14:paraId="360B76B2" w14:textId="77777777" w:rsidR="00D2129A" w:rsidRDefault="00D2129A" w:rsidP="005F5C12">
      <w:pPr>
        <w:rPr>
          <w:rFonts w:ascii="Times New Roman" w:hAnsi="Times New Roman" w:cs="Times New Roman"/>
          <w:sz w:val="24"/>
          <w:szCs w:val="24"/>
        </w:rPr>
      </w:pPr>
    </w:p>
    <w:p w14:paraId="431EF5D3" w14:textId="77777777" w:rsidR="00D2129A" w:rsidRDefault="00D2129A" w:rsidP="005F5C12">
      <w:pPr>
        <w:rPr>
          <w:rFonts w:ascii="Times New Roman" w:hAnsi="Times New Roman" w:cs="Times New Roman"/>
          <w:sz w:val="24"/>
          <w:szCs w:val="24"/>
        </w:rPr>
      </w:pPr>
    </w:p>
    <w:p w14:paraId="6B4CBF34" w14:textId="77777777" w:rsidR="00D2129A" w:rsidRDefault="00D2129A" w:rsidP="005F5C12">
      <w:pPr>
        <w:rPr>
          <w:rFonts w:ascii="Times New Roman" w:hAnsi="Times New Roman" w:cs="Times New Roman"/>
          <w:sz w:val="24"/>
          <w:szCs w:val="24"/>
        </w:rPr>
      </w:pPr>
    </w:p>
    <w:p w14:paraId="7069E772" w14:textId="77777777" w:rsidR="00D2129A" w:rsidRDefault="00D2129A" w:rsidP="005F5C12">
      <w:pPr>
        <w:rPr>
          <w:rFonts w:ascii="Times New Roman" w:hAnsi="Times New Roman" w:cs="Times New Roman"/>
          <w:sz w:val="24"/>
          <w:szCs w:val="24"/>
        </w:rPr>
      </w:pPr>
    </w:p>
    <w:p w14:paraId="37B940F5" w14:textId="77777777" w:rsidR="00D2129A" w:rsidRDefault="00D2129A" w:rsidP="005F5C12">
      <w:pPr>
        <w:rPr>
          <w:rFonts w:ascii="Times New Roman" w:hAnsi="Times New Roman" w:cs="Times New Roman"/>
          <w:sz w:val="24"/>
          <w:szCs w:val="24"/>
        </w:rPr>
      </w:pPr>
    </w:p>
    <w:p w14:paraId="1A61B5BE" w14:textId="77777777" w:rsidR="00D2129A" w:rsidRDefault="00D2129A" w:rsidP="005F5C12">
      <w:pPr>
        <w:rPr>
          <w:rFonts w:ascii="Times New Roman" w:hAnsi="Times New Roman" w:cs="Times New Roman"/>
          <w:sz w:val="24"/>
          <w:szCs w:val="24"/>
        </w:rPr>
      </w:pPr>
    </w:p>
    <w:p w14:paraId="798ABDF4" w14:textId="77777777" w:rsidR="00D2129A" w:rsidRDefault="00D2129A" w:rsidP="005F5C12">
      <w:pPr>
        <w:rPr>
          <w:rFonts w:ascii="Times New Roman" w:hAnsi="Times New Roman" w:cs="Times New Roman"/>
          <w:sz w:val="24"/>
          <w:szCs w:val="24"/>
        </w:rPr>
      </w:pPr>
    </w:p>
    <w:p w14:paraId="23347479" w14:textId="5B2BCA01" w:rsidR="00D2129A" w:rsidRPr="00452FF7" w:rsidRDefault="006B3E88" w:rsidP="006B3E88">
      <w:pPr>
        <w:pStyle w:val="Heading1"/>
        <w:numPr>
          <w:ilvl w:val="0"/>
          <w:numId w:val="38"/>
        </w:numPr>
        <w:rPr>
          <w:sz w:val="40"/>
          <w:szCs w:val="40"/>
        </w:rPr>
      </w:pPr>
      <w:r>
        <w:rPr>
          <w:sz w:val="40"/>
          <w:szCs w:val="40"/>
        </w:rPr>
        <w:lastRenderedPageBreak/>
        <w:t xml:space="preserve">   </w:t>
      </w:r>
      <w:bookmarkStart w:id="1" w:name="_Toc134635309"/>
      <w:r w:rsidR="00D2129A" w:rsidRPr="00137957">
        <w:rPr>
          <w:sz w:val="40"/>
          <w:szCs w:val="40"/>
        </w:rPr>
        <w:t>Chapter 1 – Introduction</w:t>
      </w:r>
      <w:bookmarkEnd w:id="1"/>
    </w:p>
    <w:p w14:paraId="3D35D8D8" w14:textId="6E280EC0" w:rsidR="00BC459A" w:rsidRPr="00137957" w:rsidRDefault="00BC459A" w:rsidP="00C8766E">
      <w:pPr>
        <w:pStyle w:val="Heading2"/>
        <w:numPr>
          <w:ilvl w:val="1"/>
          <w:numId w:val="38"/>
        </w:numPr>
        <w:rPr>
          <w:sz w:val="30"/>
          <w:szCs w:val="30"/>
        </w:rPr>
      </w:pPr>
      <w:bookmarkStart w:id="2" w:name="_Toc134635310"/>
      <w:r w:rsidRPr="00137957">
        <w:rPr>
          <w:sz w:val="30"/>
          <w:szCs w:val="30"/>
        </w:rPr>
        <w:t xml:space="preserve">Background and </w:t>
      </w:r>
      <w:r w:rsidR="00F375F9">
        <w:rPr>
          <w:sz w:val="30"/>
          <w:szCs w:val="30"/>
        </w:rPr>
        <w:t>Motivation</w:t>
      </w:r>
      <w:bookmarkEnd w:id="2"/>
    </w:p>
    <w:p w14:paraId="7ED5BC0B" w14:textId="77777777" w:rsidR="00BC459A" w:rsidRPr="00137957" w:rsidRDefault="00BC459A" w:rsidP="00BC459A">
      <w:pPr>
        <w:rPr>
          <w:sz w:val="10"/>
          <w:szCs w:val="10"/>
        </w:rPr>
      </w:pPr>
    </w:p>
    <w:p w14:paraId="70D12ADB" w14:textId="0B6AE907" w:rsidR="00A2784C" w:rsidRDefault="003921C5" w:rsidP="00137957">
      <w:pPr>
        <w:spacing w:line="360" w:lineRule="auto"/>
        <w:ind w:left="-17" w:right="34" w:firstLine="737"/>
        <w:rPr>
          <w:sz w:val="24"/>
          <w:szCs w:val="24"/>
        </w:rPr>
      </w:pPr>
      <w:r w:rsidRPr="003921C5">
        <w:rPr>
          <w:sz w:val="24"/>
          <w:szCs w:val="24"/>
        </w:rPr>
        <w:t xml:space="preserve">Cybersecurity attacks have been increasing over the last number of years </w:t>
      </w:r>
      <w:r w:rsidR="003C0274">
        <w:rPr>
          <w:sz w:val="24"/>
          <w:szCs w:val="24"/>
        </w:rPr>
        <w:fldChar w:fldCharType="begin"/>
      </w:r>
      <w:r w:rsidR="003C0274">
        <w:rPr>
          <w:sz w:val="24"/>
          <w:szCs w:val="24"/>
        </w:rPr>
        <w:instrText xml:space="preserve"> ADDIN ZOTERO_ITEM CSL_CITATION {"citationID":"JCj0KRir","properties":{"formattedCitation":"[1]","plainCitation":"[1]","noteIndex":0},"citationItems":[{"id":99,"uris":["http://zotero.org/users/local/risK7MLb/items/SRCU83XA"],"itemData":{"id":99,"type":"webpage","abstract":"Read the latest cyber crime statistics, updated for May 2023, and see how the threat landscape has changed in recent years.","language":"en-GB","note":"section: Business","title":"The Latest Cyber Crime Statistics (updated May 2023) | AAG IT Support","URL":"https://aag-it.com/the-latest-cyber-crime-statistics/","accessed":{"date-parts":[["2023",5,9]]}}}],"schema":"https://github.com/citation-style-language/schema/raw/master/csl-citation.json"} </w:instrText>
      </w:r>
      <w:r w:rsidR="003C0274">
        <w:rPr>
          <w:sz w:val="24"/>
          <w:szCs w:val="24"/>
        </w:rPr>
        <w:fldChar w:fldCharType="separate"/>
      </w:r>
      <w:r w:rsidR="003C0274" w:rsidRPr="003C0274">
        <w:rPr>
          <w:rFonts w:ascii="Calibri" w:hAnsi="Calibri" w:cs="Calibri"/>
          <w:sz w:val="24"/>
        </w:rPr>
        <w:t>[1]</w:t>
      </w:r>
      <w:r w:rsidR="003C0274">
        <w:rPr>
          <w:sz w:val="24"/>
          <w:szCs w:val="24"/>
        </w:rPr>
        <w:fldChar w:fldCharType="end"/>
      </w:r>
      <w:r w:rsidR="00AC1294">
        <w:rPr>
          <w:sz w:val="24"/>
          <w:szCs w:val="24"/>
        </w:rPr>
        <w:t xml:space="preserve"> </w:t>
      </w:r>
      <w:r w:rsidRPr="003921C5">
        <w:rPr>
          <w:sz w:val="24"/>
          <w:szCs w:val="24"/>
        </w:rPr>
        <w:t xml:space="preserve">and this has included two </w:t>
      </w:r>
      <w:r w:rsidR="00F375F9">
        <w:rPr>
          <w:sz w:val="24"/>
          <w:szCs w:val="24"/>
        </w:rPr>
        <w:t>high-profile</w:t>
      </w:r>
      <w:r w:rsidRPr="003921C5">
        <w:rPr>
          <w:sz w:val="24"/>
          <w:szCs w:val="24"/>
        </w:rPr>
        <w:t xml:space="preserve"> attacks on the HSE</w:t>
      </w:r>
      <w:r w:rsidR="004A421C">
        <w:rPr>
          <w:sz w:val="24"/>
          <w:szCs w:val="24"/>
        </w:rPr>
        <w:t xml:space="preserve"> </w:t>
      </w:r>
      <w:r w:rsidR="00D2037E">
        <w:rPr>
          <w:sz w:val="24"/>
          <w:szCs w:val="24"/>
        </w:rPr>
        <w:t>in 202</w:t>
      </w:r>
      <w:r w:rsidR="00B1418F">
        <w:rPr>
          <w:sz w:val="24"/>
          <w:szCs w:val="24"/>
        </w:rPr>
        <w:t>1</w:t>
      </w:r>
      <w:r w:rsidR="00D2037E">
        <w:rPr>
          <w:sz w:val="24"/>
          <w:szCs w:val="24"/>
        </w:rPr>
        <w:t xml:space="preserve"> </w:t>
      </w:r>
      <w:r w:rsidR="00663622">
        <w:rPr>
          <w:sz w:val="24"/>
          <w:szCs w:val="24"/>
        </w:rPr>
        <w:fldChar w:fldCharType="begin"/>
      </w:r>
      <w:r w:rsidR="003C0274">
        <w:rPr>
          <w:sz w:val="24"/>
          <w:szCs w:val="24"/>
        </w:rPr>
        <w:instrText xml:space="preserve"> ADDIN ZOTERO_ITEM CSL_CITATION {"citationID":"uVFEA1LO","properties":{"formattedCitation":"[2]","plainCitation":"[2]","noteIndex":0},"citationItems":[{"id":36,"uris":["http://zotero.org/users/local/risK7MLb/items/P7ZGEU2L"],"itemData":{"id":36,"type":"webpage","abstract":"The biggest attack on a health system anywhere hastened the demise of the Conti group of hackers","container-title":"The Irish Times","language":"en","title":"How the HSE cyber attack changed the face of online crime globally","URL":"https://www.irishtimes.com/technology/data-security/2023/03/11/how-the-hse-cyber-attack-changed-the-face-of-online-crime-globally/","accessed":{"date-parts":[["2023",3,17]]}}}],"schema":"https://github.com/citation-style-language/schema/raw/master/csl-citation.json"} </w:instrText>
      </w:r>
      <w:r w:rsidR="00663622">
        <w:rPr>
          <w:sz w:val="24"/>
          <w:szCs w:val="24"/>
        </w:rPr>
        <w:fldChar w:fldCharType="separate"/>
      </w:r>
      <w:r w:rsidR="003C0274" w:rsidRPr="003C0274">
        <w:rPr>
          <w:rFonts w:ascii="Calibri" w:hAnsi="Calibri" w:cs="Calibri"/>
          <w:sz w:val="24"/>
        </w:rPr>
        <w:t>[2]</w:t>
      </w:r>
      <w:r w:rsidR="00663622">
        <w:rPr>
          <w:sz w:val="24"/>
          <w:szCs w:val="24"/>
        </w:rPr>
        <w:fldChar w:fldCharType="end"/>
      </w:r>
      <w:r w:rsidR="004A421C">
        <w:rPr>
          <w:sz w:val="24"/>
          <w:szCs w:val="24"/>
        </w:rPr>
        <w:t xml:space="preserve"> </w:t>
      </w:r>
      <w:r w:rsidRPr="003921C5">
        <w:rPr>
          <w:sz w:val="24"/>
          <w:szCs w:val="24"/>
        </w:rPr>
        <w:t>and Munster Technology University</w:t>
      </w:r>
      <w:r w:rsidR="00D2037E">
        <w:rPr>
          <w:sz w:val="24"/>
          <w:szCs w:val="24"/>
        </w:rPr>
        <w:t xml:space="preserve"> in 2023</w:t>
      </w:r>
      <w:r w:rsidR="00663622">
        <w:rPr>
          <w:sz w:val="24"/>
          <w:szCs w:val="24"/>
        </w:rPr>
        <w:t xml:space="preserve"> </w:t>
      </w:r>
      <w:r w:rsidR="00663622">
        <w:rPr>
          <w:sz w:val="24"/>
          <w:szCs w:val="24"/>
        </w:rPr>
        <w:fldChar w:fldCharType="begin"/>
      </w:r>
      <w:r w:rsidR="003C0274">
        <w:rPr>
          <w:sz w:val="24"/>
          <w:szCs w:val="24"/>
        </w:rPr>
        <w:instrText xml:space="preserve"> ADDIN ZOTERO_ITEM CSL_CITATION {"citationID":"B88FXch8","properties":{"formattedCitation":"[3]","plainCitation":"[3]","noteIndex":0},"citationItems":[{"id":34,"uris":["http://zotero.org/users/local/risK7MLb/items/M3W3WQGP"],"itemData":{"id":34,"type":"webpage","abstract":"Group called BlackCat believed to be behind hacking of Munster Technical University with size of ransom not disclosed to court","container-title":"The Irish Times","language":"en","title":"Hackers threaten to publish ‘confidential’ MTU data unless ransom is paid, High Court told","URL":"https://www.irishtimes.com/ireland/education/2023/02/11/hackers-threaten-to-publish-confidential-mtu-data-unless-ransom-is-paid-high-court-told/","accessed":{"date-parts":[["2023",3,17]]}}}],"schema":"https://github.com/citation-style-language/schema/raw/master/csl-citation.json"} </w:instrText>
      </w:r>
      <w:r w:rsidR="00663622">
        <w:rPr>
          <w:sz w:val="24"/>
          <w:szCs w:val="24"/>
        </w:rPr>
        <w:fldChar w:fldCharType="separate"/>
      </w:r>
      <w:r w:rsidR="003C0274" w:rsidRPr="003C0274">
        <w:rPr>
          <w:rFonts w:ascii="Calibri" w:hAnsi="Calibri" w:cs="Calibri"/>
          <w:sz w:val="24"/>
        </w:rPr>
        <w:t>[3]</w:t>
      </w:r>
      <w:r w:rsidR="00663622">
        <w:rPr>
          <w:sz w:val="24"/>
          <w:szCs w:val="24"/>
        </w:rPr>
        <w:fldChar w:fldCharType="end"/>
      </w:r>
      <w:r w:rsidR="00663622">
        <w:rPr>
          <w:sz w:val="24"/>
          <w:szCs w:val="24"/>
        </w:rPr>
        <w:t xml:space="preserve"> </w:t>
      </w:r>
      <w:r w:rsidRPr="003921C5">
        <w:rPr>
          <w:sz w:val="24"/>
          <w:szCs w:val="24"/>
        </w:rPr>
        <w:t xml:space="preserve">emphasizing the urgent need for effective </w:t>
      </w:r>
      <w:r w:rsidR="002B6504">
        <w:rPr>
          <w:sz w:val="24"/>
          <w:szCs w:val="24"/>
        </w:rPr>
        <w:t>IDS</w:t>
      </w:r>
      <w:r w:rsidR="00ED7FA8">
        <w:rPr>
          <w:sz w:val="24"/>
          <w:szCs w:val="24"/>
        </w:rPr>
        <w:t xml:space="preserve"> systems</w:t>
      </w:r>
      <w:r w:rsidR="002B6504">
        <w:rPr>
          <w:sz w:val="24"/>
          <w:szCs w:val="24"/>
        </w:rPr>
        <w:t xml:space="preserve"> </w:t>
      </w:r>
      <w:r w:rsidRPr="003921C5">
        <w:rPr>
          <w:sz w:val="24"/>
          <w:szCs w:val="24"/>
        </w:rPr>
        <w:t>to be able to identify and prevent these attacks</w:t>
      </w:r>
      <w:r w:rsidR="003A30FF">
        <w:rPr>
          <w:sz w:val="24"/>
          <w:szCs w:val="24"/>
        </w:rPr>
        <w:t xml:space="preserve">. </w:t>
      </w:r>
      <w:r w:rsidR="00283AA2">
        <w:rPr>
          <w:sz w:val="24"/>
          <w:szCs w:val="24"/>
        </w:rPr>
        <w:t>These attacks</w:t>
      </w:r>
      <w:r w:rsidR="003A30FF">
        <w:rPr>
          <w:sz w:val="24"/>
          <w:szCs w:val="24"/>
        </w:rPr>
        <w:t xml:space="preserve">, </w:t>
      </w:r>
      <w:r w:rsidR="00283AA2">
        <w:rPr>
          <w:sz w:val="24"/>
          <w:szCs w:val="24"/>
        </w:rPr>
        <w:t xml:space="preserve">while damaging for an </w:t>
      </w:r>
      <w:r w:rsidR="00043086">
        <w:rPr>
          <w:sz w:val="24"/>
          <w:szCs w:val="24"/>
        </w:rPr>
        <w:t>organisation’s</w:t>
      </w:r>
      <w:r w:rsidR="00283AA2">
        <w:rPr>
          <w:sz w:val="24"/>
          <w:szCs w:val="24"/>
        </w:rPr>
        <w:t xml:space="preserve"> </w:t>
      </w:r>
      <w:r w:rsidR="000449F4">
        <w:rPr>
          <w:sz w:val="24"/>
          <w:szCs w:val="24"/>
        </w:rPr>
        <w:t>rep</w:t>
      </w:r>
      <w:r w:rsidR="00EB793C">
        <w:rPr>
          <w:sz w:val="24"/>
          <w:szCs w:val="24"/>
        </w:rPr>
        <w:t>utation</w:t>
      </w:r>
      <w:r w:rsidR="00283AA2">
        <w:rPr>
          <w:sz w:val="24"/>
          <w:szCs w:val="24"/>
        </w:rPr>
        <w:t xml:space="preserve"> </w:t>
      </w:r>
      <w:r w:rsidR="00FB2D72">
        <w:rPr>
          <w:sz w:val="24"/>
          <w:szCs w:val="24"/>
        </w:rPr>
        <w:fldChar w:fldCharType="begin"/>
      </w:r>
      <w:r w:rsidR="00FB2D72">
        <w:rPr>
          <w:sz w:val="24"/>
          <w:szCs w:val="24"/>
        </w:rPr>
        <w:instrText xml:space="preserve"> ADDIN ZOTERO_ITEM CSL_CITATION {"citationID":"4YVR3Siv","properties":{"formattedCitation":"[4]","plainCitation":"[4]","noteIndex":0},"citationItems":[{"id":104,"uris":["http://zotero.org/users/local/risK7MLb/items/RRT2LZ4I"],"itemData":{"id":104,"type":"webpage","abstract":"Conversations regarding cyberattacks are often limited to the organization that suffered reputational damage from a data breach. We talk about what led to the cyberattack, how it was found and reported, and the associated costs.","language":"en","title":"How reputational damage from a data breach affects consumer perception | Imprivata","URL":"https://www.imprivata.com/blog/reputation-risks-how-cyberattacks-affect-consumer-perception","accessed":{"date-parts":[["2023",5,9]]}}}],"schema":"https://github.com/citation-style-language/schema/raw/master/csl-citation.json"} </w:instrText>
      </w:r>
      <w:r w:rsidR="00FB2D72">
        <w:rPr>
          <w:sz w:val="24"/>
          <w:szCs w:val="24"/>
        </w:rPr>
        <w:fldChar w:fldCharType="separate"/>
      </w:r>
      <w:r w:rsidR="00FB2D72" w:rsidRPr="00FB2D72">
        <w:rPr>
          <w:rFonts w:ascii="Calibri" w:hAnsi="Calibri" w:cs="Calibri"/>
          <w:sz w:val="24"/>
        </w:rPr>
        <w:t>[4]</w:t>
      </w:r>
      <w:r w:rsidR="00FB2D72">
        <w:rPr>
          <w:sz w:val="24"/>
          <w:szCs w:val="24"/>
        </w:rPr>
        <w:fldChar w:fldCharType="end"/>
      </w:r>
      <w:r w:rsidR="00FB2D72">
        <w:rPr>
          <w:sz w:val="24"/>
          <w:szCs w:val="24"/>
        </w:rPr>
        <w:t xml:space="preserve"> </w:t>
      </w:r>
      <w:r w:rsidR="00283AA2">
        <w:rPr>
          <w:sz w:val="24"/>
          <w:szCs w:val="24"/>
        </w:rPr>
        <w:t xml:space="preserve">can also </w:t>
      </w:r>
      <w:r w:rsidR="00D25583">
        <w:rPr>
          <w:sz w:val="24"/>
          <w:szCs w:val="24"/>
        </w:rPr>
        <w:t>be</w:t>
      </w:r>
      <w:r w:rsidR="00283AA2">
        <w:rPr>
          <w:sz w:val="24"/>
          <w:szCs w:val="24"/>
        </w:rPr>
        <w:t xml:space="preserve"> </w:t>
      </w:r>
      <w:r w:rsidR="00D25583">
        <w:rPr>
          <w:sz w:val="24"/>
          <w:szCs w:val="24"/>
        </w:rPr>
        <w:t xml:space="preserve">detrimental to a </w:t>
      </w:r>
      <w:r w:rsidR="00077A7A">
        <w:rPr>
          <w:sz w:val="24"/>
          <w:szCs w:val="24"/>
        </w:rPr>
        <w:t>person’s</w:t>
      </w:r>
      <w:r w:rsidR="00D25583">
        <w:rPr>
          <w:sz w:val="24"/>
          <w:szCs w:val="24"/>
        </w:rPr>
        <w:t xml:space="preserve"> </w:t>
      </w:r>
      <w:r w:rsidR="000449F4">
        <w:rPr>
          <w:sz w:val="24"/>
          <w:szCs w:val="24"/>
        </w:rPr>
        <w:t>privacy</w:t>
      </w:r>
      <w:r w:rsidR="0001349C">
        <w:rPr>
          <w:sz w:val="24"/>
          <w:szCs w:val="24"/>
        </w:rPr>
        <w:t xml:space="preserve"> </w:t>
      </w:r>
      <w:r w:rsidR="0001349C">
        <w:rPr>
          <w:sz w:val="24"/>
          <w:szCs w:val="24"/>
        </w:rPr>
        <w:fldChar w:fldCharType="begin"/>
      </w:r>
      <w:r w:rsidR="00FB2D72">
        <w:rPr>
          <w:sz w:val="24"/>
          <w:szCs w:val="24"/>
        </w:rPr>
        <w:instrText xml:space="preserve"> ADDIN ZOTERO_ITEM CSL_CITATION {"citationID":"PtUZ4aqI","properties":{"formattedCitation":"[5]","plainCitation":"[5]","noteIndex":0},"citationItems":[{"id":103,"uris":["http://zotero.org/users/local/risK7MLb/items/NR6C5JI9"],"itemData":{"id":103,"type":"article-journal","abstract":"In the United States, identity theft resulted in corporate and consumer losses of $56 billion dollars in 2005, with up to 35 percent of known identity thefts caused by corporate data breaches. Many states have responded by adopting data breach disclosure laws that require firms to notify consumers if their personal information has been lost or stolen. Although the laws are expected to reduce identity theft, their effect has yet to be empirically measured. We use panel data from the U.S. Federal Trade Commission to estimate the impact of data breach disclosure laws on identity theft from 2002 to 2009. We find that adoption of data breach disclosure laws reduce identity theft caused by data breaches, on average, by 6.1 percent.","container-title":"Journal of Policy Analysis and Management","ISSN":"0276-8739","issue":"2","note":"publisher: Wiley","page":"256-286","source":"JSTOR","title":"Do Data Breach Disclosure Laws Reduce Identity Theft?","volume":"30","author":[{"family":"Romanosky","given":"Sasha"},{"family":"Telang","given":"Rahul"},{"family":"Acquisti","given":"Alessandro"}],"issued":{"date-parts":[["2011"]]}}}],"schema":"https://github.com/citation-style-language/schema/raw/master/csl-citation.json"} </w:instrText>
      </w:r>
      <w:r w:rsidR="0001349C">
        <w:rPr>
          <w:sz w:val="24"/>
          <w:szCs w:val="24"/>
        </w:rPr>
        <w:fldChar w:fldCharType="separate"/>
      </w:r>
      <w:r w:rsidR="00FB2D72" w:rsidRPr="00FB2D72">
        <w:rPr>
          <w:rFonts w:ascii="Calibri" w:hAnsi="Calibri" w:cs="Calibri"/>
          <w:sz w:val="24"/>
        </w:rPr>
        <w:t>[5]</w:t>
      </w:r>
      <w:r w:rsidR="0001349C">
        <w:rPr>
          <w:sz w:val="24"/>
          <w:szCs w:val="24"/>
        </w:rPr>
        <w:fldChar w:fldCharType="end"/>
      </w:r>
      <w:r w:rsidR="00D25583">
        <w:rPr>
          <w:sz w:val="24"/>
          <w:szCs w:val="24"/>
        </w:rPr>
        <w:t xml:space="preserve"> by releasing unauthorised personal information</w:t>
      </w:r>
      <w:r w:rsidR="000C79C5">
        <w:rPr>
          <w:sz w:val="24"/>
          <w:szCs w:val="24"/>
        </w:rPr>
        <w:t xml:space="preserve"> such as medical records, </w:t>
      </w:r>
      <w:r w:rsidR="00D2037E">
        <w:rPr>
          <w:sz w:val="24"/>
          <w:szCs w:val="24"/>
        </w:rPr>
        <w:t xml:space="preserve">student records, </w:t>
      </w:r>
      <w:r w:rsidR="000C79C5">
        <w:rPr>
          <w:sz w:val="24"/>
          <w:szCs w:val="24"/>
        </w:rPr>
        <w:t xml:space="preserve">financial records or private </w:t>
      </w:r>
      <w:r w:rsidR="000449F4">
        <w:rPr>
          <w:sz w:val="24"/>
          <w:szCs w:val="24"/>
        </w:rPr>
        <w:t>correspondences</w:t>
      </w:r>
      <w:r w:rsidR="006139CB">
        <w:rPr>
          <w:sz w:val="24"/>
          <w:szCs w:val="24"/>
        </w:rPr>
        <w:t xml:space="preserve"> online.</w:t>
      </w:r>
      <w:r w:rsidR="00EB793C">
        <w:rPr>
          <w:sz w:val="24"/>
          <w:szCs w:val="24"/>
        </w:rPr>
        <w:t xml:space="preserve"> </w:t>
      </w:r>
    </w:p>
    <w:p w14:paraId="056B04F8" w14:textId="3FBEBB34" w:rsidR="00CA3C37" w:rsidRDefault="008403C8" w:rsidP="00492274">
      <w:pPr>
        <w:spacing w:line="360" w:lineRule="auto"/>
        <w:ind w:left="-17" w:right="34" w:firstLine="737"/>
        <w:rPr>
          <w:sz w:val="24"/>
          <w:szCs w:val="24"/>
        </w:rPr>
      </w:pPr>
      <w:r w:rsidRPr="008403C8">
        <w:rPr>
          <w:sz w:val="24"/>
          <w:szCs w:val="24"/>
        </w:rPr>
        <w:t xml:space="preserve">Artificial </w:t>
      </w:r>
      <w:r w:rsidR="004C796A" w:rsidRPr="008403C8">
        <w:rPr>
          <w:sz w:val="24"/>
          <w:szCs w:val="24"/>
        </w:rPr>
        <w:t>Intelligence</w:t>
      </w:r>
      <w:r w:rsidRPr="008403C8">
        <w:rPr>
          <w:sz w:val="24"/>
          <w:szCs w:val="24"/>
        </w:rPr>
        <w:t xml:space="preserve"> (AI) </w:t>
      </w:r>
      <w:r w:rsidR="006511F0">
        <w:rPr>
          <w:sz w:val="24"/>
          <w:szCs w:val="24"/>
        </w:rPr>
        <w:t>techniques</w:t>
      </w:r>
      <w:r w:rsidR="008B5954">
        <w:rPr>
          <w:sz w:val="24"/>
          <w:szCs w:val="24"/>
        </w:rPr>
        <w:t xml:space="preserve"> </w:t>
      </w:r>
      <w:r w:rsidRPr="008403C8">
        <w:rPr>
          <w:sz w:val="24"/>
          <w:szCs w:val="24"/>
        </w:rPr>
        <w:t>s</w:t>
      </w:r>
      <w:r w:rsidR="008B5954">
        <w:rPr>
          <w:sz w:val="24"/>
          <w:szCs w:val="24"/>
        </w:rPr>
        <w:t>uch</w:t>
      </w:r>
      <w:r w:rsidRPr="008403C8">
        <w:rPr>
          <w:sz w:val="24"/>
          <w:szCs w:val="24"/>
        </w:rPr>
        <w:t xml:space="preserve"> as</w:t>
      </w:r>
      <w:r>
        <w:rPr>
          <w:sz w:val="24"/>
          <w:szCs w:val="24"/>
        </w:rPr>
        <w:t xml:space="preserve"> Machine </w:t>
      </w:r>
      <w:r w:rsidR="004C796A">
        <w:rPr>
          <w:sz w:val="24"/>
          <w:szCs w:val="24"/>
        </w:rPr>
        <w:t>Learning</w:t>
      </w:r>
      <w:r>
        <w:rPr>
          <w:sz w:val="24"/>
          <w:szCs w:val="24"/>
        </w:rPr>
        <w:t xml:space="preserve"> (ML) and </w:t>
      </w:r>
      <w:r w:rsidR="004C796A">
        <w:rPr>
          <w:sz w:val="24"/>
          <w:szCs w:val="24"/>
        </w:rPr>
        <w:t>Neural</w:t>
      </w:r>
      <w:r>
        <w:rPr>
          <w:sz w:val="24"/>
          <w:szCs w:val="24"/>
        </w:rPr>
        <w:t xml:space="preserve"> Networks (NN) have shown huge promise </w:t>
      </w:r>
      <w:r w:rsidR="00FF0FB4">
        <w:rPr>
          <w:sz w:val="24"/>
          <w:szCs w:val="24"/>
        </w:rPr>
        <w:t xml:space="preserve">in detecting </w:t>
      </w:r>
      <w:r w:rsidR="004C796A">
        <w:rPr>
          <w:sz w:val="24"/>
          <w:szCs w:val="24"/>
        </w:rPr>
        <w:t>cybersecurity</w:t>
      </w:r>
      <w:r w:rsidR="00FF0FB4">
        <w:rPr>
          <w:sz w:val="24"/>
          <w:szCs w:val="24"/>
        </w:rPr>
        <w:t xml:space="preserve"> attacks</w:t>
      </w:r>
      <w:r w:rsidR="0058567B">
        <w:rPr>
          <w:sz w:val="24"/>
          <w:szCs w:val="24"/>
        </w:rPr>
        <w:t xml:space="preserve"> but still have many challenges </w:t>
      </w:r>
      <w:r w:rsidR="00C83F72">
        <w:rPr>
          <w:sz w:val="24"/>
          <w:szCs w:val="24"/>
        </w:rPr>
        <w:fldChar w:fldCharType="begin"/>
      </w:r>
      <w:r w:rsidR="00C83F72">
        <w:rPr>
          <w:sz w:val="24"/>
          <w:szCs w:val="24"/>
        </w:rPr>
        <w:instrText xml:space="preserve"> ADDIN ZOTERO_ITEM CSL_CITATION {"citationID":"Fe8kaLlj","properties":{"formattedCitation":"[6]","plainCitation":"[6]","noteIndex":0},"citationItems":[{"id":109,"uris":["http://zotero.org/users/local/risK7MLb/items/2QXDIXZ5"],"itemData":{"id":109,"type":"article-journal","abstract":"The goal of this systematic and broad survey is to present and discuss the main challenges that are posed by the implementation of Artificial Intelligence and Machine Learning in the form of Artificial Neural Networks in Cybersecurity, specifically in Intrusion Detection Systems. Based on the results of the state-of-the-art analysis with a number of bibliographic methods, as well as their own implementations, the authors provide a survey of the answers to the posed problems as well as effective, experimentally-found solutions to those key issues. The issues include hyperparameter tuning, dataset balancing, increasing the effectiveness of an ANN, securing the networks from adversarial attacks, and a range of non-technical challenges of applying ANNs for IDS, such as societal, ethical and legal dilemmas, and the question of explainability. Thus, it is a systematic review and a summary of the body of knowledge amassed around implementations of Artificial Neural Networks in Network Intrusion Detection, guided by an actual, real-world implementation.","container-title":"Neurocomputing","DOI":"10.1016/j.neucom.2022.06.002","ISSN":"0925-2312","journalAbbreviation":"Neurocomputing","language":"en","page":"1075-1087","source":"ScienceDirect","title":"A survey on neural networks for (cyber-) security and (cyber-) security of neural networks","volume":"500","author":[{"family":"Pawlicki","given":"Marek"},{"family":"Kozik","given":"Rafał"},{"family":"Choraś","given":"Michał"}],"issued":{"date-parts":[["2022",8,21]]}}}],"schema":"https://github.com/citation-style-language/schema/raw/master/csl-citation.json"} </w:instrText>
      </w:r>
      <w:r w:rsidR="00C83F72">
        <w:rPr>
          <w:sz w:val="24"/>
          <w:szCs w:val="24"/>
        </w:rPr>
        <w:fldChar w:fldCharType="separate"/>
      </w:r>
      <w:r w:rsidR="00C83F72" w:rsidRPr="00C83F72">
        <w:rPr>
          <w:rFonts w:ascii="Calibri" w:hAnsi="Calibri" w:cs="Calibri"/>
          <w:sz w:val="24"/>
        </w:rPr>
        <w:t>[6]</w:t>
      </w:r>
      <w:r w:rsidR="00C83F72">
        <w:rPr>
          <w:sz w:val="24"/>
          <w:szCs w:val="24"/>
        </w:rPr>
        <w:fldChar w:fldCharType="end"/>
      </w:r>
      <w:r w:rsidR="00FF0FB4">
        <w:rPr>
          <w:sz w:val="24"/>
          <w:szCs w:val="24"/>
        </w:rPr>
        <w:t>. ML and NN can learn from historical data</w:t>
      </w:r>
      <w:r w:rsidR="0081665D">
        <w:rPr>
          <w:sz w:val="24"/>
          <w:szCs w:val="24"/>
        </w:rPr>
        <w:t xml:space="preserve"> to </w:t>
      </w:r>
      <w:r w:rsidR="004C796A">
        <w:rPr>
          <w:sz w:val="24"/>
          <w:szCs w:val="24"/>
        </w:rPr>
        <w:t>identify</w:t>
      </w:r>
      <w:r w:rsidR="0081665D">
        <w:rPr>
          <w:sz w:val="24"/>
          <w:szCs w:val="24"/>
        </w:rPr>
        <w:t xml:space="preserve"> patterns and </w:t>
      </w:r>
      <w:r w:rsidR="00CA647F">
        <w:rPr>
          <w:sz w:val="24"/>
          <w:szCs w:val="24"/>
        </w:rPr>
        <w:t>irregular</w:t>
      </w:r>
      <w:r w:rsidR="003A59E8">
        <w:rPr>
          <w:sz w:val="24"/>
          <w:szCs w:val="24"/>
        </w:rPr>
        <w:t xml:space="preserve"> </w:t>
      </w:r>
      <w:r w:rsidR="00CA647F">
        <w:rPr>
          <w:sz w:val="24"/>
          <w:szCs w:val="24"/>
        </w:rPr>
        <w:t>patterns</w:t>
      </w:r>
      <w:r w:rsidR="0081665D">
        <w:rPr>
          <w:sz w:val="24"/>
          <w:szCs w:val="24"/>
        </w:rPr>
        <w:t xml:space="preserve"> in network traffic to enable the detection of vari</w:t>
      </w:r>
      <w:r w:rsidR="00D2037E">
        <w:rPr>
          <w:sz w:val="24"/>
          <w:szCs w:val="24"/>
        </w:rPr>
        <w:t>ou</w:t>
      </w:r>
      <w:r w:rsidR="0081665D">
        <w:rPr>
          <w:sz w:val="24"/>
          <w:szCs w:val="24"/>
        </w:rPr>
        <w:t xml:space="preserve">s attacks </w:t>
      </w:r>
      <w:r w:rsidR="004C796A">
        <w:rPr>
          <w:sz w:val="24"/>
          <w:szCs w:val="24"/>
        </w:rPr>
        <w:t>s</w:t>
      </w:r>
      <w:r w:rsidR="0081665D">
        <w:rPr>
          <w:sz w:val="24"/>
          <w:szCs w:val="24"/>
        </w:rPr>
        <w:t xml:space="preserve">uch as </w:t>
      </w:r>
      <w:r w:rsidR="00D2037E">
        <w:rPr>
          <w:sz w:val="24"/>
          <w:szCs w:val="24"/>
        </w:rPr>
        <w:t>M</w:t>
      </w:r>
      <w:r w:rsidR="00BB030A">
        <w:rPr>
          <w:sz w:val="24"/>
          <w:szCs w:val="24"/>
        </w:rPr>
        <w:t>an-in-the-</w:t>
      </w:r>
      <w:r w:rsidR="00D2037E">
        <w:rPr>
          <w:sz w:val="24"/>
          <w:szCs w:val="24"/>
        </w:rPr>
        <w:t>M</w:t>
      </w:r>
      <w:r w:rsidR="004C796A">
        <w:rPr>
          <w:sz w:val="24"/>
          <w:szCs w:val="24"/>
        </w:rPr>
        <w:t>iddle</w:t>
      </w:r>
      <w:r w:rsidR="00BB030A">
        <w:rPr>
          <w:sz w:val="24"/>
          <w:szCs w:val="24"/>
        </w:rPr>
        <w:t xml:space="preserve">, </w:t>
      </w:r>
      <w:r w:rsidR="00D2037E">
        <w:rPr>
          <w:sz w:val="24"/>
          <w:szCs w:val="24"/>
        </w:rPr>
        <w:t>D</w:t>
      </w:r>
      <w:r w:rsidR="00BB030A">
        <w:rPr>
          <w:sz w:val="24"/>
          <w:szCs w:val="24"/>
        </w:rPr>
        <w:t>enial-of-</w:t>
      </w:r>
      <w:r w:rsidR="00D2037E">
        <w:rPr>
          <w:sz w:val="24"/>
          <w:szCs w:val="24"/>
        </w:rPr>
        <w:t>S</w:t>
      </w:r>
      <w:r w:rsidR="00BB030A">
        <w:rPr>
          <w:sz w:val="24"/>
          <w:szCs w:val="24"/>
        </w:rPr>
        <w:t xml:space="preserve">ervice, </w:t>
      </w:r>
      <w:r w:rsidR="00D2037E">
        <w:rPr>
          <w:sz w:val="24"/>
          <w:szCs w:val="24"/>
        </w:rPr>
        <w:t>M</w:t>
      </w:r>
      <w:r w:rsidR="00BB030A">
        <w:rPr>
          <w:sz w:val="24"/>
          <w:szCs w:val="24"/>
        </w:rPr>
        <w:t xml:space="preserve">alware </w:t>
      </w:r>
      <w:r w:rsidR="00D2037E">
        <w:rPr>
          <w:sz w:val="24"/>
          <w:szCs w:val="24"/>
        </w:rPr>
        <w:t>D</w:t>
      </w:r>
      <w:r w:rsidR="00BB030A">
        <w:rPr>
          <w:sz w:val="24"/>
          <w:szCs w:val="24"/>
        </w:rPr>
        <w:t xml:space="preserve">etection and </w:t>
      </w:r>
      <w:r w:rsidR="00D2037E">
        <w:rPr>
          <w:sz w:val="24"/>
          <w:szCs w:val="24"/>
        </w:rPr>
        <w:t>D</w:t>
      </w:r>
      <w:r w:rsidR="00BB030A">
        <w:rPr>
          <w:sz w:val="24"/>
          <w:szCs w:val="24"/>
        </w:rPr>
        <w:t>istribut</w:t>
      </w:r>
      <w:r w:rsidR="00272915">
        <w:rPr>
          <w:sz w:val="24"/>
          <w:szCs w:val="24"/>
        </w:rPr>
        <w:t xml:space="preserve">ed </w:t>
      </w:r>
      <w:r w:rsidR="00D2037E">
        <w:rPr>
          <w:sz w:val="24"/>
          <w:szCs w:val="24"/>
        </w:rPr>
        <w:t>D</w:t>
      </w:r>
      <w:r w:rsidR="00272915">
        <w:rPr>
          <w:sz w:val="24"/>
          <w:szCs w:val="24"/>
        </w:rPr>
        <w:t>enial-of-</w:t>
      </w:r>
      <w:r w:rsidR="00D2037E">
        <w:rPr>
          <w:sz w:val="24"/>
          <w:szCs w:val="24"/>
        </w:rPr>
        <w:t>S</w:t>
      </w:r>
      <w:r w:rsidR="00272915">
        <w:rPr>
          <w:sz w:val="24"/>
          <w:szCs w:val="24"/>
        </w:rPr>
        <w:t xml:space="preserve">ervice attacks for example. </w:t>
      </w:r>
      <w:r w:rsidR="00AC2AEE">
        <w:rPr>
          <w:sz w:val="24"/>
          <w:szCs w:val="24"/>
        </w:rPr>
        <w:t xml:space="preserve">Previous research has </w:t>
      </w:r>
      <w:r w:rsidR="00CA647F">
        <w:rPr>
          <w:sz w:val="24"/>
          <w:szCs w:val="24"/>
        </w:rPr>
        <w:t>focused</w:t>
      </w:r>
      <w:r w:rsidR="00F27EF0">
        <w:rPr>
          <w:sz w:val="24"/>
          <w:szCs w:val="24"/>
        </w:rPr>
        <w:t xml:space="preserve"> on performing modelling on</w:t>
      </w:r>
      <w:r w:rsidR="00AC2AEE">
        <w:rPr>
          <w:sz w:val="24"/>
          <w:szCs w:val="24"/>
        </w:rPr>
        <w:t xml:space="preserve"> </w:t>
      </w:r>
      <w:r w:rsidR="00A01F8F">
        <w:rPr>
          <w:sz w:val="24"/>
          <w:szCs w:val="24"/>
        </w:rPr>
        <w:t>full data</w:t>
      </w:r>
      <w:r w:rsidR="00F27EF0">
        <w:rPr>
          <w:sz w:val="24"/>
          <w:szCs w:val="24"/>
        </w:rPr>
        <w:t>sets</w:t>
      </w:r>
      <w:r w:rsidR="00EC63DF">
        <w:rPr>
          <w:sz w:val="24"/>
          <w:szCs w:val="24"/>
        </w:rPr>
        <w:t xml:space="preserve"> as a single </w:t>
      </w:r>
      <w:r w:rsidR="005118D1">
        <w:rPr>
          <w:sz w:val="24"/>
          <w:szCs w:val="24"/>
        </w:rPr>
        <w:t>event</w:t>
      </w:r>
      <w:r w:rsidR="00F27EF0">
        <w:rPr>
          <w:sz w:val="24"/>
          <w:szCs w:val="24"/>
        </w:rPr>
        <w:t xml:space="preserve"> in order to </w:t>
      </w:r>
      <w:r w:rsidR="00F5325D">
        <w:rPr>
          <w:sz w:val="24"/>
          <w:szCs w:val="24"/>
        </w:rPr>
        <w:t>detect wh</w:t>
      </w:r>
      <w:r w:rsidR="002D53A2">
        <w:rPr>
          <w:sz w:val="24"/>
          <w:szCs w:val="24"/>
        </w:rPr>
        <w:t xml:space="preserve">at type of attack is </w:t>
      </w:r>
      <w:r w:rsidR="00F5325D">
        <w:rPr>
          <w:sz w:val="24"/>
          <w:szCs w:val="24"/>
        </w:rPr>
        <w:t xml:space="preserve">happening. This approach does not accurately reflect a </w:t>
      </w:r>
      <w:r w:rsidR="00043086">
        <w:rPr>
          <w:sz w:val="24"/>
          <w:szCs w:val="24"/>
        </w:rPr>
        <w:t>real-world</w:t>
      </w:r>
      <w:r w:rsidR="00F725D4">
        <w:rPr>
          <w:sz w:val="24"/>
          <w:szCs w:val="24"/>
        </w:rPr>
        <w:t xml:space="preserve"> situation where systems need to continuously monitor </w:t>
      </w:r>
      <w:r w:rsidR="00E43FF7">
        <w:rPr>
          <w:sz w:val="24"/>
          <w:szCs w:val="24"/>
        </w:rPr>
        <w:t>network traffic and logs</w:t>
      </w:r>
      <w:r w:rsidR="00F725D4">
        <w:rPr>
          <w:sz w:val="24"/>
          <w:szCs w:val="24"/>
        </w:rPr>
        <w:t xml:space="preserve"> to detect if an attack is happening</w:t>
      </w:r>
      <w:r w:rsidR="00D62A14">
        <w:rPr>
          <w:sz w:val="24"/>
          <w:szCs w:val="24"/>
        </w:rPr>
        <w:t xml:space="preserve"> and</w:t>
      </w:r>
      <w:r w:rsidR="003D1F18">
        <w:rPr>
          <w:sz w:val="24"/>
          <w:szCs w:val="24"/>
        </w:rPr>
        <w:t xml:space="preserve"> what kind</w:t>
      </w:r>
      <w:r w:rsidR="00E43FF7">
        <w:rPr>
          <w:sz w:val="24"/>
          <w:szCs w:val="24"/>
        </w:rPr>
        <w:t xml:space="preserve"> of attack</w:t>
      </w:r>
      <w:r w:rsidR="003D1F18">
        <w:rPr>
          <w:sz w:val="24"/>
          <w:szCs w:val="24"/>
        </w:rPr>
        <w:t xml:space="preserve"> </w:t>
      </w:r>
      <w:r w:rsidR="00F6012D">
        <w:rPr>
          <w:sz w:val="24"/>
          <w:szCs w:val="24"/>
        </w:rPr>
        <w:t>as</w:t>
      </w:r>
      <w:r w:rsidR="00D62A14">
        <w:rPr>
          <w:sz w:val="24"/>
          <w:szCs w:val="24"/>
        </w:rPr>
        <w:t xml:space="preserve"> </w:t>
      </w:r>
      <w:r w:rsidR="003D1F18">
        <w:rPr>
          <w:sz w:val="24"/>
          <w:szCs w:val="24"/>
        </w:rPr>
        <w:t xml:space="preserve">different countermeasures </w:t>
      </w:r>
      <w:r w:rsidR="002B55F8">
        <w:rPr>
          <w:sz w:val="24"/>
          <w:szCs w:val="24"/>
        </w:rPr>
        <w:t>are needed for different types of attacks</w:t>
      </w:r>
      <w:r w:rsidR="00F725D4">
        <w:rPr>
          <w:sz w:val="24"/>
          <w:szCs w:val="24"/>
        </w:rPr>
        <w:t>.</w:t>
      </w:r>
      <w:r w:rsidR="008D1C1F">
        <w:rPr>
          <w:sz w:val="24"/>
          <w:szCs w:val="24"/>
        </w:rPr>
        <w:t xml:space="preserve"> </w:t>
      </w:r>
      <w:r w:rsidR="00043086">
        <w:rPr>
          <w:sz w:val="24"/>
          <w:szCs w:val="24"/>
        </w:rPr>
        <w:t>The</w:t>
      </w:r>
      <w:r w:rsidR="008D1C1F">
        <w:rPr>
          <w:sz w:val="24"/>
          <w:szCs w:val="24"/>
        </w:rPr>
        <w:t xml:space="preserve"> HSE hackers were reportedly in the computer system for 8 weeks</w:t>
      </w:r>
      <w:r w:rsidR="006F0D51">
        <w:rPr>
          <w:sz w:val="24"/>
          <w:szCs w:val="24"/>
        </w:rPr>
        <w:t xml:space="preserve"> </w:t>
      </w:r>
      <w:r w:rsidR="006F0D51">
        <w:rPr>
          <w:sz w:val="24"/>
          <w:szCs w:val="24"/>
        </w:rPr>
        <w:fldChar w:fldCharType="begin"/>
      </w:r>
      <w:r w:rsidR="006F0D51">
        <w:rPr>
          <w:sz w:val="24"/>
          <w:szCs w:val="24"/>
        </w:rPr>
        <w:instrText xml:space="preserve"> ADDIN ZOTERO_ITEM CSL_CITATION {"citationID":"G2TLs1wX","properties":{"formattedCitation":"[7]","plainCitation":"[7]","noteIndex":0},"citationItems":[{"id":112,"uris":["http://zotero.org/users/local/risK7MLb/items/TCSNGISH"],"itemData":{"id":112,"type":"webpage","abstract":"The detonation of the ransomware attack took place on May 14th","container-title":"TheJournal.ie","language":"en","title":"HSE hackers were in health service's computer system for eight weeks before cyber attack","URL":"https://www.thejournal.ie/hse-hack-report-5626054-Dec2021/","author":[{"family":"McNally","given":"Tadgh"}],"accessed":{"date-parts":[["2023",5,9]]},"issued":{"date-parts":[["2021",12,10]]}}}],"schema":"https://github.com/citation-style-language/schema/raw/master/csl-citation.json"} </w:instrText>
      </w:r>
      <w:r w:rsidR="006F0D51">
        <w:rPr>
          <w:sz w:val="24"/>
          <w:szCs w:val="24"/>
        </w:rPr>
        <w:fldChar w:fldCharType="separate"/>
      </w:r>
      <w:r w:rsidR="006F0D51" w:rsidRPr="006F0D51">
        <w:rPr>
          <w:rFonts w:ascii="Calibri" w:hAnsi="Calibri" w:cs="Calibri"/>
          <w:sz w:val="24"/>
        </w:rPr>
        <w:t>[7]</w:t>
      </w:r>
      <w:r w:rsidR="006F0D51">
        <w:rPr>
          <w:sz w:val="24"/>
          <w:szCs w:val="24"/>
        </w:rPr>
        <w:fldChar w:fldCharType="end"/>
      </w:r>
      <w:r w:rsidR="006F0D51">
        <w:rPr>
          <w:sz w:val="24"/>
          <w:szCs w:val="24"/>
        </w:rPr>
        <w:t xml:space="preserve"> before they were found. So </w:t>
      </w:r>
      <w:r w:rsidR="00492274">
        <w:rPr>
          <w:sz w:val="24"/>
          <w:szCs w:val="24"/>
        </w:rPr>
        <w:t>this approach of having all the data</w:t>
      </w:r>
      <w:r w:rsidR="00E43FF7">
        <w:rPr>
          <w:sz w:val="24"/>
          <w:szCs w:val="24"/>
        </w:rPr>
        <w:t xml:space="preserve"> upfront</w:t>
      </w:r>
      <w:r w:rsidR="00492274">
        <w:rPr>
          <w:sz w:val="24"/>
          <w:szCs w:val="24"/>
        </w:rPr>
        <w:t xml:space="preserve"> is unrealistic. </w:t>
      </w:r>
      <w:r w:rsidR="00BA4CBE">
        <w:rPr>
          <w:sz w:val="24"/>
          <w:szCs w:val="24"/>
        </w:rPr>
        <w:t xml:space="preserve">IDS systems need to monitor data in </w:t>
      </w:r>
      <w:r w:rsidR="00043086">
        <w:rPr>
          <w:sz w:val="24"/>
          <w:szCs w:val="24"/>
        </w:rPr>
        <w:t>real-time</w:t>
      </w:r>
      <w:r w:rsidR="00E965E9">
        <w:rPr>
          <w:sz w:val="24"/>
          <w:szCs w:val="24"/>
        </w:rPr>
        <w:t xml:space="preserve"> and the</w:t>
      </w:r>
      <w:r w:rsidR="00CB54F4">
        <w:rPr>
          <w:sz w:val="24"/>
          <w:szCs w:val="24"/>
        </w:rPr>
        <w:t>n</w:t>
      </w:r>
      <w:r w:rsidR="00E965E9">
        <w:rPr>
          <w:sz w:val="24"/>
          <w:szCs w:val="24"/>
        </w:rPr>
        <w:t xml:space="preserve"> raise the alarm when</w:t>
      </w:r>
      <w:r w:rsidR="005423FC">
        <w:rPr>
          <w:sz w:val="24"/>
          <w:szCs w:val="24"/>
        </w:rPr>
        <w:t xml:space="preserve"> they notice an attack.</w:t>
      </w:r>
      <w:r w:rsidR="00CA3C37">
        <w:rPr>
          <w:sz w:val="24"/>
          <w:szCs w:val="24"/>
        </w:rPr>
        <w:t xml:space="preserve"> This research </w:t>
      </w:r>
      <w:r w:rsidR="00727A4A">
        <w:rPr>
          <w:sz w:val="24"/>
          <w:szCs w:val="24"/>
        </w:rPr>
        <w:t>is</w:t>
      </w:r>
      <w:r w:rsidR="00CA3C37">
        <w:rPr>
          <w:sz w:val="24"/>
          <w:szCs w:val="24"/>
        </w:rPr>
        <w:t xml:space="preserve"> a novel approach</w:t>
      </w:r>
      <w:r w:rsidR="00C974ED">
        <w:rPr>
          <w:sz w:val="24"/>
          <w:szCs w:val="24"/>
        </w:rPr>
        <w:t xml:space="preserve"> from past research </w:t>
      </w:r>
      <w:r w:rsidR="00727A4A">
        <w:rPr>
          <w:sz w:val="24"/>
          <w:szCs w:val="24"/>
        </w:rPr>
        <w:t>as</w:t>
      </w:r>
      <w:r w:rsidR="00C974ED">
        <w:rPr>
          <w:sz w:val="24"/>
          <w:szCs w:val="24"/>
        </w:rPr>
        <w:t xml:space="preserve"> it aims to classify attacks in </w:t>
      </w:r>
      <w:r w:rsidR="00043086">
        <w:rPr>
          <w:sz w:val="24"/>
          <w:szCs w:val="24"/>
        </w:rPr>
        <w:t>real-time</w:t>
      </w:r>
      <w:r w:rsidR="00DB002F">
        <w:rPr>
          <w:sz w:val="24"/>
          <w:szCs w:val="24"/>
        </w:rPr>
        <w:t xml:space="preserve"> and evaluate the performance of different ML and NN models.</w:t>
      </w:r>
      <w:r w:rsidR="00CB54F4">
        <w:rPr>
          <w:sz w:val="24"/>
          <w:szCs w:val="24"/>
        </w:rPr>
        <w:t xml:space="preserve"> As there are different types of attacks it will also look to see if different</w:t>
      </w:r>
      <w:r w:rsidR="00727A4A">
        <w:rPr>
          <w:sz w:val="24"/>
          <w:szCs w:val="24"/>
        </w:rPr>
        <w:t xml:space="preserve"> ML and NN</w:t>
      </w:r>
      <w:r w:rsidR="00CB54F4">
        <w:rPr>
          <w:sz w:val="24"/>
          <w:szCs w:val="24"/>
        </w:rPr>
        <w:t xml:space="preserve"> models are better at detecting </w:t>
      </w:r>
      <w:r w:rsidR="005118D1">
        <w:rPr>
          <w:sz w:val="24"/>
          <w:szCs w:val="24"/>
        </w:rPr>
        <w:t xml:space="preserve">each </w:t>
      </w:r>
      <w:r w:rsidR="00CB54F4">
        <w:rPr>
          <w:sz w:val="24"/>
          <w:szCs w:val="24"/>
        </w:rPr>
        <w:t xml:space="preserve">type of </w:t>
      </w:r>
      <w:r w:rsidR="00ED524D">
        <w:rPr>
          <w:sz w:val="24"/>
          <w:szCs w:val="24"/>
        </w:rPr>
        <w:t>threat</w:t>
      </w:r>
      <w:r w:rsidR="00CB54F4">
        <w:rPr>
          <w:sz w:val="24"/>
          <w:szCs w:val="24"/>
        </w:rPr>
        <w:t>.</w:t>
      </w:r>
    </w:p>
    <w:p w14:paraId="2E4762D9" w14:textId="77777777" w:rsidR="003F6012" w:rsidRDefault="003F6012" w:rsidP="00492274">
      <w:pPr>
        <w:spacing w:line="360" w:lineRule="auto"/>
        <w:ind w:left="-17" w:right="34" w:firstLine="737"/>
        <w:rPr>
          <w:sz w:val="24"/>
          <w:szCs w:val="24"/>
        </w:rPr>
      </w:pPr>
    </w:p>
    <w:p w14:paraId="3D1B0348" w14:textId="1926F4E4" w:rsidR="0030337B" w:rsidRDefault="001B1E5B" w:rsidP="00360F13">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95CC6C" wp14:editId="5EB67803">
            <wp:extent cx="5838825" cy="3114675"/>
            <wp:effectExtent l="0" t="0" r="9525" b="9525"/>
            <wp:docPr id="11130903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38825" cy="3114675"/>
                    </a:xfrm>
                    <a:prstGeom prst="rect">
                      <a:avLst/>
                    </a:prstGeom>
                    <a:noFill/>
                    <a:ln>
                      <a:noFill/>
                    </a:ln>
                  </pic:spPr>
                </pic:pic>
              </a:graphicData>
            </a:graphic>
          </wp:inline>
        </w:drawing>
      </w:r>
    </w:p>
    <w:p w14:paraId="2B820B3F" w14:textId="72F19A1D" w:rsidR="000E6D34" w:rsidRPr="00C802EC" w:rsidRDefault="00DF4538" w:rsidP="00C802EC">
      <w:pPr>
        <w:pStyle w:val="ListParagraph"/>
        <w:ind w:left="0"/>
        <w:jc w:val="center"/>
        <w:rPr>
          <w:rFonts w:cstheme="minorHAnsi"/>
          <w:sz w:val="20"/>
          <w:szCs w:val="20"/>
        </w:rPr>
      </w:pPr>
      <w:r w:rsidRPr="002E614A">
        <w:rPr>
          <w:rFonts w:cstheme="minorHAnsi"/>
          <w:sz w:val="20"/>
          <w:szCs w:val="20"/>
        </w:rPr>
        <w:t xml:space="preserve">Figure </w:t>
      </w:r>
      <w:r w:rsidR="00727A4A">
        <w:rPr>
          <w:rFonts w:cstheme="minorHAnsi"/>
          <w:sz w:val="20"/>
          <w:szCs w:val="20"/>
        </w:rPr>
        <w:t>2</w:t>
      </w:r>
      <w:r w:rsidRPr="002E614A">
        <w:rPr>
          <w:rFonts w:cstheme="minorHAnsi"/>
          <w:sz w:val="20"/>
          <w:szCs w:val="20"/>
        </w:rPr>
        <w:t>.</w:t>
      </w:r>
      <w:r>
        <w:rPr>
          <w:rFonts w:cstheme="minorHAnsi"/>
          <w:sz w:val="20"/>
          <w:szCs w:val="20"/>
        </w:rPr>
        <w:t>1</w:t>
      </w:r>
      <w:r w:rsidRPr="002E614A">
        <w:rPr>
          <w:rFonts w:cstheme="minorHAnsi"/>
          <w:sz w:val="20"/>
          <w:szCs w:val="20"/>
        </w:rPr>
        <w:t>: Project Architecture</w:t>
      </w:r>
    </w:p>
    <w:p w14:paraId="1D7AC428" w14:textId="059D8350" w:rsidR="000E6D34" w:rsidRDefault="000E6D34" w:rsidP="0030337B">
      <w:pPr>
        <w:spacing w:line="360" w:lineRule="auto"/>
        <w:ind w:left="-17" w:right="34" w:firstLine="737"/>
        <w:rPr>
          <w:sz w:val="24"/>
          <w:szCs w:val="24"/>
        </w:rPr>
      </w:pPr>
      <w:r>
        <w:rPr>
          <w:sz w:val="24"/>
          <w:szCs w:val="24"/>
        </w:rPr>
        <w:lastRenderedPageBreak/>
        <w:t>Figure 2.1 shows an overview of the project architecture</w:t>
      </w:r>
      <w:r w:rsidR="00E603E4">
        <w:rPr>
          <w:sz w:val="24"/>
          <w:szCs w:val="24"/>
        </w:rPr>
        <w:t xml:space="preserve"> and how Apache Spark will be used. The research will use two of Sparks Modules</w:t>
      </w:r>
      <w:r w:rsidR="006358B8">
        <w:rPr>
          <w:sz w:val="24"/>
          <w:szCs w:val="24"/>
        </w:rPr>
        <w:t>;</w:t>
      </w:r>
      <w:r w:rsidR="006921C5">
        <w:rPr>
          <w:sz w:val="24"/>
          <w:szCs w:val="24"/>
        </w:rPr>
        <w:t xml:space="preserve"> </w:t>
      </w:r>
      <w:r w:rsidR="00293CD0">
        <w:rPr>
          <w:sz w:val="24"/>
          <w:szCs w:val="24"/>
        </w:rPr>
        <w:t>Spark</w:t>
      </w:r>
      <w:r w:rsidR="006358B8">
        <w:rPr>
          <w:sz w:val="24"/>
          <w:szCs w:val="24"/>
        </w:rPr>
        <w:t>’</w:t>
      </w:r>
      <w:r w:rsidR="00293CD0">
        <w:rPr>
          <w:sz w:val="24"/>
          <w:szCs w:val="24"/>
        </w:rPr>
        <w:t xml:space="preserve">s Streaming module </w:t>
      </w:r>
      <w:r w:rsidR="00A93C65">
        <w:rPr>
          <w:sz w:val="24"/>
          <w:szCs w:val="24"/>
        </w:rPr>
        <w:fldChar w:fldCharType="begin"/>
      </w:r>
      <w:r w:rsidR="00A93C65">
        <w:rPr>
          <w:sz w:val="24"/>
          <w:szCs w:val="24"/>
        </w:rPr>
        <w:instrText xml:space="preserve"> ADDIN ZOTERO_ITEM CSL_CITATION {"citationID":"L1nKTYSl","properties":{"formattedCitation":"[8]","plainCitation":"[8]","noteIndex":0},"citationItems":[{"id":171,"uris":["http://zotero.org/users/local/risK7MLb/items/Y9DMCQBK"],"itemData":{"id":171,"type":"webpage","title":"pyspark.streaming module — PySpark 2.1.1 documentation","URL":"https://spark.apache.org/docs/2.1.1/api/python/pyspark.streaming.html","accessed":{"date-parts":[["2023",5,11]]}}}],"schema":"https://github.com/citation-style-language/schema/raw/master/csl-citation.json"} </w:instrText>
      </w:r>
      <w:r w:rsidR="00A93C65">
        <w:rPr>
          <w:sz w:val="24"/>
          <w:szCs w:val="24"/>
        </w:rPr>
        <w:fldChar w:fldCharType="separate"/>
      </w:r>
      <w:r w:rsidR="00A93C65" w:rsidRPr="00A93C65">
        <w:rPr>
          <w:rFonts w:ascii="Calibri" w:hAnsi="Calibri" w:cs="Calibri"/>
          <w:sz w:val="24"/>
        </w:rPr>
        <w:t>[8]</w:t>
      </w:r>
      <w:r w:rsidR="00A93C65">
        <w:rPr>
          <w:sz w:val="24"/>
          <w:szCs w:val="24"/>
        </w:rPr>
        <w:fldChar w:fldCharType="end"/>
      </w:r>
      <w:r w:rsidR="001A5782">
        <w:rPr>
          <w:sz w:val="24"/>
          <w:szCs w:val="24"/>
        </w:rPr>
        <w:t xml:space="preserve"> </w:t>
      </w:r>
      <w:r w:rsidR="00293CD0">
        <w:rPr>
          <w:sz w:val="24"/>
          <w:szCs w:val="24"/>
        </w:rPr>
        <w:t>and Spark</w:t>
      </w:r>
      <w:r w:rsidR="006358B8">
        <w:rPr>
          <w:sz w:val="24"/>
          <w:szCs w:val="24"/>
        </w:rPr>
        <w:t>’</w:t>
      </w:r>
      <w:r w:rsidR="00293CD0">
        <w:rPr>
          <w:sz w:val="24"/>
          <w:szCs w:val="24"/>
        </w:rPr>
        <w:t xml:space="preserve">s Machine Learning </w:t>
      </w:r>
      <w:r w:rsidR="00E73F81">
        <w:rPr>
          <w:sz w:val="24"/>
          <w:szCs w:val="24"/>
        </w:rPr>
        <w:t>m</w:t>
      </w:r>
      <w:r w:rsidR="00293CD0">
        <w:rPr>
          <w:sz w:val="24"/>
          <w:szCs w:val="24"/>
        </w:rPr>
        <w:t>odule</w:t>
      </w:r>
      <w:r w:rsidR="00C802EC">
        <w:rPr>
          <w:sz w:val="24"/>
          <w:szCs w:val="24"/>
        </w:rPr>
        <w:t>, MLib</w:t>
      </w:r>
      <w:r w:rsidR="00D45B0C">
        <w:rPr>
          <w:sz w:val="24"/>
          <w:szCs w:val="24"/>
        </w:rPr>
        <w:t>,</w:t>
      </w:r>
      <w:r w:rsidR="001A5782">
        <w:rPr>
          <w:sz w:val="24"/>
          <w:szCs w:val="24"/>
        </w:rPr>
        <w:t xml:space="preserve"> </w:t>
      </w:r>
      <w:r w:rsidR="001A5782">
        <w:rPr>
          <w:sz w:val="24"/>
          <w:szCs w:val="24"/>
        </w:rPr>
        <w:fldChar w:fldCharType="begin"/>
      </w:r>
      <w:r w:rsidR="001A5782">
        <w:rPr>
          <w:sz w:val="24"/>
          <w:szCs w:val="24"/>
        </w:rPr>
        <w:instrText xml:space="preserve"> ADDIN ZOTERO_ITEM CSL_CITATION {"citationID":"IwyVLzZw","properties":{"formattedCitation":"[9]","plainCitation":"[9]","noteIndex":0},"citationItems":[{"id":173,"uris":["http://zotero.org/users/local/risK7MLb/items/7ARESCSB"],"itemData":{"id":173,"type":"webpage","title":"MLlib: Main Guide - Spark 3.4.0 Documentation","URL":"https://spark.apache.org/docs/latest/ml-guide.html","accessed":{"date-parts":[["2023",5,11]]}}}],"schema":"https://github.com/citation-style-language/schema/raw/master/csl-citation.json"} </w:instrText>
      </w:r>
      <w:r w:rsidR="001A5782">
        <w:rPr>
          <w:sz w:val="24"/>
          <w:szCs w:val="24"/>
        </w:rPr>
        <w:fldChar w:fldCharType="separate"/>
      </w:r>
      <w:r w:rsidR="001A5782" w:rsidRPr="001A5782">
        <w:rPr>
          <w:rFonts w:ascii="Calibri" w:hAnsi="Calibri" w:cs="Calibri"/>
          <w:sz w:val="24"/>
        </w:rPr>
        <w:t>[9]</w:t>
      </w:r>
      <w:r w:rsidR="001A5782">
        <w:rPr>
          <w:sz w:val="24"/>
          <w:szCs w:val="24"/>
        </w:rPr>
        <w:fldChar w:fldCharType="end"/>
      </w:r>
      <w:r w:rsidR="001A5782">
        <w:rPr>
          <w:sz w:val="24"/>
          <w:szCs w:val="24"/>
        </w:rPr>
        <w:t xml:space="preserve"> </w:t>
      </w:r>
      <w:r w:rsidR="00293CD0">
        <w:rPr>
          <w:sz w:val="24"/>
          <w:szCs w:val="24"/>
        </w:rPr>
        <w:t>. T</w:t>
      </w:r>
      <w:r w:rsidR="00C576D5">
        <w:rPr>
          <w:sz w:val="24"/>
          <w:szCs w:val="24"/>
        </w:rPr>
        <w:t xml:space="preserve">he Spark Streaming Module will be used to load in the data from the Canadian Institute of Cybersecurity </w:t>
      </w:r>
      <w:r w:rsidR="001D0E6D">
        <w:rPr>
          <w:sz w:val="24"/>
          <w:szCs w:val="24"/>
        </w:rPr>
        <w:t>and then batch the data. A schedule</w:t>
      </w:r>
      <w:r w:rsidR="002D25CF">
        <w:rPr>
          <w:sz w:val="24"/>
          <w:szCs w:val="24"/>
        </w:rPr>
        <w:t>r</w:t>
      </w:r>
      <w:r w:rsidR="001D0E6D">
        <w:rPr>
          <w:sz w:val="24"/>
          <w:szCs w:val="24"/>
        </w:rPr>
        <w:t xml:space="preserve"> will </w:t>
      </w:r>
      <w:r w:rsidR="001B1E5B">
        <w:rPr>
          <w:sz w:val="24"/>
          <w:szCs w:val="24"/>
        </w:rPr>
        <w:t xml:space="preserve">then feed in the batched data to </w:t>
      </w:r>
      <w:r w:rsidR="00757B4A">
        <w:rPr>
          <w:sz w:val="24"/>
          <w:szCs w:val="24"/>
        </w:rPr>
        <w:t>Spark</w:t>
      </w:r>
      <w:r w:rsidR="006358B8">
        <w:rPr>
          <w:sz w:val="24"/>
          <w:szCs w:val="24"/>
        </w:rPr>
        <w:t>’</w:t>
      </w:r>
      <w:r w:rsidR="00757B4A">
        <w:rPr>
          <w:sz w:val="24"/>
          <w:szCs w:val="24"/>
        </w:rPr>
        <w:t>s MLib module which has a number of ML and NN models that will be used</w:t>
      </w:r>
      <w:r w:rsidR="006358B8">
        <w:rPr>
          <w:sz w:val="24"/>
          <w:szCs w:val="24"/>
        </w:rPr>
        <w:t xml:space="preserve"> to </w:t>
      </w:r>
      <w:r w:rsidR="0006496F">
        <w:rPr>
          <w:sz w:val="24"/>
          <w:szCs w:val="24"/>
        </w:rPr>
        <w:t>classify</w:t>
      </w:r>
      <w:r w:rsidR="006358B8">
        <w:rPr>
          <w:sz w:val="24"/>
          <w:szCs w:val="24"/>
        </w:rPr>
        <w:t xml:space="preserve"> the different types of attacks</w:t>
      </w:r>
      <w:r w:rsidR="00757B4A">
        <w:rPr>
          <w:sz w:val="24"/>
          <w:szCs w:val="24"/>
        </w:rPr>
        <w:t xml:space="preserve">. The reason to use Apache’s </w:t>
      </w:r>
      <w:r w:rsidR="00681596">
        <w:rPr>
          <w:sz w:val="24"/>
          <w:szCs w:val="24"/>
        </w:rPr>
        <w:t>system</w:t>
      </w:r>
      <w:r w:rsidR="00D45B0C">
        <w:rPr>
          <w:sz w:val="24"/>
          <w:szCs w:val="24"/>
        </w:rPr>
        <w:t>,</w:t>
      </w:r>
      <w:r w:rsidR="00681596">
        <w:rPr>
          <w:sz w:val="24"/>
          <w:szCs w:val="24"/>
        </w:rPr>
        <w:t xml:space="preserve"> is because it speeds up the set up of the research. A new system could be </w:t>
      </w:r>
      <w:r w:rsidR="000A53AD">
        <w:rPr>
          <w:sz w:val="24"/>
          <w:szCs w:val="24"/>
        </w:rPr>
        <w:t>programmed with pure python but then some of the ML and NN models need to be adjusted to work with batched</w:t>
      </w:r>
      <w:r w:rsidR="0006496F">
        <w:rPr>
          <w:sz w:val="24"/>
          <w:szCs w:val="24"/>
        </w:rPr>
        <w:t xml:space="preserve"> streaming </w:t>
      </w:r>
      <w:r w:rsidR="000A53AD">
        <w:rPr>
          <w:sz w:val="24"/>
          <w:szCs w:val="24"/>
        </w:rPr>
        <w:t xml:space="preserve">data. </w:t>
      </w:r>
      <w:r w:rsidR="00BD4DB2">
        <w:rPr>
          <w:sz w:val="24"/>
          <w:szCs w:val="24"/>
        </w:rPr>
        <w:t xml:space="preserve">Using Apache Spark </w:t>
      </w:r>
      <w:r w:rsidR="00072B70">
        <w:rPr>
          <w:sz w:val="24"/>
          <w:szCs w:val="24"/>
        </w:rPr>
        <w:t>quickens the set up of the project so the research can focus on comparing different ML and NN models.</w:t>
      </w:r>
    </w:p>
    <w:p w14:paraId="5DF98716" w14:textId="4FBD42CE" w:rsidR="00884058" w:rsidRPr="00137957" w:rsidRDefault="00D2129A" w:rsidP="00C8766E">
      <w:pPr>
        <w:pStyle w:val="Heading2"/>
        <w:numPr>
          <w:ilvl w:val="1"/>
          <w:numId w:val="38"/>
        </w:numPr>
        <w:rPr>
          <w:sz w:val="30"/>
          <w:szCs w:val="30"/>
        </w:rPr>
      </w:pPr>
      <w:bookmarkStart w:id="3" w:name="_Toc134635311"/>
      <w:r w:rsidRPr="00137957">
        <w:rPr>
          <w:sz w:val="30"/>
          <w:szCs w:val="30"/>
        </w:rPr>
        <w:t>Research Question</w:t>
      </w:r>
      <w:bookmarkEnd w:id="3"/>
    </w:p>
    <w:p w14:paraId="18485B24" w14:textId="77777777" w:rsidR="00F8554A" w:rsidRPr="00137957" w:rsidRDefault="00F8554A" w:rsidP="00BC459A">
      <w:pPr>
        <w:pStyle w:val="ListParagraph"/>
        <w:ind w:left="360"/>
        <w:rPr>
          <w:rFonts w:ascii="Times New Roman" w:hAnsi="Times New Roman" w:cs="Times New Roman"/>
          <w:sz w:val="10"/>
          <w:szCs w:val="10"/>
        </w:rPr>
      </w:pPr>
    </w:p>
    <w:p w14:paraId="4D2211C1" w14:textId="589154E9" w:rsidR="00092DA7" w:rsidRDefault="00E40EF4" w:rsidP="009B3C44">
      <w:pPr>
        <w:spacing w:line="360" w:lineRule="auto"/>
        <w:ind w:firstLine="720"/>
        <w:rPr>
          <w:rFonts w:cstheme="minorHAnsi"/>
          <w:sz w:val="24"/>
          <w:szCs w:val="24"/>
        </w:rPr>
      </w:pPr>
      <w:r w:rsidRPr="000A537E">
        <w:rPr>
          <w:rFonts w:cstheme="minorHAnsi"/>
          <w:sz w:val="24"/>
          <w:szCs w:val="24"/>
        </w:rPr>
        <w:t>The research question for this project is</w:t>
      </w:r>
      <w:r w:rsidR="003C3899" w:rsidRPr="000A537E">
        <w:rPr>
          <w:rFonts w:cstheme="minorHAnsi"/>
          <w:sz w:val="24"/>
          <w:szCs w:val="24"/>
        </w:rPr>
        <w:t xml:space="preserve">: </w:t>
      </w:r>
      <w:r w:rsidR="00092DA7">
        <w:rPr>
          <w:rFonts w:cstheme="minorHAnsi"/>
          <w:sz w:val="24"/>
          <w:szCs w:val="24"/>
        </w:rPr>
        <w:t>Compare ML and NN</w:t>
      </w:r>
      <w:r w:rsidR="00E5088D">
        <w:rPr>
          <w:rFonts w:cstheme="minorHAnsi"/>
          <w:sz w:val="24"/>
          <w:szCs w:val="24"/>
        </w:rPr>
        <w:t xml:space="preserve"> models in Apache’s Machine Learning Module, MLib, </w:t>
      </w:r>
      <w:r w:rsidR="00162829">
        <w:rPr>
          <w:rFonts w:cstheme="minorHAnsi"/>
          <w:sz w:val="24"/>
          <w:szCs w:val="24"/>
        </w:rPr>
        <w:t xml:space="preserve">to classify several cybersecurity attacks when the dataset is streamed in </w:t>
      </w:r>
      <w:r w:rsidR="00463B2F">
        <w:rPr>
          <w:rFonts w:cstheme="minorHAnsi"/>
          <w:sz w:val="24"/>
          <w:szCs w:val="24"/>
        </w:rPr>
        <w:t>batches. Which of the</w:t>
      </w:r>
      <w:r w:rsidR="007903F8">
        <w:rPr>
          <w:rFonts w:cstheme="minorHAnsi"/>
          <w:sz w:val="24"/>
          <w:szCs w:val="24"/>
        </w:rPr>
        <w:t>se</w:t>
      </w:r>
      <w:r w:rsidR="00463B2F">
        <w:rPr>
          <w:rFonts w:cstheme="minorHAnsi"/>
          <w:sz w:val="24"/>
          <w:szCs w:val="24"/>
        </w:rPr>
        <w:t xml:space="preserve"> models performs best at classifying the various types of attacks in order to improve IDS systems</w:t>
      </w:r>
      <w:r w:rsidR="00C54352">
        <w:rPr>
          <w:rFonts w:cstheme="minorHAnsi"/>
          <w:sz w:val="24"/>
          <w:szCs w:val="24"/>
        </w:rPr>
        <w:t>.</w:t>
      </w:r>
    </w:p>
    <w:p w14:paraId="4FAB6480" w14:textId="24A04424" w:rsidR="00D87FF0" w:rsidRDefault="00E105DA" w:rsidP="00CC30C3">
      <w:pPr>
        <w:pStyle w:val="Heading2"/>
        <w:numPr>
          <w:ilvl w:val="1"/>
          <w:numId w:val="38"/>
        </w:numPr>
        <w:rPr>
          <w:sz w:val="30"/>
          <w:szCs w:val="30"/>
        </w:rPr>
      </w:pPr>
      <w:bookmarkStart w:id="4" w:name="_Toc134635312"/>
      <w:r w:rsidRPr="006216E0">
        <w:rPr>
          <w:sz w:val="30"/>
          <w:szCs w:val="30"/>
        </w:rPr>
        <w:t xml:space="preserve">Objective and </w:t>
      </w:r>
      <w:r w:rsidR="00102BF4">
        <w:rPr>
          <w:sz w:val="30"/>
          <w:szCs w:val="30"/>
        </w:rPr>
        <w:t>Scope</w:t>
      </w:r>
      <w:bookmarkEnd w:id="4"/>
    </w:p>
    <w:p w14:paraId="5CBB9DC4" w14:textId="4C9D12AC" w:rsidR="00CC30C3" w:rsidRPr="00CC30C3" w:rsidRDefault="00D54517" w:rsidP="00CC30C3">
      <w:pPr>
        <w:pStyle w:val="ListParagraph"/>
        <w:rPr>
          <w:sz w:val="10"/>
          <w:szCs w:val="10"/>
        </w:rPr>
      </w:pPr>
      <w:r>
        <w:rPr>
          <w:sz w:val="10"/>
          <w:szCs w:val="10"/>
        </w:rPr>
        <w:t xml:space="preserve"> </w:t>
      </w:r>
    </w:p>
    <w:p w14:paraId="04DB1AB1" w14:textId="13CD4D6E" w:rsidR="00A51D89" w:rsidRDefault="00A81A71" w:rsidP="006C5B38">
      <w:pPr>
        <w:spacing w:line="360" w:lineRule="auto"/>
        <w:ind w:firstLine="720"/>
        <w:rPr>
          <w:sz w:val="24"/>
          <w:szCs w:val="24"/>
        </w:rPr>
      </w:pPr>
      <w:r>
        <w:rPr>
          <w:sz w:val="24"/>
          <w:szCs w:val="24"/>
        </w:rPr>
        <w:t>The primary objective</w:t>
      </w:r>
      <w:r w:rsidR="00D25FB0">
        <w:rPr>
          <w:sz w:val="24"/>
          <w:szCs w:val="24"/>
        </w:rPr>
        <w:t xml:space="preserve"> of this research is to compare the effectiveness of ML and NN models</w:t>
      </w:r>
      <w:r>
        <w:rPr>
          <w:sz w:val="24"/>
          <w:szCs w:val="24"/>
        </w:rPr>
        <w:t xml:space="preserve"> </w:t>
      </w:r>
      <w:r w:rsidR="00A81692">
        <w:rPr>
          <w:sz w:val="24"/>
          <w:szCs w:val="24"/>
        </w:rPr>
        <w:t>when used in the Apache Spark ecosystem for classification</w:t>
      </w:r>
      <w:r w:rsidR="009D5144">
        <w:rPr>
          <w:sz w:val="24"/>
          <w:szCs w:val="24"/>
        </w:rPr>
        <w:t xml:space="preserve"> of</w:t>
      </w:r>
      <w:r w:rsidR="00A81692">
        <w:rPr>
          <w:sz w:val="24"/>
          <w:szCs w:val="24"/>
        </w:rPr>
        <w:t xml:space="preserve"> different </w:t>
      </w:r>
      <w:r w:rsidR="009433EF">
        <w:rPr>
          <w:sz w:val="24"/>
          <w:szCs w:val="24"/>
        </w:rPr>
        <w:t xml:space="preserve">types of cyber security attacks in </w:t>
      </w:r>
      <w:r w:rsidR="00C54352">
        <w:rPr>
          <w:sz w:val="24"/>
          <w:szCs w:val="24"/>
        </w:rPr>
        <w:t xml:space="preserve">a </w:t>
      </w:r>
      <w:r w:rsidR="009433EF">
        <w:rPr>
          <w:sz w:val="24"/>
          <w:szCs w:val="24"/>
        </w:rPr>
        <w:t>simulated real</w:t>
      </w:r>
      <w:r w:rsidR="00D24F02">
        <w:rPr>
          <w:sz w:val="24"/>
          <w:szCs w:val="24"/>
        </w:rPr>
        <w:t>-</w:t>
      </w:r>
      <w:r w:rsidR="009433EF">
        <w:rPr>
          <w:sz w:val="24"/>
          <w:szCs w:val="24"/>
        </w:rPr>
        <w:t>time</w:t>
      </w:r>
      <w:r w:rsidR="00E50557">
        <w:rPr>
          <w:sz w:val="24"/>
          <w:szCs w:val="24"/>
        </w:rPr>
        <w:t xml:space="preserve"> environment</w:t>
      </w:r>
      <w:r w:rsidR="009433EF">
        <w:rPr>
          <w:sz w:val="24"/>
          <w:szCs w:val="24"/>
        </w:rPr>
        <w:t>.</w:t>
      </w:r>
      <w:r w:rsidR="004B38E3">
        <w:rPr>
          <w:sz w:val="24"/>
          <w:szCs w:val="24"/>
        </w:rPr>
        <w:t xml:space="preserve"> The focus is to distinguishing</w:t>
      </w:r>
      <w:r w:rsidR="00810F10">
        <w:rPr>
          <w:sz w:val="24"/>
          <w:szCs w:val="24"/>
        </w:rPr>
        <w:t xml:space="preserve"> between 6 different types of attacks </w:t>
      </w:r>
      <w:r w:rsidR="00CB10B4">
        <w:rPr>
          <w:sz w:val="24"/>
          <w:szCs w:val="24"/>
        </w:rPr>
        <w:t>from the dataset from the Canadian Institute of Cybersecurity</w:t>
      </w:r>
      <w:r w:rsidR="00AE2227">
        <w:rPr>
          <w:sz w:val="24"/>
          <w:szCs w:val="24"/>
        </w:rPr>
        <w:t xml:space="preserve"> (CIS)</w:t>
      </w:r>
      <w:r w:rsidR="00CB10B4">
        <w:rPr>
          <w:sz w:val="24"/>
          <w:szCs w:val="24"/>
        </w:rPr>
        <w:t xml:space="preserve"> </w:t>
      </w:r>
      <w:r w:rsidR="00A202C6">
        <w:rPr>
          <w:sz w:val="24"/>
          <w:szCs w:val="24"/>
        </w:rPr>
        <w:t xml:space="preserve">which </w:t>
      </w:r>
      <w:r w:rsidR="00A51D89">
        <w:rPr>
          <w:sz w:val="24"/>
          <w:szCs w:val="24"/>
        </w:rPr>
        <w:t>closely mirrors a real-world network environment with multiple attacks.</w:t>
      </w:r>
    </w:p>
    <w:p w14:paraId="3CE4A592" w14:textId="45F5D017" w:rsidR="008E2981" w:rsidRDefault="00E02009" w:rsidP="004176C3">
      <w:pPr>
        <w:spacing w:line="360" w:lineRule="auto"/>
        <w:ind w:firstLine="720"/>
        <w:rPr>
          <w:sz w:val="24"/>
          <w:szCs w:val="24"/>
        </w:rPr>
      </w:pPr>
      <w:r>
        <w:rPr>
          <w:sz w:val="24"/>
          <w:szCs w:val="24"/>
        </w:rPr>
        <w:t>This research</w:t>
      </w:r>
      <w:r w:rsidR="00D24F02">
        <w:rPr>
          <w:sz w:val="24"/>
          <w:szCs w:val="24"/>
        </w:rPr>
        <w:t xml:space="preserve"> </w:t>
      </w:r>
      <w:r w:rsidR="006F1D45">
        <w:rPr>
          <w:sz w:val="24"/>
          <w:szCs w:val="24"/>
        </w:rPr>
        <w:t xml:space="preserve">will be using Apache Sparks Streaming </w:t>
      </w:r>
      <w:r w:rsidR="00B6494F">
        <w:rPr>
          <w:sz w:val="24"/>
          <w:szCs w:val="24"/>
        </w:rPr>
        <w:t>m</w:t>
      </w:r>
      <w:r w:rsidR="006F1D45">
        <w:rPr>
          <w:sz w:val="24"/>
          <w:szCs w:val="24"/>
        </w:rPr>
        <w:t xml:space="preserve">odule in order to </w:t>
      </w:r>
      <w:r w:rsidR="00571CAD">
        <w:rPr>
          <w:sz w:val="24"/>
          <w:szCs w:val="24"/>
        </w:rPr>
        <w:t>segment</w:t>
      </w:r>
      <w:r w:rsidR="006F1D45">
        <w:rPr>
          <w:sz w:val="24"/>
          <w:szCs w:val="24"/>
        </w:rPr>
        <w:t xml:space="preserve"> the dataset into batches and then stream this into </w:t>
      </w:r>
      <w:r w:rsidR="00571CAD">
        <w:rPr>
          <w:sz w:val="24"/>
          <w:szCs w:val="24"/>
        </w:rPr>
        <w:t>different</w:t>
      </w:r>
      <w:r w:rsidR="006F1D45">
        <w:rPr>
          <w:sz w:val="24"/>
          <w:szCs w:val="24"/>
        </w:rPr>
        <w:t xml:space="preserve"> </w:t>
      </w:r>
      <w:r w:rsidR="00571CAD">
        <w:rPr>
          <w:sz w:val="24"/>
          <w:szCs w:val="24"/>
        </w:rPr>
        <w:t>ML and NN models.</w:t>
      </w:r>
      <w:r w:rsidR="006F1D45">
        <w:rPr>
          <w:sz w:val="24"/>
          <w:szCs w:val="24"/>
        </w:rPr>
        <w:t xml:space="preserve"> </w:t>
      </w:r>
      <w:r w:rsidR="00BB14E7">
        <w:rPr>
          <w:sz w:val="24"/>
          <w:szCs w:val="24"/>
        </w:rPr>
        <w:t>P</w:t>
      </w:r>
      <w:r w:rsidR="00363C00">
        <w:rPr>
          <w:sz w:val="24"/>
          <w:szCs w:val="24"/>
        </w:rPr>
        <w:t xml:space="preserve">revious research has </w:t>
      </w:r>
      <w:r w:rsidR="0062648B">
        <w:rPr>
          <w:sz w:val="24"/>
          <w:szCs w:val="24"/>
        </w:rPr>
        <w:t>treated</w:t>
      </w:r>
      <w:r w:rsidR="00363C00">
        <w:rPr>
          <w:sz w:val="24"/>
          <w:szCs w:val="24"/>
        </w:rPr>
        <w:t xml:space="preserve"> the dataset as one </w:t>
      </w:r>
      <w:r w:rsidR="0062648B">
        <w:rPr>
          <w:sz w:val="24"/>
          <w:szCs w:val="24"/>
        </w:rPr>
        <w:t>singular entity</w:t>
      </w:r>
      <w:r w:rsidR="00363C00">
        <w:rPr>
          <w:sz w:val="24"/>
          <w:szCs w:val="24"/>
        </w:rPr>
        <w:t>, but this is unrealistic as</w:t>
      </w:r>
      <w:r w:rsidR="00C826BB">
        <w:rPr>
          <w:sz w:val="24"/>
          <w:szCs w:val="24"/>
        </w:rPr>
        <w:t xml:space="preserve"> models need to learn as data is streamed in</w:t>
      </w:r>
      <w:r w:rsidR="0003721B">
        <w:rPr>
          <w:sz w:val="24"/>
          <w:szCs w:val="24"/>
        </w:rPr>
        <w:t xml:space="preserve">, simulating a real-world </w:t>
      </w:r>
      <w:r w:rsidR="006B0447">
        <w:rPr>
          <w:sz w:val="24"/>
          <w:szCs w:val="24"/>
        </w:rPr>
        <w:t>environment</w:t>
      </w:r>
      <w:r w:rsidR="00C826BB">
        <w:rPr>
          <w:sz w:val="24"/>
          <w:szCs w:val="24"/>
        </w:rPr>
        <w:t>. This approach is where the new novel approach comes from</w:t>
      </w:r>
      <w:r w:rsidR="00C4101A">
        <w:rPr>
          <w:sz w:val="24"/>
          <w:szCs w:val="24"/>
        </w:rPr>
        <w:t xml:space="preserve"> as it is unknow which of the models will perform best or how this </w:t>
      </w:r>
      <w:r w:rsidR="001C5EB8">
        <w:rPr>
          <w:sz w:val="24"/>
          <w:szCs w:val="24"/>
        </w:rPr>
        <w:t xml:space="preserve">streaming </w:t>
      </w:r>
      <w:r w:rsidR="00C4101A">
        <w:rPr>
          <w:sz w:val="24"/>
          <w:szCs w:val="24"/>
        </w:rPr>
        <w:t xml:space="preserve">approach will affect the results from the </w:t>
      </w:r>
      <w:r w:rsidR="001C5EB8">
        <w:rPr>
          <w:sz w:val="24"/>
          <w:szCs w:val="24"/>
        </w:rPr>
        <w:t xml:space="preserve">different </w:t>
      </w:r>
      <w:r w:rsidR="00C4101A">
        <w:rPr>
          <w:sz w:val="24"/>
          <w:szCs w:val="24"/>
        </w:rPr>
        <w:t>model</w:t>
      </w:r>
      <w:r w:rsidR="001C5EB8">
        <w:rPr>
          <w:sz w:val="24"/>
          <w:szCs w:val="24"/>
        </w:rPr>
        <w:t>s</w:t>
      </w:r>
      <w:r w:rsidR="00C4101A">
        <w:rPr>
          <w:sz w:val="24"/>
          <w:szCs w:val="24"/>
        </w:rPr>
        <w:t xml:space="preserve">. </w:t>
      </w:r>
      <w:r w:rsidR="00D45B0C">
        <w:rPr>
          <w:sz w:val="24"/>
          <w:szCs w:val="24"/>
        </w:rPr>
        <w:t>T</w:t>
      </w:r>
      <w:r w:rsidR="00B3096F">
        <w:rPr>
          <w:sz w:val="24"/>
          <w:szCs w:val="24"/>
        </w:rPr>
        <w:t>his approach</w:t>
      </w:r>
      <w:r w:rsidR="00C4101A">
        <w:rPr>
          <w:sz w:val="24"/>
          <w:szCs w:val="24"/>
        </w:rPr>
        <w:t xml:space="preserve"> is extremely important as </w:t>
      </w:r>
      <w:r w:rsidR="005F477C">
        <w:rPr>
          <w:sz w:val="24"/>
          <w:szCs w:val="24"/>
        </w:rPr>
        <w:t>IDS systems need to be able to learn in real-time</w:t>
      </w:r>
      <w:r w:rsidR="00763B67">
        <w:rPr>
          <w:sz w:val="24"/>
          <w:szCs w:val="24"/>
        </w:rPr>
        <w:t xml:space="preserve">.  Models will need to train as data is streamed in and so the length of time of training becomes more important and can also have an effect on the </w:t>
      </w:r>
      <w:r w:rsidR="00124FF5">
        <w:rPr>
          <w:sz w:val="24"/>
          <w:szCs w:val="24"/>
        </w:rPr>
        <w:t xml:space="preserve">performance of a model. A model that performs better but falls behind on training </w:t>
      </w:r>
      <w:r w:rsidR="00676103">
        <w:rPr>
          <w:sz w:val="24"/>
          <w:szCs w:val="24"/>
        </w:rPr>
        <w:t xml:space="preserve">will cause a backup on the scheduler and will be less </w:t>
      </w:r>
      <w:r w:rsidR="00D3779A">
        <w:rPr>
          <w:sz w:val="24"/>
          <w:szCs w:val="24"/>
        </w:rPr>
        <w:t>effective overall.</w:t>
      </w:r>
    </w:p>
    <w:p w14:paraId="4D6F62FA" w14:textId="048F8C62" w:rsidR="00F8554A" w:rsidRPr="00D3779A" w:rsidRDefault="003D04F1" w:rsidP="00D3779A">
      <w:pPr>
        <w:spacing w:line="360" w:lineRule="auto"/>
        <w:ind w:firstLine="720"/>
        <w:rPr>
          <w:sz w:val="24"/>
          <w:szCs w:val="24"/>
        </w:rPr>
      </w:pPr>
      <w:r>
        <w:rPr>
          <w:sz w:val="24"/>
          <w:szCs w:val="24"/>
        </w:rPr>
        <w:t>A</w:t>
      </w:r>
      <w:r w:rsidR="001C4018">
        <w:rPr>
          <w:sz w:val="24"/>
          <w:szCs w:val="24"/>
        </w:rPr>
        <w:t>nother objective is</w:t>
      </w:r>
      <w:r>
        <w:rPr>
          <w:sz w:val="24"/>
          <w:szCs w:val="24"/>
        </w:rPr>
        <w:t xml:space="preserve"> that </w:t>
      </w:r>
      <w:r w:rsidR="001C4018">
        <w:rPr>
          <w:sz w:val="24"/>
          <w:szCs w:val="24"/>
        </w:rPr>
        <w:t>e</w:t>
      </w:r>
      <w:r w:rsidR="008D23E4">
        <w:rPr>
          <w:sz w:val="24"/>
          <w:szCs w:val="24"/>
        </w:rPr>
        <w:t xml:space="preserve">ach attack will have different </w:t>
      </w:r>
      <w:r w:rsidR="00A948A4">
        <w:rPr>
          <w:sz w:val="24"/>
          <w:szCs w:val="24"/>
        </w:rPr>
        <w:t>characteristics</w:t>
      </w:r>
      <w:r w:rsidR="008D23E4">
        <w:rPr>
          <w:sz w:val="24"/>
          <w:szCs w:val="24"/>
        </w:rPr>
        <w:t xml:space="preserve"> and</w:t>
      </w:r>
      <w:r w:rsidR="00D3779A">
        <w:rPr>
          <w:sz w:val="24"/>
          <w:szCs w:val="24"/>
        </w:rPr>
        <w:t xml:space="preserve"> so</w:t>
      </w:r>
      <w:r w:rsidR="008D23E4">
        <w:rPr>
          <w:sz w:val="24"/>
          <w:szCs w:val="24"/>
        </w:rPr>
        <w:t xml:space="preserve"> distinct countermeasures </w:t>
      </w:r>
      <w:r w:rsidR="00D3779A">
        <w:rPr>
          <w:sz w:val="24"/>
          <w:szCs w:val="24"/>
        </w:rPr>
        <w:t xml:space="preserve">are needed </w:t>
      </w:r>
      <w:r w:rsidR="008D23E4">
        <w:rPr>
          <w:sz w:val="24"/>
          <w:szCs w:val="24"/>
        </w:rPr>
        <w:t xml:space="preserve">to react to the </w:t>
      </w:r>
      <w:r w:rsidR="00B96965">
        <w:rPr>
          <w:sz w:val="24"/>
          <w:szCs w:val="24"/>
        </w:rPr>
        <w:t xml:space="preserve">cybersecurity </w:t>
      </w:r>
      <w:r w:rsidR="00727A4A">
        <w:rPr>
          <w:sz w:val="24"/>
          <w:szCs w:val="24"/>
        </w:rPr>
        <w:t>threat</w:t>
      </w:r>
      <w:r w:rsidR="008D23E4">
        <w:rPr>
          <w:sz w:val="24"/>
          <w:szCs w:val="24"/>
        </w:rPr>
        <w:t xml:space="preserve">. </w:t>
      </w:r>
      <w:r w:rsidR="00A948A4">
        <w:rPr>
          <w:sz w:val="24"/>
          <w:szCs w:val="24"/>
        </w:rPr>
        <w:t xml:space="preserve">Different models may provide different results for </w:t>
      </w:r>
      <w:r w:rsidR="00152041">
        <w:rPr>
          <w:sz w:val="24"/>
          <w:szCs w:val="24"/>
        </w:rPr>
        <w:t>different types of attacks so the use of different models is essential not just for the over</w:t>
      </w:r>
      <w:r w:rsidR="00727A4A">
        <w:rPr>
          <w:sz w:val="24"/>
          <w:szCs w:val="24"/>
        </w:rPr>
        <w:t>all</w:t>
      </w:r>
      <w:r w:rsidR="00152041">
        <w:rPr>
          <w:sz w:val="24"/>
          <w:szCs w:val="24"/>
        </w:rPr>
        <w:t xml:space="preserve"> results of the classification but to investigate which</w:t>
      </w:r>
      <w:r w:rsidR="004C1686">
        <w:rPr>
          <w:sz w:val="24"/>
          <w:szCs w:val="24"/>
        </w:rPr>
        <w:t xml:space="preserve"> models </w:t>
      </w:r>
      <w:r w:rsidR="00C2307A">
        <w:rPr>
          <w:sz w:val="24"/>
          <w:szCs w:val="24"/>
        </w:rPr>
        <w:t>perform</w:t>
      </w:r>
      <w:r w:rsidR="004C1686">
        <w:rPr>
          <w:sz w:val="24"/>
          <w:szCs w:val="24"/>
        </w:rPr>
        <w:t xml:space="preserve"> best for each type of attack.</w:t>
      </w:r>
    </w:p>
    <w:p w14:paraId="12513D2D" w14:textId="6579C297" w:rsidR="004D2DD5" w:rsidRPr="00D3779A" w:rsidRDefault="00F06173" w:rsidP="00F06173">
      <w:pPr>
        <w:rPr>
          <w:rFonts w:cstheme="minorHAnsi"/>
          <w:sz w:val="24"/>
          <w:szCs w:val="24"/>
        </w:rPr>
      </w:pPr>
      <w:r w:rsidRPr="006216E0">
        <w:rPr>
          <w:rFonts w:cstheme="minorHAnsi"/>
          <w:sz w:val="24"/>
          <w:szCs w:val="24"/>
        </w:rPr>
        <w:t>(</w:t>
      </w:r>
      <w:r w:rsidR="00D3779A">
        <w:rPr>
          <w:rFonts w:cstheme="minorHAnsi"/>
          <w:sz w:val="24"/>
          <w:szCs w:val="24"/>
        </w:rPr>
        <w:t>822</w:t>
      </w:r>
      <w:r w:rsidRPr="006216E0">
        <w:rPr>
          <w:rFonts w:cstheme="minorHAnsi"/>
          <w:sz w:val="24"/>
          <w:szCs w:val="24"/>
        </w:rPr>
        <w:t xml:space="preserve"> words</w:t>
      </w:r>
      <w:r w:rsidR="00D3779A">
        <w:rPr>
          <w:rFonts w:cstheme="minorHAnsi"/>
          <w:sz w:val="24"/>
          <w:szCs w:val="24"/>
        </w:rPr>
        <w:t>)</w:t>
      </w:r>
    </w:p>
    <w:p w14:paraId="4B773045" w14:textId="5ED02FC3" w:rsidR="004D2DD5" w:rsidRPr="006216E0" w:rsidRDefault="00B700B0" w:rsidP="00B700B0">
      <w:pPr>
        <w:pStyle w:val="Heading1"/>
        <w:rPr>
          <w:sz w:val="40"/>
          <w:szCs w:val="40"/>
        </w:rPr>
      </w:pPr>
      <w:bookmarkStart w:id="5" w:name="_Toc134635313"/>
      <w:r>
        <w:rPr>
          <w:sz w:val="40"/>
          <w:szCs w:val="40"/>
        </w:rPr>
        <w:lastRenderedPageBreak/>
        <w:t>3</w:t>
      </w:r>
      <w:r>
        <w:rPr>
          <w:sz w:val="40"/>
          <w:szCs w:val="40"/>
        </w:rPr>
        <w:tab/>
      </w:r>
      <w:r w:rsidR="004D2DD5" w:rsidRPr="006216E0">
        <w:rPr>
          <w:sz w:val="40"/>
          <w:szCs w:val="40"/>
        </w:rPr>
        <w:t>Chapter 2 – Literature Review</w:t>
      </w:r>
      <w:bookmarkEnd w:id="5"/>
    </w:p>
    <w:p w14:paraId="413EE483" w14:textId="77777777" w:rsidR="004D2DD5" w:rsidRPr="00ED3428" w:rsidRDefault="004D2DD5" w:rsidP="004D2DD5">
      <w:pPr>
        <w:rPr>
          <w:sz w:val="10"/>
          <w:szCs w:val="10"/>
        </w:rPr>
      </w:pPr>
    </w:p>
    <w:p w14:paraId="068CC332" w14:textId="7D216CA8" w:rsidR="00774010" w:rsidRDefault="00C831AE" w:rsidP="00980C01">
      <w:pPr>
        <w:spacing w:line="360" w:lineRule="auto"/>
        <w:ind w:firstLine="720"/>
        <w:rPr>
          <w:sz w:val="24"/>
          <w:szCs w:val="24"/>
        </w:rPr>
      </w:pPr>
      <w:r w:rsidRPr="00ED3428">
        <w:rPr>
          <w:sz w:val="24"/>
          <w:szCs w:val="24"/>
        </w:rPr>
        <w:t xml:space="preserve">In this section there is </w:t>
      </w:r>
      <w:r w:rsidR="00C2307A">
        <w:rPr>
          <w:sz w:val="24"/>
          <w:szCs w:val="24"/>
        </w:rPr>
        <w:t>an</w:t>
      </w:r>
      <w:r w:rsidRPr="00ED3428">
        <w:rPr>
          <w:sz w:val="24"/>
          <w:szCs w:val="24"/>
        </w:rPr>
        <w:t xml:space="preserve"> </w:t>
      </w:r>
      <w:r w:rsidR="00E00BE1" w:rsidRPr="00ED3428">
        <w:rPr>
          <w:sz w:val="24"/>
          <w:szCs w:val="24"/>
        </w:rPr>
        <w:t xml:space="preserve">overview of </w:t>
      </w:r>
      <w:r w:rsidR="00ED3428" w:rsidRPr="00ED3428">
        <w:rPr>
          <w:sz w:val="24"/>
          <w:szCs w:val="24"/>
        </w:rPr>
        <w:t>existing</w:t>
      </w:r>
      <w:r w:rsidR="00E00BE1" w:rsidRPr="00ED3428">
        <w:rPr>
          <w:sz w:val="24"/>
          <w:szCs w:val="24"/>
        </w:rPr>
        <w:t xml:space="preserve"> literature in the areas relevant to this </w:t>
      </w:r>
      <w:r w:rsidR="00727A4A">
        <w:rPr>
          <w:sz w:val="24"/>
          <w:szCs w:val="24"/>
        </w:rPr>
        <w:t>research</w:t>
      </w:r>
      <w:r w:rsidR="00E00BE1" w:rsidRPr="00ED3428">
        <w:rPr>
          <w:sz w:val="24"/>
          <w:szCs w:val="24"/>
        </w:rPr>
        <w:t xml:space="preserve">, focusing on </w:t>
      </w:r>
      <w:r w:rsidR="00ED3428" w:rsidRPr="00ED3428">
        <w:rPr>
          <w:sz w:val="24"/>
          <w:szCs w:val="24"/>
        </w:rPr>
        <w:t>Intrusion</w:t>
      </w:r>
      <w:r w:rsidR="00E00BE1" w:rsidRPr="00ED3428">
        <w:rPr>
          <w:sz w:val="24"/>
          <w:szCs w:val="24"/>
        </w:rPr>
        <w:t xml:space="preserve"> </w:t>
      </w:r>
      <w:r w:rsidR="00ED3428" w:rsidRPr="00ED3428">
        <w:rPr>
          <w:sz w:val="24"/>
          <w:szCs w:val="24"/>
        </w:rPr>
        <w:t>D</w:t>
      </w:r>
      <w:r w:rsidR="00E00BE1" w:rsidRPr="00ED3428">
        <w:rPr>
          <w:sz w:val="24"/>
          <w:szCs w:val="24"/>
        </w:rPr>
        <w:t xml:space="preserve">etection </w:t>
      </w:r>
      <w:r w:rsidR="00ED3428" w:rsidRPr="00ED3428">
        <w:rPr>
          <w:sz w:val="24"/>
          <w:szCs w:val="24"/>
        </w:rPr>
        <w:t>S</w:t>
      </w:r>
      <w:r w:rsidR="00E00BE1" w:rsidRPr="00ED3428">
        <w:rPr>
          <w:sz w:val="24"/>
          <w:szCs w:val="24"/>
        </w:rPr>
        <w:t xml:space="preserve">ystems, Machine Learning, Neural </w:t>
      </w:r>
      <w:r w:rsidR="00ED3428" w:rsidRPr="00ED3428">
        <w:rPr>
          <w:sz w:val="24"/>
          <w:szCs w:val="24"/>
        </w:rPr>
        <w:t>Networks</w:t>
      </w:r>
      <w:r w:rsidR="008012A9">
        <w:rPr>
          <w:sz w:val="24"/>
          <w:szCs w:val="24"/>
        </w:rPr>
        <w:t xml:space="preserve">, the </w:t>
      </w:r>
      <w:r w:rsidR="005427AA">
        <w:rPr>
          <w:sz w:val="24"/>
          <w:szCs w:val="24"/>
        </w:rPr>
        <w:t>Canadian</w:t>
      </w:r>
      <w:r w:rsidR="003A3DB4">
        <w:rPr>
          <w:sz w:val="24"/>
          <w:szCs w:val="24"/>
        </w:rPr>
        <w:t xml:space="preserve"> </w:t>
      </w:r>
      <w:r w:rsidR="005427AA">
        <w:rPr>
          <w:sz w:val="24"/>
          <w:szCs w:val="24"/>
        </w:rPr>
        <w:t xml:space="preserve">Institute of Cybersecurity dataset, </w:t>
      </w:r>
      <w:r w:rsidR="00ED3428" w:rsidRPr="003922AF">
        <w:rPr>
          <w:sz w:val="24"/>
          <w:szCs w:val="24"/>
        </w:rPr>
        <w:t>CSE-CIC-IDS20218</w:t>
      </w:r>
      <w:r w:rsidR="008012A9">
        <w:rPr>
          <w:sz w:val="24"/>
          <w:szCs w:val="24"/>
        </w:rPr>
        <w:t xml:space="preserve"> and the imbalanced nature of the data.</w:t>
      </w:r>
    </w:p>
    <w:p w14:paraId="39581476" w14:textId="79145630" w:rsidR="0040351B" w:rsidRPr="0040351B" w:rsidRDefault="0040351B" w:rsidP="00980C01">
      <w:pPr>
        <w:pStyle w:val="Heading2"/>
        <w:rPr>
          <w:sz w:val="30"/>
          <w:szCs w:val="30"/>
        </w:rPr>
      </w:pPr>
      <w:bookmarkStart w:id="6" w:name="_Toc134635314"/>
      <w:r>
        <w:rPr>
          <w:sz w:val="30"/>
          <w:szCs w:val="30"/>
        </w:rPr>
        <w:t>3.1</w:t>
      </w:r>
      <w:r w:rsidR="00980C01">
        <w:rPr>
          <w:sz w:val="30"/>
          <w:szCs w:val="30"/>
        </w:rPr>
        <w:tab/>
      </w:r>
      <w:r>
        <w:rPr>
          <w:sz w:val="30"/>
          <w:szCs w:val="30"/>
        </w:rPr>
        <w:t>Intrusion Detection Systems</w:t>
      </w:r>
      <w:bookmarkEnd w:id="6"/>
    </w:p>
    <w:p w14:paraId="33D08016" w14:textId="77777777" w:rsidR="004D2DD5" w:rsidRPr="00B86A11" w:rsidRDefault="004D2DD5" w:rsidP="00980C01">
      <w:pPr>
        <w:rPr>
          <w:sz w:val="10"/>
          <w:szCs w:val="10"/>
        </w:rPr>
      </w:pPr>
    </w:p>
    <w:p w14:paraId="536CB411" w14:textId="05C4C6FF" w:rsidR="0040351B" w:rsidRDefault="00B86A11" w:rsidP="00B86A11">
      <w:pPr>
        <w:spacing w:line="360" w:lineRule="auto"/>
        <w:ind w:firstLine="720"/>
      </w:pPr>
      <w:r>
        <w:rPr>
          <w:sz w:val="24"/>
          <w:szCs w:val="24"/>
        </w:rPr>
        <w:t>IDS systems</w:t>
      </w:r>
      <w:r w:rsidR="00247959">
        <w:rPr>
          <w:sz w:val="24"/>
          <w:szCs w:val="24"/>
        </w:rPr>
        <w:t xml:space="preserve"> </w:t>
      </w:r>
      <w:r w:rsidR="00247959">
        <w:rPr>
          <w:sz w:val="24"/>
          <w:szCs w:val="24"/>
        </w:rPr>
        <w:fldChar w:fldCharType="begin"/>
      </w:r>
      <w:r w:rsidR="00F3227F">
        <w:rPr>
          <w:sz w:val="24"/>
          <w:szCs w:val="24"/>
        </w:rPr>
        <w:instrText xml:space="preserve"> ADDIN ZOTERO_ITEM CSL_CITATION {"citationID":"H8pzOIPF","properties":{"formattedCitation":"[12]","plainCitation":"[12]","noteIndex":0},"citationItems":[{"id":130,"uris":["http://zotero.org/users/local/risK7MLb/items/36U75CIB"],"itemData":{"id":130,"type":"article-journal","abstract":"Cyber-attacks are becoming more sophisticated and thereby presenting increasing challenges in accurately detecting intrusions. Failure to prevent the intrusions could degrade the credibility of security services, e.g. data confidentiality, integrity, and availability. Numerous intrusion detection methods have been proposed in the literature to tackle computer security threats, which can be broadly classified into Signature-based Intrusion Detection Systems (SIDS) and Anomaly-based Intrusion Detection Systems (AIDS). This survey paper presents a taxonomy of contemporary IDS, a comprehensive review of notable recent works, and an overview of the datasets commonly used for evaluation purposes. It also presents evasion techniques used by attackers to avoid detection and discusses future research challenges to counter such techniques so as to make computer systems more secure.","container-title":"Cybersecurity","DOI":"10.1186/s42400-019-0038-7","ISSN":"2523-3246","issue":"1","journalAbbreviation":"Cybersecurity","page":"20","source":"BioMed Central","title":"Survey of intrusion detection systems: techniques, datasets and challenges","title-short":"Survey of intrusion detection systems","volume":"2","author":[{"family":"Khraisat","given":"Ansam"},{"family":"Gondal","given":"Iqbal"},{"family":"Vamplew","given":"Peter"},{"family":"Kamruzzaman","given":"Joarder"}],"issued":{"date-parts":[["2019",7,17]]}}}],"schema":"https://github.com/citation-style-language/schema/raw/master/csl-citation.json"} </w:instrText>
      </w:r>
      <w:r w:rsidR="00247959">
        <w:rPr>
          <w:sz w:val="24"/>
          <w:szCs w:val="24"/>
        </w:rPr>
        <w:fldChar w:fldCharType="separate"/>
      </w:r>
      <w:r w:rsidR="00F3227F" w:rsidRPr="00F3227F">
        <w:rPr>
          <w:rFonts w:ascii="Calibri" w:hAnsi="Calibri" w:cs="Calibri"/>
          <w:sz w:val="24"/>
        </w:rPr>
        <w:t>[12]</w:t>
      </w:r>
      <w:r w:rsidR="00247959">
        <w:rPr>
          <w:sz w:val="24"/>
          <w:szCs w:val="24"/>
        </w:rPr>
        <w:fldChar w:fldCharType="end"/>
      </w:r>
      <w:r>
        <w:rPr>
          <w:sz w:val="24"/>
          <w:szCs w:val="24"/>
        </w:rPr>
        <w:t xml:space="preserve"> are a critical component of an </w:t>
      </w:r>
      <w:r w:rsidR="00E22EAE">
        <w:rPr>
          <w:sz w:val="24"/>
          <w:szCs w:val="24"/>
        </w:rPr>
        <w:t>organisation’s</w:t>
      </w:r>
      <w:r>
        <w:rPr>
          <w:sz w:val="24"/>
          <w:szCs w:val="24"/>
        </w:rPr>
        <w:t xml:space="preserve"> security system as they can be critical </w:t>
      </w:r>
      <w:r w:rsidR="00727A4A">
        <w:rPr>
          <w:sz w:val="24"/>
          <w:szCs w:val="24"/>
        </w:rPr>
        <w:t>in</w:t>
      </w:r>
      <w:r>
        <w:rPr>
          <w:sz w:val="24"/>
          <w:szCs w:val="24"/>
        </w:rPr>
        <w:t xml:space="preserve"> help</w:t>
      </w:r>
      <w:r w:rsidR="00727A4A">
        <w:rPr>
          <w:sz w:val="24"/>
          <w:szCs w:val="24"/>
        </w:rPr>
        <w:t>ing to</w:t>
      </w:r>
      <w:r>
        <w:rPr>
          <w:sz w:val="24"/>
          <w:szCs w:val="24"/>
        </w:rPr>
        <w:t xml:space="preserve"> identify and prevent unauthorised access but </w:t>
      </w:r>
      <w:r w:rsidR="00E22EAE">
        <w:rPr>
          <w:sz w:val="24"/>
          <w:szCs w:val="24"/>
        </w:rPr>
        <w:t>their</w:t>
      </w:r>
      <w:r>
        <w:rPr>
          <w:sz w:val="24"/>
          <w:szCs w:val="24"/>
        </w:rPr>
        <w:t xml:space="preserve"> success has not been </w:t>
      </w:r>
      <w:r w:rsidR="00E22EAE">
        <w:rPr>
          <w:sz w:val="24"/>
          <w:szCs w:val="24"/>
        </w:rPr>
        <w:t>proven</w:t>
      </w:r>
      <w:r>
        <w:rPr>
          <w:sz w:val="24"/>
          <w:szCs w:val="24"/>
        </w:rPr>
        <w:t xml:space="preserve"> </w:t>
      </w:r>
      <w:r w:rsidR="00D65C11">
        <w:rPr>
          <w:sz w:val="24"/>
          <w:szCs w:val="24"/>
        </w:rPr>
        <w:fldChar w:fldCharType="begin"/>
      </w:r>
      <w:r w:rsidR="00F3227F">
        <w:rPr>
          <w:sz w:val="24"/>
          <w:szCs w:val="24"/>
        </w:rPr>
        <w:instrText xml:space="preserve"> ADDIN ZOTERO_ITEM CSL_CITATION {"citationID":"YtMnEDS5","properties":{"formattedCitation":"[13]","plainCitation":"[13]","noteIndex":0},"citationItems":[{"id":133,"uris":["http://zotero.org/users/local/risK7MLb/items/N9CVJHRB"],"itemData":{"id":133,"type":"webpage","abstract":"Next generation IDS platforms are here, and while they’ve overcome past flaws ARIA Cybersecurity explains why the new solutions are flawed from the start.","language":"en","title":"Why Next Generation IDS Systems are Flawed","URL":"https://blog.ariacybersecurity.com/blog/why-next-generation-ids-systems-are-flawed","author":[{"family":"Solutions","given":"ARIA Cybersecurity"}],"accessed":{"date-parts":[["2023",5,9]]}}}],"schema":"https://github.com/citation-style-language/schema/raw/master/csl-citation.json"} </w:instrText>
      </w:r>
      <w:r w:rsidR="00D65C11">
        <w:rPr>
          <w:sz w:val="24"/>
          <w:szCs w:val="24"/>
        </w:rPr>
        <w:fldChar w:fldCharType="separate"/>
      </w:r>
      <w:r w:rsidR="00F3227F" w:rsidRPr="00F3227F">
        <w:rPr>
          <w:rFonts w:ascii="Calibri" w:hAnsi="Calibri" w:cs="Calibri"/>
          <w:sz w:val="24"/>
        </w:rPr>
        <w:t>[13]</w:t>
      </w:r>
      <w:r w:rsidR="00D65C11">
        <w:rPr>
          <w:sz w:val="24"/>
          <w:szCs w:val="24"/>
        </w:rPr>
        <w:fldChar w:fldCharType="end"/>
      </w:r>
      <w:r>
        <w:rPr>
          <w:sz w:val="24"/>
          <w:szCs w:val="24"/>
        </w:rPr>
        <w:t xml:space="preserve">. IDS systems can be classified into two types, </w:t>
      </w:r>
      <w:r w:rsidR="00DF2C70">
        <w:rPr>
          <w:sz w:val="24"/>
          <w:szCs w:val="24"/>
        </w:rPr>
        <w:t>H</w:t>
      </w:r>
      <w:r>
        <w:rPr>
          <w:sz w:val="24"/>
          <w:szCs w:val="24"/>
        </w:rPr>
        <w:t>ost</w:t>
      </w:r>
      <w:r w:rsidR="00B95745">
        <w:rPr>
          <w:sz w:val="24"/>
          <w:szCs w:val="24"/>
        </w:rPr>
        <w:t>-</w:t>
      </w:r>
      <w:r w:rsidR="00DF2C70">
        <w:rPr>
          <w:sz w:val="24"/>
          <w:szCs w:val="24"/>
        </w:rPr>
        <w:t>B</w:t>
      </w:r>
      <w:r>
        <w:rPr>
          <w:sz w:val="24"/>
          <w:szCs w:val="24"/>
        </w:rPr>
        <w:t xml:space="preserve">ased and </w:t>
      </w:r>
      <w:r w:rsidR="00E22EAE">
        <w:rPr>
          <w:sz w:val="24"/>
          <w:szCs w:val="24"/>
        </w:rPr>
        <w:t>Network-Based</w:t>
      </w:r>
      <w:r>
        <w:rPr>
          <w:sz w:val="24"/>
          <w:szCs w:val="24"/>
        </w:rPr>
        <w:t xml:space="preserve"> </w:t>
      </w:r>
      <w:r w:rsidR="00615AF7">
        <w:rPr>
          <w:sz w:val="24"/>
          <w:szCs w:val="24"/>
        </w:rPr>
        <w:fldChar w:fldCharType="begin"/>
      </w:r>
      <w:r w:rsidR="00F3227F">
        <w:rPr>
          <w:sz w:val="24"/>
          <w:szCs w:val="24"/>
        </w:rPr>
        <w:instrText xml:space="preserve"> ADDIN ZOTERO_ITEM CSL_CITATION {"citationID":"TdVQbMdN","properties":{"formattedCitation":"[14]","plainCitation":"[14]","noteIndex":0},"citationItems":[{"id":39,"uris":["http://zotero.org/users/local/risK7MLb/items/69BLBEQ7"],"itemData":{"id":39,"type":"article-journal","title":"Analysis of Host-Based and Network-Based Intrusion Detection System","author":[{"family":"Amrit Pal Singh","given":""}]}}],"schema":"https://github.com/citation-style-language/schema/raw/master/csl-citation.json"} </w:instrText>
      </w:r>
      <w:r w:rsidR="00615AF7">
        <w:rPr>
          <w:sz w:val="24"/>
          <w:szCs w:val="24"/>
        </w:rPr>
        <w:fldChar w:fldCharType="separate"/>
      </w:r>
      <w:r w:rsidR="00F3227F" w:rsidRPr="00F3227F">
        <w:rPr>
          <w:rFonts w:ascii="Calibri" w:hAnsi="Calibri" w:cs="Calibri"/>
          <w:sz w:val="24"/>
        </w:rPr>
        <w:t>[14]</w:t>
      </w:r>
      <w:r w:rsidR="00615AF7">
        <w:rPr>
          <w:sz w:val="24"/>
          <w:szCs w:val="24"/>
        </w:rPr>
        <w:fldChar w:fldCharType="end"/>
      </w:r>
      <w:r>
        <w:rPr>
          <w:sz w:val="24"/>
          <w:szCs w:val="24"/>
        </w:rPr>
        <w:t xml:space="preserve">. </w:t>
      </w:r>
      <w:r w:rsidR="00E22EAE">
        <w:rPr>
          <w:sz w:val="24"/>
          <w:szCs w:val="24"/>
        </w:rPr>
        <w:t>Host-based</w:t>
      </w:r>
      <w:r>
        <w:rPr>
          <w:sz w:val="24"/>
          <w:szCs w:val="24"/>
        </w:rPr>
        <w:t xml:space="preserve"> IDS</w:t>
      </w:r>
      <w:r w:rsidR="00727A4A">
        <w:rPr>
          <w:sz w:val="24"/>
          <w:szCs w:val="24"/>
        </w:rPr>
        <w:t xml:space="preserve"> systems</w:t>
      </w:r>
      <w:r>
        <w:rPr>
          <w:sz w:val="24"/>
          <w:szCs w:val="24"/>
        </w:rPr>
        <w:t xml:space="preserve"> focus on monitoring activities on a single </w:t>
      </w:r>
      <w:r w:rsidR="00E22EAE">
        <w:rPr>
          <w:sz w:val="24"/>
          <w:szCs w:val="24"/>
        </w:rPr>
        <w:t>machine</w:t>
      </w:r>
      <w:r>
        <w:rPr>
          <w:sz w:val="24"/>
          <w:szCs w:val="24"/>
        </w:rPr>
        <w:t xml:space="preserve"> and </w:t>
      </w:r>
      <w:r w:rsidR="00727A4A">
        <w:rPr>
          <w:sz w:val="24"/>
          <w:szCs w:val="24"/>
        </w:rPr>
        <w:t>N</w:t>
      </w:r>
      <w:r w:rsidR="00677A67">
        <w:rPr>
          <w:sz w:val="24"/>
          <w:szCs w:val="24"/>
        </w:rPr>
        <w:t>etwork-</w:t>
      </w:r>
      <w:r w:rsidR="00727A4A">
        <w:rPr>
          <w:sz w:val="24"/>
          <w:szCs w:val="24"/>
        </w:rPr>
        <w:t>B</w:t>
      </w:r>
      <w:r w:rsidR="00677A67">
        <w:rPr>
          <w:sz w:val="24"/>
          <w:szCs w:val="24"/>
        </w:rPr>
        <w:t>ased</w:t>
      </w:r>
      <w:r>
        <w:rPr>
          <w:sz w:val="24"/>
          <w:szCs w:val="24"/>
        </w:rPr>
        <w:t xml:space="preserve"> look</w:t>
      </w:r>
      <w:r w:rsidR="00DF2C70">
        <w:rPr>
          <w:sz w:val="24"/>
          <w:szCs w:val="24"/>
        </w:rPr>
        <w:t>s</w:t>
      </w:r>
      <w:r>
        <w:rPr>
          <w:sz w:val="24"/>
          <w:szCs w:val="24"/>
        </w:rPr>
        <w:t xml:space="preserve"> at analysing network traffic across a network.</w:t>
      </w:r>
      <w:r w:rsidR="00106C16">
        <w:rPr>
          <w:sz w:val="24"/>
          <w:szCs w:val="24"/>
        </w:rPr>
        <w:t xml:space="preserve"> This can include </w:t>
      </w:r>
      <w:r w:rsidR="00727A4A">
        <w:rPr>
          <w:sz w:val="24"/>
          <w:szCs w:val="24"/>
        </w:rPr>
        <w:t xml:space="preserve">a </w:t>
      </w:r>
      <w:r w:rsidR="00106C16">
        <w:rPr>
          <w:sz w:val="24"/>
          <w:szCs w:val="24"/>
        </w:rPr>
        <w:t>single machine</w:t>
      </w:r>
      <w:r w:rsidR="00727A4A">
        <w:rPr>
          <w:sz w:val="24"/>
          <w:szCs w:val="24"/>
        </w:rPr>
        <w:t>s</w:t>
      </w:r>
      <w:r w:rsidR="00106C16">
        <w:rPr>
          <w:sz w:val="24"/>
          <w:szCs w:val="24"/>
        </w:rPr>
        <w:t xml:space="preserve"> data In the form of </w:t>
      </w:r>
      <w:r w:rsidR="00677A67">
        <w:rPr>
          <w:sz w:val="24"/>
          <w:szCs w:val="24"/>
        </w:rPr>
        <w:t>Windows</w:t>
      </w:r>
      <w:r w:rsidR="00106C16">
        <w:rPr>
          <w:sz w:val="24"/>
          <w:szCs w:val="24"/>
        </w:rPr>
        <w:t xml:space="preserve"> logs (copy, paste, transfer</w:t>
      </w:r>
      <w:r w:rsidR="00192105">
        <w:rPr>
          <w:sz w:val="24"/>
          <w:szCs w:val="24"/>
        </w:rPr>
        <w:t xml:space="preserve"> of data</w:t>
      </w:r>
      <w:r w:rsidR="00727A4A">
        <w:rPr>
          <w:sz w:val="24"/>
          <w:szCs w:val="24"/>
        </w:rPr>
        <w:t xml:space="preserve"> instances</w:t>
      </w:r>
      <w:r w:rsidR="00192105">
        <w:rPr>
          <w:sz w:val="24"/>
          <w:szCs w:val="24"/>
        </w:rPr>
        <w:t xml:space="preserve">) and network </w:t>
      </w:r>
      <w:r w:rsidR="00FC7D69">
        <w:rPr>
          <w:sz w:val="24"/>
          <w:szCs w:val="24"/>
        </w:rPr>
        <w:t>logs</w:t>
      </w:r>
      <w:r w:rsidR="00192105">
        <w:rPr>
          <w:sz w:val="24"/>
          <w:szCs w:val="24"/>
        </w:rPr>
        <w:t xml:space="preserve"> (traffic upload, download, IP addresses and ports).</w:t>
      </w:r>
      <w:r>
        <w:rPr>
          <w:sz w:val="24"/>
          <w:szCs w:val="24"/>
        </w:rPr>
        <w:t xml:space="preserve"> This research is looking at a </w:t>
      </w:r>
      <w:r w:rsidR="00727A4A">
        <w:rPr>
          <w:sz w:val="24"/>
          <w:szCs w:val="24"/>
        </w:rPr>
        <w:t>N</w:t>
      </w:r>
      <w:r w:rsidR="00677A67">
        <w:rPr>
          <w:sz w:val="24"/>
          <w:szCs w:val="24"/>
        </w:rPr>
        <w:t>etwork-</w:t>
      </w:r>
      <w:r w:rsidR="00727A4A">
        <w:rPr>
          <w:sz w:val="24"/>
          <w:szCs w:val="24"/>
        </w:rPr>
        <w:t>B</w:t>
      </w:r>
      <w:r w:rsidR="00677A67">
        <w:rPr>
          <w:sz w:val="24"/>
          <w:szCs w:val="24"/>
        </w:rPr>
        <w:t>ased</w:t>
      </w:r>
      <w:r>
        <w:rPr>
          <w:sz w:val="24"/>
          <w:szCs w:val="24"/>
        </w:rPr>
        <w:t xml:space="preserve"> approach. </w:t>
      </w:r>
      <w:r w:rsidR="00DB77D1">
        <w:rPr>
          <w:sz w:val="24"/>
          <w:szCs w:val="24"/>
        </w:rPr>
        <w:t>Machine Learning</w:t>
      </w:r>
      <w:r>
        <w:rPr>
          <w:sz w:val="24"/>
          <w:szCs w:val="24"/>
        </w:rPr>
        <w:t xml:space="preserve"> and Neural Networks can be used to improve the performance of IDS systems and this research will explore </w:t>
      </w:r>
      <w:r w:rsidR="002B3C0E">
        <w:rPr>
          <w:sz w:val="24"/>
          <w:szCs w:val="24"/>
        </w:rPr>
        <w:t>which models work best for the different types of attacks on batch streaming data</w:t>
      </w:r>
      <w:r w:rsidR="00FC7D69">
        <w:rPr>
          <w:sz w:val="24"/>
          <w:szCs w:val="24"/>
        </w:rPr>
        <w:t xml:space="preserve"> using network traffic data</w:t>
      </w:r>
      <w:r w:rsidR="002B3C0E">
        <w:rPr>
          <w:sz w:val="24"/>
          <w:szCs w:val="24"/>
        </w:rPr>
        <w:t>.</w:t>
      </w:r>
    </w:p>
    <w:p w14:paraId="3AAF8457" w14:textId="6C6331F5" w:rsidR="0040351B" w:rsidRDefault="0040351B" w:rsidP="00980C01">
      <w:pPr>
        <w:pStyle w:val="Heading2"/>
        <w:rPr>
          <w:sz w:val="30"/>
          <w:szCs w:val="30"/>
        </w:rPr>
      </w:pPr>
      <w:bookmarkStart w:id="7" w:name="_Toc134635315"/>
      <w:r>
        <w:rPr>
          <w:sz w:val="30"/>
          <w:szCs w:val="30"/>
        </w:rPr>
        <w:t>3.2</w:t>
      </w:r>
      <w:r w:rsidR="00980C01">
        <w:rPr>
          <w:sz w:val="30"/>
          <w:szCs w:val="30"/>
        </w:rPr>
        <w:tab/>
      </w:r>
      <w:r>
        <w:rPr>
          <w:sz w:val="30"/>
          <w:szCs w:val="30"/>
        </w:rPr>
        <w:t xml:space="preserve">Machine Learning Techniques with IDS </w:t>
      </w:r>
      <w:r w:rsidR="00677A67">
        <w:rPr>
          <w:sz w:val="30"/>
          <w:szCs w:val="30"/>
        </w:rPr>
        <w:t>Systems</w:t>
      </w:r>
      <w:bookmarkEnd w:id="7"/>
    </w:p>
    <w:p w14:paraId="1CB566EB" w14:textId="77777777" w:rsidR="0040351B" w:rsidRPr="00B86A11" w:rsidRDefault="0040351B" w:rsidP="00980C01">
      <w:pPr>
        <w:rPr>
          <w:sz w:val="10"/>
          <w:szCs w:val="10"/>
        </w:rPr>
      </w:pPr>
    </w:p>
    <w:p w14:paraId="28C491BD" w14:textId="13B624D1" w:rsidR="0040351B" w:rsidRPr="002B7990" w:rsidRDefault="00B86A11" w:rsidP="002B7990">
      <w:pPr>
        <w:spacing w:line="360" w:lineRule="auto"/>
        <w:rPr>
          <w:sz w:val="24"/>
          <w:szCs w:val="24"/>
        </w:rPr>
      </w:pPr>
      <w:r>
        <w:tab/>
      </w:r>
      <w:r w:rsidR="0064234E" w:rsidRPr="0000338F">
        <w:rPr>
          <w:sz w:val="24"/>
          <w:szCs w:val="24"/>
        </w:rPr>
        <w:t xml:space="preserve">Machine Learning models have shown promise in helping to improve the </w:t>
      </w:r>
      <w:r w:rsidR="0000338F" w:rsidRPr="0000338F">
        <w:rPr>
          <w:sz w:val="24"/>
          <w:szCs w:val="24"/>
        </w:rPr>
        <w:t>detection</w:t>
      </w:r>
      <w:r w:rsidR="0064234E" w:rsidRPr="0000338F">
        <w:rPr>
          <w:sz w:val="24"/>
          <w:szCs w:val="24"/>
        </w:rPr>
        <w:t xml:space="preserve"> rate in IDS systems </w:t>
      </w:r>
      <w:r w:rsidR="00A716E0">
        <w:rPr>
          <w:sz w:val="24"/>
          <w:szCs w:val="24"/>
        </w:rPr>
        <w:fldChar w:fldCharType="begin"/>
      </w:r>
      <w:r w:rsidR="00F3227F">
        <w:rPr>
          <w:sz w:val="24"/>
          <w:szCs w:val="24"/>
        </w:rPr>
        <w:instrText xml:space="preserve"> ADDIN ZOTERO_ITEM CSL_CITATION {"citationID":"zFG33Rh7","properties":{"formattedCitation":"[15]","plainCitation":"[15]","noteIndex":0},"citationItems":[{"id":66,"uris":["http://zotero.org/users/local/risK7MLb/items/E44M72ZH"],"itemData":{"id":66,"type":"article-journal","abstract":"Recently, the huge amounts of data and its incremental increase have changed the importance of information security and data analysis systems for Big Data. Intrusion detection system (IDS) is a system that monitors and analyzes data to detect any intrusion in the system or network. High volume, variety and high speed of data generated in the network have made the data analysis process to detect attacks by traditional techniques very difficult. Big Data techniques are used in IDS to deal with Big Data for accurate and efficient data analysis process. This paper introduced Spark-Chi-SVM model for intrusion detection. In this model, we have used ChiSqSelector for feature selection, and built an intrusion detection model by using support vector machine (SVM) classifier on Apache Spark Big Data platform. We used KDD99 to train and test the model. In the experiment, we introduced a comparison between Chi-SVM classifier and Chi-Logistic Regression classifier. The results of the experiment showed that Spark-Chi-SVM model has high performance, reduces the training time and is efficient for Big Data.","container-title":"Journal of Big Data","DOI":"10.1186/s40537-018-0145-4","ISSN":"2196-1115","issue":"1","journalAbbreviation":"Journal of Big Data","page":"34","source":"BioMed Central","title":"Intrusion detection model using machine learning algorithm on Big Data environment","volume":"5","author":[{"family":"Othman","given":"Suad Mohammed"},{"family":"Ba-Alwi","given":"Fadl Mutaher"},{"family":"Alsohybe","given":"Nabeel T."},{"family":"Al-Hashida","given":"Amal Y."}],"issued":{"date-parts":[["2018",9,24]]}}}],"schema":"https://github.com/citation-style-language/schema/raw/master/csl-citation.json"} </w:instrText>
      </w:r>
      <w:r w:rsidR="00A716E0">
        <w:rPr>
          <w:sz w:val="24"/>
          <w:szCs w:val="24"/>
        </w:rPr>
        <w:fldChar w:fldCharType="separate"/>
      </w:r>
      <w:r w:rsidR="00F3227F" w:rsidRPr="00F3227F">
        <w:rPr>
          <w:rFonts w:ascii="Calibri" w:hAnsi="Calibri" w:cs="Calibri"/>
          <w:sz w:val="24"/>
        </w:rPr>
        <w:t>[15]</w:t>
      </w:r>
      <w:r w:rsidR="00A716E0">
        <w:rPr>
          <w:sz w:val="24"/>
          <w:szCs w:val="24"/>
        </w:rPr>
        <w:fldChar w:fldCharType="end"/>
      </w:r>
      <w:r w:rsidR="0064234E" w:rsidRPr="0000338F">
        <w:rPr>
          <w:sz w:val="24"/>
          <w:szCs w:val="24"/>
        </w:rPr>
        <w:t xml:space="preserve">. </w:t>
      </w:r>
      <w:r w:rsidR="00C64E10" w:rsidRPr="0000338F">
        <w:rPr>
          <w:sz w:val="24"/>
          <w:szCs w:val="24"/>
        </w:rPr>
        <w:t xml:space="preserve">Different ML models have been applied to help </w:t>
      </w:r>
      <w:r w:rsidR="0000338F" w:rsidRPr="0000338F">
        <w:rPr>
          <w:sz w:val="24"/>
          <w:szCs w:val="24"/>
        </w:rPr>
        <w:t>identify</w:t>
      </w:r>
      <w:r w:rsidR="00C64E10" w:rsidRPr="0000338F">
        <w:rPr>
          <w:sz w:val="24"/>
          <w:szCs w:val="24"/>
        </w:rPr>
        <w:t xml:space="preserve"> </w:t>
      </w:r>
      <w:r w:rsidR="004F6D9E">
        <w:rPr>
          <w:sz w:val="24"/>
          <w:szCs w:val="24"/>
        </w:rPr>
        <w:t>irregular patterns o</w:t>
      </w:r>
      <w:r w:rsidR="00403557">
        <w:rPr>
          <w:sz w:val="24"/>
          <w:szCs w:val="24"/>
        </w:rPr>
        <w:t>r</w:t>
      </w:r>
      <w:r w:rsidR="00C64E10" w:rsidRPr="0000338F">
        <w:rPr>
          <w:sz w:val="24"/>
          <w:szCs w:val="24"/>
        </w:rPr>
        <w:t xml:space="preserve"> in</w:t>
      </w:r>
      <w:r w:rsidR="00B730B1" w:rsidRPr="0000338F">
        <w:rPr>
          <w:sz w:val="24"/>
          <w:szCs w:val="24"/>
        </w:rPr>
        <w:t xml:space="preserve"> detecting </w:t>
      </w:r>
      <w:r w:rsidR="00BF3213" w:rsidRPr="0000338F">
        <w:rPr>
          <w:sz w:val="24"/>
          <w:szCs w:val="24"/>
        </w:rPr>
        <w:t>anomalo</w:t>
      </w:r>
      <w:r w:rsidR="00BF3213">
        <w:rPr>
          <w:sz w:val="24"/>
          <w:szCs w:val="24"/>
        </w:rPr>
        <w:t>us</w:t>
      </w:r>
      <w:r w:rsidR="00B730B1" w:rsidRPr="0000338F">
        <w:rPr>
          <w:sz w:val="24"/>
          <w:szCs w:val="24"/>
        </w:rPr>
        <w:t xml:space="preserve"> </w:t>
      </w:r>
      <w:r w:rsidR="0000338F" w:rsidRPr="0000338F">
        <w:rPr>
          <w:sz w:val="24"/>
          <w:szCs w:val="24"/>
        </w:rPr>
        <w:t>behaviour</w:t>
      </w:r>
      <w:r w:rsidR="00B730B1" w:rsidRPr="0000338F">
        <w:rPr>
          <w:sz w:val="24"/>
          <w:szCs w:val="24"/>
        </w:rPr>
        <w:t xml:space="preserve"> in networks such as Random </w:t>
      </w:r>
      <w:r w:rsidR="00BF3213">
        <w:rPr>
          <w:sz w:val="24"/>
          <w:szCs w:val="24"/>
        </w:rPr>
        <w:t>F</w:t>
      </w:r>
      <w:r w:rsidR="00B730B1" w:rsidRPr="0000338F">
        <w:rPr>
          <w:sz w:val="24"/>
          <w:szCs w:val="24"/>
        </w:rPr>
        <w:t xml:space="preserve">orest </w:t>
      </w:r>
      <w:r w:rsidR="005972CF">
        <w:rPr>
          <w:sz w:val="24"/>
          <w:szCs w:val="24"/>
        </w:rPr>
        <w:fldChar w:fldCharType="begin"/>
      </w:r>
      <w:r w:rsidR="00F3227F">
        <w:rPr>
          <w:sz w:val="24"/>
          <w:szCs w:val="24"/>
        </w:rPr>
        <w:instrText xml:space="preserve"> ADDIN ZOTERO_ITEM CSL_CITATION {"citationID":"ROXy5iXG","properties":{"formattedCitation":"[16]","plainCitation":"[16]","noteIndex":0},"citationItems":[{"id":138,"uris":["http://zotero.org/users/local/risK7MLb/items/RFRMC5Q9"],"itemData":{"id":138,"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llection-title":"Twelfth International Conference on Communication Networks, ICCN 2016, August 19– 21, 2016, Bangalore, India Twelfth International Conference on Data Mining and Warehousing, ICDMW 2016, August 19-21, 2016, Bangalore, India Twelfth International Conference on Image and Signal Processing, ICISP 2016, August 19-21, 2016, Bangalore, India","container-title":"Procedia Computer Science","DOI":"10.1016/j.procs.2016.06.047","ISSN":"1877-0509","journalAbbreviation":"Procedia Computer Science","language":"en","page":"213-217","source":"ScienceDirect","title":"Random Forest Modeling for Network Intrusion Detection System","volume":"89","author":[{"family":"Farnaaz","given":"Nabila"},{"family":"Jabbar","given":"M. A."}],"issued":{"date-parts":[["2016",1,1]]}}}],"schema":"https://github.com/citation-style-language/schema/raw/master/csl-citation.json"} </w:instrText>
      </w:r>
      <w:r w:rsidR="005972CF">
        <w:rPr>
          <w:sz w:val="24"/>
          <w:szCs w:val="24"/>
        </w:rPr>
        <w:fldChar w:fldCharType="separate"/>
      </w:r>
      <w:r w:rsidR="00F3227F" w:rsidRPr="00F3227F">
        <w:rPr>
          <w:rFonts w:ascii="Calibri" w:hAnsi="Calibri" w:cs="Calibri"/>
          <w:sz w:val="24"/>
        </w:rPr>
        <w:t>[16]</w:t>
      </w:r>
      <w:r w:rsidR="005972CF">
        <w:rPr>
          <w:sz w:val="24"/>
          <w:szCs w:val="24"/>
        </w:rPr>
        <w:fldChar w:fldCharType="end"/>
      </w:r>
      <w:r w:rsidR="00B730B1" w:rsidRPr="0000338F">
        <w:rPr>
          <w:sz w:val="24"/>
          <w:szCs w:val="24"/>
        </w:rPr>
        <w:t xml:space="preserve">, Gradient Boosting </w:t>
      </w:r>
      <w:r w:rsidR="00077C73">
        <w:rPr>
          <w:sz w:val="24"/>
          <w:szCs w:val="24"/>
        </w:rPr>
        <w:fldChar w:fldCharType="begin"/>
      </w:r>
      <w:r w:rsidR="00F3227F">
        <w:rPr>
          <w:sz w:val="24"/>
          <w:szCs w:val="24"/>
        </w:rPr>
        <w:instrText xml:space="preserve"> ADDIN ZOTERO_ITEM CSL_CITATION {"citationID":"GWqYfiv7","properties":{"formattedCitation":"[17]","plainCitation":"[17]","noteIndex":0},"citationItems":[{"id":141,"uris":["http://zotero.org/users/local/risK7MLb/items/HV99YIQ7"],"itemData":{"id":141,"type":"paper-conference","abstract":"An unauthorized activity on the network is called network intrusion and device or software application which monitors the network parameters in order to detect such an intrusion is called network intrusion detection system (NIDS). With high rise in malicious activities on the internet, it is extremely important for NIDS to quickly and correctly identify any kind of malicious activity on the network. Moreover, the system must refrain from raising false alarms in case of normal usage detected as malicious. This paper proposes use of machine learning classification algorithms - XGBoost and AdaBoost with and without clustering to train a model for NIDS. The models are trained and tested using NSL KDD dataset and the results are an improvement over the previous works related to intrusion detection on the same dataset.","container-title":"2018 9th International Conference on Computing, Communication and Networking Technologies (ICCCNT)","DOI":"10.1109/ICCCNT.2018.8494186","event-title":"2018 9th International Conference on Computing, Communication and Networking Technologies (ICCCNT)","page":"1-7","source":"IEEE Xplore","title":"Network Intrusion Detection Using Clustering and Gradient Boosting","author":[{"family":"Verma","given":"Parag"},{"family":"Anwar","given":"Shayan"},{"family":"Khan","given":"Shadab"},{"family":"Mane","given":"Sunil B"}],"issued":{"date-parts":[["2018",7]]}}}],"schema":"https://github.com/citation-style-language/schema/raw/master/csl-citation.json"} </w:instrText>
      </w:r>
      <w:r w:rsidR="00077C73">
        <w:rPr>
          <w:sz w:val="24"/>
          <w:szCs w:val="24"/>
        </w:rPr>
        <w:fldChar w:fldCharType="separate"/>
      </w:r>
      <w:r w:rsidR="00F3227F" w:rsidRPr="00F3227F">
        <w:rPr>
          <w:rFonts w:ascii="Calibri" w:hAnsi="Calibri" w:cs="Calibri"/>
          <w:sz w:val="24"/>
        </w:rPr>
        <w:t>[17]</w:t>
      </w:r>
      <w:r w:rsidR="00077C73">
        <w:rPr>
          <w:sz w:val="24"/>
          <w:szCs w:val="24"/>
        </w:rPr>
        <w:fldChar w:fldCharType="end"/>
      </w:r>
      <w:r w:rsidR="00B730B1" w:rsidRPr="0000338F">
        <w:rPr>
          <w:sz w:val="24"/>
          <w:szCs w:val="24"/>
        </w:rPr>
        <w:t xml:space="preserve">, Support </w:t>
      </w:r>
      <w:r w:rsidR="0000338F" w:rsidRPr="0000338F">
        <w:rPr>
          <w:sz w:val="24"/>
          <w:szCs w:val="24"/>
        </w:rPr>
        <w:t>Vector</w:t>
      </w:r>
      <w:r w:rsidR="00B730B1" w:rsidRPr="0000338F">
        <w:rPr>
          <w:sz w:val="24"/>
          <w:szCs w:val="24"/>
        </w:rPr>
        <w:t xml:space="preserve"> </w:t>
      </w:r>
      <w:r w:rsidR="0000338F" w:rsidRPr="0000338F">
        <w:rPr>
          <w:sz w:val="24"/>
          <w:szCs w:val="24"/>
        </w:rPr>
        <w:t>Machines</w:t>
      </w:r>
      <w:r w:rsidR="00B730B1" w:rsidRPr="0000338F">
        <w:rPr>
          <w:sz w:val="24"/>
          <w:szCs w:val="24"/>
        </w:rPr>
        <w:t xml:space="preserve"> </w:t>
      </w:r>
      <w:r w:rsidR="008C311E">
        <w:rPr>
          <w:sz w:val="24"/>
          <w:szCs w:val="24"/>
        </w:rPr>
        <w:fldChar w:fldCharType="begin"/>
      </w:r>
      <w:r w:rsidR="00F3227F">
        <w:rPr>
          <w:sz w:val="24"/>
          <w:szCs w:val="24"/>
        </w:rPr>
        <w:instrText xml:space="preserve"> ADDIN ZOTERO_ITEM CSL_CITATION {"citationID":"fSApQJ56","properties":{"formattedCitation":"[18]","plainCitation":"[18]","noteIndex":0},"citationItems":[{"id":143,"uris":["http://zotero.org/users/local/risK7MLb/items/AQHWWDMY"],"itemData":{"id":143,"type":"paper-conference","abstract":"This paper proposes a method of applying Support Vector Machines to network-based Intrusion Detection System (SVM IDS). Support vector machines(SVM) is a learning technique which has been successfully applied in many application areas. Intrusion detection can be considered as two-class classification problem or multi-class classification problem. We used dataset from 1999 KDD intrusion detection contest. SVM IDS was learned with triaing set and tested with test sets to evaluate the performance of SVM IDS to the novel attacks. And we also evaluate the importance of each feature to improve the overall performance of IDS. The results of experiments demonstrate that applying SVM in Intrusion Detection System can be an effective and efficient way for detecting intrusions.","collection-title":"Lecture Notes in Computer Science","container-title":"Information Networking","DOI":"10.1007/978-3-540-45235-5_73","event-place":"Berlin, Heidelberg","ISBN":"978-3-540-45235-5","language":"en","page":"747-756","publisher":"Springer","publisher-place":"Berlin, Heidelberg","source":"Springer Link","title":"Network-Based Intrusion Detection with Support Vector Machines","author":[{"family":"Kim","given":"Dong Seong"},{"family":"Park","given":"Jong Sou"}],"editor":[{"family":"Kahng","given":"Hyun-Kook"}],"issued":{"date-parts":[["2003"]]}}}],"schema":"https://github.com/citation-style-language/schema/raw/master/csl-citation.json"} </w:instrText>
      </w:r>
      <w:r w:rsidR="008C311E">
        <w:rPr>
          <w:sz w:val="24"/>
          <w:szCs w:val="24"/>
        </w:rPr>
        <w:fldChar w:fldCharType="separate"/>
      </w:r>
      <w:r w:rsidR="00F3227F" w:rsidRPr="00F3227F">
        <w:rPr>
          <w:rFonts w:ascii="Calibri" w:hAnsi="Calibri" w:cs="Calibri"/>
          <w:sz w:val="24"/>
        </w:rPr>
        <w:t>[18]</w:t>
      </w:r>
      <w:r w:rsidR="008C311E">
        <w:rPr>
          <w:sz w:val="24"/>
          <w:szCs w:val="24"/>
        </w:rPr>
        <w:fldChar w:fldCharType="end"/>
      </w:r>
      <w:r w:rsidR="00F94540" w:rsidRPr="0000338F">
        <w:rPr>
          <w:sz w:val="24"/>
          <w:szCs w:val="24"/>
        </w:rPr>
        <w:t xml:space="preserve"> and K-nearest Neighbour </w:t>
      </w:r>
      <w:r w:rsidR="00E327EE">
        <w:rPr>
          <w:sz w:val="24"/>
          <w:szCs w:val="24"/>
        </w:rPr>
        <w:fldChar w:fldCharType="begin"/>
      </w:r>
      <w:r w:rsidR="00F3227F">
        <w:rPr>
          <w:sz w:val="24"/>
          <w:szCs w:val="24"/>
        </w:rPr>
        <w:instrText xml:space="preserve"> ADDIN ZOTERO_ITEM CSL_CITATION {"citationID":"7NFKU6Y5","properties":{"formattedCitation":"[19]","plainCitation":"[19]","noteIndex":0},"citationItems":[{"id":144,"uris":["http://zotero.org/users/local/risK7MLb/items/FQU26T9G"],"itemData":{"id":144,"type":"article-journal","abstract":"A new approach, based on the k-Nearest Neighbor (kNN) classifier, is used to classify program behavior as normal or intrusive. Program behavior, in turn, is represented by frequencies of system calls. Each system call is treated as a word and the collection of system calls over each program execution as a document. These documents are then classified using kNN classifier, a popular method in text categorization. This method seems to offer some computational advantages over those that seek to characterize program behavior with short sequences of system calls and generate individual program profiles. Preliminary experiments with 1998 DARPA BSM audit data show that the kNN classifier can effectively detect intrusive attacks and achieve a low false positive rate.","container-title":"Computers &amp; Security","DOI":"10.1016/S0167-4048(02)00514-X","ISSN":"0167-4048","issue":"5","journalAbbreviation":"Computers &amp; Security","language":"en","page":"439-448","source":"ScienceDirect","title":"Use of K-Nearest Neighbor classifier for intrusion detection11An earlier version of this paper is to appear in the Proceedings of the 11th USENIX Security Symposium, San Francisco, CA, August 2002","volume":"21","author":[{"family":"Liao","given":"Yihua"},{"family":"Vemuri","given":"V. Rao"}],"issued":{"date-parts":[["2002",10,1]]}}}],"schema":"https://github.com/citation-style-language/schema/raw/master/csl-citation.json"} </w:instrText>
      </w:r>
      <w:r w:rsidR="00E327EE">
        <w:rPr>
          <w:sz w:val="24"/>
          <w:szCs w:val="24"/>
        </w:rPr>
        <w:fldChar w:fldCharType="separate"/>
      </w:r>
      <w:r w:rsidR="00F3227F" w:rsidRPr="00F3227F">
        <w:rPr>
          <w:rFonts w:ascii="Calibri" w:hAnsi="Calibri" w:cs="Calibri"/>
          <w:sz w:val="24"/>
        </w:rPr>
        <w:t>[19]</w:t>
      </w:r>
      <w:r w:rsidR="00E327EE">
        <w:rPr>
          <w:sz w:val="24"/>
          <w:szCs w:val="24"/>
        </w:rPr>
        <w:fldChar w:fldCharType="end"/>
      </w:r>
      <w:r w:rsidR="00F94540" w:rsidRPr="0000338F">
        <w:rPr>
          <w:sz w:val="24"/>
          <w:szCs w:val="24"/>
        </w:rPr>
        <w:t>.</w:t>
      </w:r>
      <w:r w:rsidR="0066238F">
        <w:rPr>
          <w:sz w:val="24"/>
          <w:szCs w:val="24"/>
        </w:rPr>
        <w:t xml:space="preserve"> The models are </w:t>
      </w:r>
      <w:r w:rsidR="00954396">
        <w:rPr>
          <w:sz w:val="24"/>
          <w:szCs w:val="24"/>
        </w:rPr>
        <w:t xml:space="preserve">also </w:t>
      </w:r>
      <w:r w:rsidR="00F67534">
        <w:rPr>
          <w:sz w:val="24"/>
          <w:szCs w:val="24"/>
        </w:rPr>
        <w:t>designed to work with large data</w:t>
      </w:r>
      <w:r w:rsidR="006B7031">
        <w:rPr>
          <w:sz w:val="24"/>
          <w:szCs w:val="24"/>
        </w:rPr>
        <w:t>sets</w:t>
      </w:r>
      <w:r w:rsidR="00F67534">
        <w:rPr>
          <w:sz w:val="24"/>
          <w:szCs w:val="24"/>
        </w:rPr>
        <w:t xml:space="preserve"> and reduce the amount of false positives</w:t>
      </w:r>
      <w:r w:rsidR="00954396">
        <w:rPr>
          <w:sz w:val="24"/>
          <w:szCs w:val="24"/>
        </w:rPr>
        <w:t>, i.e. situations where the models detect an attack but there is none</w:t>
      </w:r>
      <w:r w:rsidR="00F67534">
        <w:rPr>
          <w:sz w:val="24"/>
          <w:szCs w:val="24"/>
        </w:rPr>
        <w:t xml:space="preserve">. They used some </w:t>
      </w:r>
      <w:r w:rsidR="00D15698">
        <w:rPr>
          <w:sz w:val="24"/>
          <w:szCs w:val="24"/>
        </w:rPr>
        <w:t xml:space="preserve">large security datasets such as KDD99 </w:t>
      </w:r>
      <w:r w:rsidR="00587B6C">
        <w:rPr>
          <w:sz w:val="24"/>
          <w:szCs w:val="24"/>
        </w:rPr>
        <w:fldChar w:fldCharType="begin"/>
      </w:r>
      <w:r w:rsidR="00F3227F">
        <w:rPr>
          <w:sz w:val="24"/>
          <w:szCs w:val="24"/>
        </w:rPr>
        <w:instrText xml:space="preserve"> ADDIN ZOTERO_ITEM CSL_CITATION {"citationID":"gMye5E7i","properties":{"formattedCitation":"[20]","plainCitation":"[20]","noteIndex":0},"citationItems":[{"id":164,"uris":["http://zotero.org/users/local/risK7MLb/items/LFN4CBWG"],"itemData":{"id":164,"type":"webpage","title":"UCI Machine Learning Repository: KDD Cup 1999 Data Data Set","URL":"https://archive.ics.uci.edu/ml/datasets/kdd+cup+1999+data","accessed":{"date-parts":[["2023",5,10]]}}}],"schema":"https://github.com/citation-style-language/schema/raw/master/csl-citation.json"} </w:instrText>
      </w:r>
      <w:r w:rsidR="00587B6C">
        <w:rPr>
          <w:sz w:val="24"/>
          <w:szCs w:val="24"/>
        </w:rPr>
        <w:fldChar w:fldCharType="separate"/>
      </w:r>
      <w:r w:rsidR="00F3227F" w:rsidRPr="00F3227F">
        <w:rPr>
          <w:rFonts w:ascii="Calibri" w:hAnsi="Calibri" w:cs="Calibri"/>
          <w:sz w:val="24"/>
        </w:rPr>
        <w:t>[20]</w:t>
      </w:r>
      <w:r w:rsidR="00587B6C">
        <w:rPr>
          <w:sz w:val="24"/>
          <w:szCs w:val="24"/>
        </w:rPr>
        <w:fldChar w:fldCharType="end"/>
      </w:r>
      <w:r w:rsidR="00123B31">
        <w:rPr>
          <w:sz w:val="24"/>
          <w:szCs w:val="24"/>
        </w:rPr>
        <w:t xml:space="preserve"> </w:t>
      </w:r>
      <w:r w:rsidR="00D15698">
        <w:rPr>
          <w:sz w:val="24"/>
          <w:szCs w:val="24"/>
        </w:rPr>
        <w:t>and NSL-KDD</w:t>
      </w:r>
      <w:r w:rsidR="005057B9">
        <w:rPr>
          <w:sz w:val="24"/>
          <w:szCs w:val="24"/>
        </w:rPr>
        <w:t xml:space="preserve"> </w:t>
      </w:r>
      <w:r w:rsidR="00222EA2">
        <w:rPr>
          <w:sz w:val="24"/>
          <w:szCs w:val="24"/>
        </w:rPr>
        <w:fldChar w:fldCharType="begin"/>
      </w:r>
      <w:r w:rsidR="00F3227F">
        <w:rPr>
          <w:sz w:val="24"/>
          <w:szCs w:val="24"/>
        </w:rPr>
        <w:instrText xml:space="preserve"> ADDIN ZOTERO_ITEM CSL_CITATION {"citationID":"o5kKHv6Q","properties":{"formattedCitation":"[21]","plainCitation":"[21]","noteIndex":0},"citationItems":[{"id":165,"uris":["http://zotero.org/users/local/risK7MLb/items/G6FGFEEF"],"itemData":{"id":165,"type":"webpage","abstract":"CIC and ISCX datasets are used for security testing and malware prevention. NSL-KDD is intended to solve some of the inherent problems of the KDD'99 dataset.","language":"en","title":"NSL-KDD | Datasets | Research | Canadian Institute for Cybersecurity | UNB","URL":"https://www.unb.ca/cic/datasets/nsl.html","accessed":{"date-parts":[["2023",5,10]]}}}],"schema":"https://github.com/citation-style-language/schema/raw/master/csl-citation.json"} </w:instrText>
      </w:r>
      <w:r w:rsidR="00222EA2">
        <w:rPr>
          <w:sz w:val="24"/>
          <w:szCs w:val="24"/>
        </w:rPr>
        <w:fldChar w:fldCharType="separate"/>
      </w:r>
      <w:r w:rsidR="00F3227F" w:rsidRPr="00F3227F">
        <w:rPr>
          <w:rFonts w:ascii="Calibri" w:hAnsi="Calibri" w:cs="Calibri"/>
          <w:sz w:val="24"/>
        </w:rPr>
        <w:t>[21]</w:t>
      </w:r>
      <w:r w:rsidR="00222EA2">
        <w:rPr>
          <w:sz w:val="24"/>
          <w:szCs w:val="24"/>
        </w:rPr>
        <w:fldChar w:fldCharType="end"/>
      </w:r>
      <w:r w:rsidR="005057B9">
        <w:rPr>
          <w:sz w:val="24"/>
          <w:szCs w:val="24"/>
        </w:rPr>
        <w:t xml:space="preserve">. </w:t>
      </w:r>
      <w:r w:rsidR="00531AE0" w:rsidRPr="0000338F">
        <w:rPr>
          <w:sz w:val="24"/>
          <w:szCs w:val="24"/>
        </w:rPr>
        <w:t>Th</w:t>
      </w:r>
      <w:r w:rsidR="006E552C">
        <w:rPr>
          <w:sz w:val="24"/>
          <w:szCs w:val="24"/>
        </w:rPr>
        <w:t>is</w:t>
      </w:r>
      <w:r w:rsidR="00531AE0" w:rsidRPr="0000338F">
        <w:rPr>
          <w:sz w:val="24"/>
          <w:szCs w:val="24"/>
        </w:rPr>
        <w:t xml:space="preserve"> </w:t>
      </w:r>
      <w:r w:rsidR="0000338F" w:rsidRPr="0000338F">
        <w:rPr>
          <w:sz w:val="24"/>
          <w:szCs w:val="24"/>
        </w:rPr>
        <w:t>research</w:t>
      </w:r>
      <w:r w:rsidR="00531AE0" w:rsidRPr="0000338F">
        <w:rPr>
          <w:sz w:val="24"/>
          <w:szCs w:val="24"/>
        </w:rPr>
        <w:t xml:space="preserve"> is taking a different </w:t>
      </w:r>
      <w:r w:rsidR="00BF3949">
        <w:rPr>
          <w:sz w:val="24"/>
          <w:szCs w:val="24"/>
        </w:rPr>
        <w:t xml:space="preserve">novel </w:t>
      </w:r>
      <w:r w:rsidR="00531AE0" w:rsidRPr="0000338F">
        <w:rPr>
          <w:sz w:val="24"/>
          <w:szCs w:val="24"/>
        </w:rPr>
        <w:t xml:space="preserve">approach in that it will not be training on the </w:t>
      </w:r>
      <w:r w:rsidR="00BF3949">
        <w:rPr>
          <w:sz w:val="24"/>
          <w:szCs w:val="24"/>
        </w:rPr>
        <w:t xml:space="preserve">full </w:t>
      </w:r>
      <w:r w:rsidR="00531AE0" w:rsidRPr="0000338F">
        <w:rPr>
          <w:sz w:val="24"/>
          <w:szCs w:val="24"/>
        </w:rPr>
        <w:t xml:space="preserve">data as one block but instead is looking at </w:t>
      </w:r>
      <w:r w:rsidR="0000338F" w:rsidRPr="0000338F">
        <w:rPr>
          <w:sz w:val="24"/>
          <w:szCs w:val="24"/>
        </w:rPr>
        <w:t>simulating</w:t>
      </w:r>
      <w:r w:rsidR="00531AE0" w:rsidRPr="0000338F">
        <w:rPr>
          <w:sz w:val="24"/>
          <w:szCs w:val="24"/>
        </w:rPr>
        <w:t xml:space="preserve"> a </w:t>
      </w:r>
      <w:r w:rsidR="00677A67">
        <w:rPr>
          <w:sz w:val="24"/>
          <w:szCs w:val="24"/>
        </w:rPr>
        <w:t>real-world</w:t>
      </w:r>
      <w:r w:rsidR="00531AE0" w:rsidRPr="0000338F">
        <w:rPr>
          <w:sz w:val="24"/>
          <w:szCs w:val="24"/>
        </w:rPr>
        <w:t xml:space="preserve"> environment by batch streaming data into </w:t>
      </w:r>
      <w:r w:rsidR="00BF3949">
        <w:rPr>
          <w:sz w:val="24"/>
          <w:szCs w:val="24"/>
        </w:rPr>
        <w:t>ML and NN</w:t>
      </w:r>
      <w:r w:rsidR="0000338F" w:rsidRPr="0000338F">
        <w:rPr>
          <w:sz w:val="24"/>
          <w:szCs w:val="24"/>
        </w:rPr>
        <w:t xml:space="preserve"> </w:t>
      </w:r>
      <w:r w:rsidR="00BF3949">
        <w:rPr>
          <w:sz w:val="24"/>
          <w:szCs w:val="24"/>
        </w:rPr>
        <w:t>m</w:t>
      </w:r>
      <w:r w:rsidR="0000338F" w:rsidRPr="0000338F">
        <w:rPr>
          <w:sz w:val="24"/>
          <w:szCs w:val="24"/>
        </w:rPr>
        <w:t>odels and</w:t>
      </w:r>
      <w:r w:rsidR="00B730B1" w:rsidRPr="0000338F">
        <w:rPr>
          <w:sz w:val="24"/>
          <w:szCs w:val="24"/>
        </w:rPr>
        <w:t xml:space="preserve"> </w:t>
      </w:r>
      <w:r w:rsidR="003A3183">
        <w:rPr>
          <w:sz w:val="24"/>
          <w:szCs w:val="24"/>
        </w:rPr>
        <w:t>comparing which model</w:t>
      </w:r>
      <w:r w:rsidR="00A3004C">
        <w:rPr>
          <w:sz w:val="24"/>
          <w:szCs w:val="24"/>
        </w:rPr>
        <w:t>s</w:t>
      </w:r>
      <w:r w:rsidR="003A3183">
        <w:rPr>
          <w:sz w:val="24"/>
          <w:szCs w:val="24"/>
        </w:rPr>
        <w:t xml:space="preserve"> perform best. This is a </w:t>
      </w:r>
      <w:r w:rsidR="002B7990">
        <w:rPr>
          <w:sz w:val="24"/>
          <w:szCs w:val="24"/>
        </w:rPr>
        <w:t>unique</w:t>
      </w:r>
      <w:r w:rsidR="003A3183">
        <w:rPr>
          <w:sz w:val="24"/>
          <w:szCs w:val="24"/>
        </w:rPr>
        <w:t xml:space="preserve"> improvement on the previous </w:t>
      </w:r>
      <w:r w:rsidR="002B7990">
        <w:rPr>
          <w:sz w:val="24"/>
          <w:szCs w:val="24"/>
        </w:rPr>
        <w:t>research</w:t>
      </w:r>
      <w:r w:rsidR="00222EA2">
        <w:rPr>
          <w:sz w:val="24"/>
          <w:szCs w:val="24"/>
        </w:rPr>
        <w:t>.</w:t>
      </w:r>
    </w:p>
    <w:p w14:paraId="20F92887" w14:textId="23DBCE31" w:rsidR="0040351B" w:rsidRDefault="0040351B" w:rsidP="00980C01">
      <w:pPr>
        <w:pStyle w:val="Heading2"/>
        <w:rPr>
          <w:sz w:val="30"/>
          <w:szCs w:val="30"/>
        </w:rPr>
      </w:pPr>
      <w:bookmarkStart w:id="8" w:name="_Toc134635316"/>
      <w:r>
        <w:rPr>
          <w:sz w:val="30"/>
          <w:szCs w:val="30"/>
        </w:rPr>
        <w:t>3.3</w:t>
      </w:r>
      <w:r w:rsidR="00980C01">
        <w:rPr>
          <w:sz w:val="30"/>
          <w:szCs w:val="30"/>
        </w:rPr>
        <w:tab/>
      </w:r>
      <w:r>
        <w:rPr>
          <w:sz w:val="30"/>
          <w:szCs w:val="30"/>
        </w:rPr>
        <w:t xml:space="preserve">Neural Networks with IDS </w:t>
      </w:r>
      <w:r w:rsidR="00C04693">
        <w:rPr>
          <w:sz w:val="30"/>
          <w:szCs w:val="30"/>
        </w:rPr>
        <w:t>Systems</w:t>
      </w:r>
      <w:bookmarkEnd w:id="8"/>
    </w:p>
    <w:p w14:paraId="312195FA" w14:textId="77777777" w:rsidR="00980C01" w:rsidRPr="002B7990" w:rsidRDefault="00980C01" w:rsidP="0040351B">
      <w:pPr>
        <w:rPr>
          <w:sz w:val="10"/>
          <w:szCs w:val="10"/>
        </w:rPr>
      </w:pPr>
    </w:p>
    <w:p w14:paraId="725B872E" w14:textId="55AB0710" w:rsidR="00BF70B7" w:rsidRDefault="002B7990" w:rsidP="00361186">
      <w:pPr>
        <w:spacing w:line="360" w:lineRule="auto"/>
        <w:rPr>
          <w:sz w:val="24"/>
          <w:szCs w:val="24"/>
        </w:rPr>
      </w:pPr>
      <w:r w:rsidRPr="00361186">
        <w:rPr>
          <w:sz w:val="24"/>
          <w:szCs w:val="24"/>
        </w:rPr>
        <w:tab/>
        <w:t>Neural Networks</w:t>
      </w:r>
      <w:r w:rsidR="003C5723">
        <w:rPr>
          <w:sz w:val="24"/>
          <w:szCs w:val="24"/>
        </w:rPr>
        <w:t>, a sub</w:t>
      </w:r>
      <w:r w:rsidR="000F4D8C">
        <w:rPr>
          <w:sz w:val="24"/>
          <w:szCs w:val="24"/>
        </w:rPr>
        <w:t>s</w:t>
      </w:r>
      <w:r w:rsidR="003C5723">
        <w:rPr>
          <w:sz w:val="24"/>
          <w:szCs w:val="24"/>
        </w:rPr>
        <w:t xml:space="preserve">et of AI, have also been used </w:t>
      </w:r>
      <w:r w:rsidR="003C78EF">
        <w:rPr>
          <w:sz w:val="24"/>
          <w:szCs w:val="24"/>
        </w:rPr>
        <w:t xml:space="preserve">in </w:t>
      </w:r>
      <w:r w:rsidR="00A3004C">
        <w:rPr>
          <w:sz w:val="24"/>
          <w:szCs w:val="24"/>
        </w:rPr>
        <w:t>I</w:t>
      </w:r>
      <w:r w:rsidR="000F4D8C">
        <w:rPr>
          <w:sz w:val="24"/>
          <w:szCs w:val="24"/>
        </w:rPr>
        <w:t>ntrusion</w:t>
      </w:r>
      <w:r w:rsidR="003C78EF">
        <w:rPr>
          <w:sz w:val="24"/>
          <w:szCs w:val="24"/>
        </w:rPr>
        <w:t xml:space="preserve"> </w:t>
      </w:r>
      <w:r w:rsidR="00A3004C">
        <w:rPr>
          <w:sz w:val="24"/>
          <w:szCs w:val="24"/>
        </w:rPr>
        <w:t>D</w:t>
      </w:r>
      <w:r w:rsidR="003C78EF">
        <w:rPr>
          <w:sz w:val="24"/>
          <w:szCs w:val="24"/>
        </w:rPr>
        <w:t>etection</w:t>
      </w:r>
      <w:r w:rsidR="00A3004C">
        <w:rPr>
          <w:sz w:val="24"/>
          <w:szCs w:val="24"/>
        </w:rPr>
        <w:t xml:space="preserve"> Systems</w:t>
      </w:r>
      <w:r w:rsidR="00772E01">
        <w:rPr>
          <w:sz w:val="24"/>
          <w:szCs w:val="24"/>
        </w:rPr>
        <w:t xml:space="preserve">. </w:t>
      </w:r>
      <w:r w:rsidR="003C78EF">
        <w:rPr>
          <w:sz w:val="24"/>
          <w:szCs w:val="24"/>
        </w:rPr>
        <w:t>Convolutional Neural Networks (CNN)</w:t>
      </w:r>
      <w:r w:rsidR="0046161B">
        <w:rPr>
          <w:sz w:val="24"/>
          <w:szCs w:val="24"/>
        </w:rPr>
        <w:t xml:space="preserve"> </w:t>
      </w:r>
      <w:r w:rsidR="004C7B6C">
        <w:rPr>
          <w:sz w:val="24"/>
          <w:szCs w:val="24"/>
        </w:rPr>
        <w:fldChar w:fldCharType="begin"/>
      </w:r>
      <w:r w:rsidR="00F3227F">
        <w:rPr>
          <w:sz w:val="24"/>
          <w:szCs w:val="24"/>
        </w:rPr>
        <w:instrText xml:space="preserve"> ADDIN ZOTERO_ITEM CSL_CITATION {"citationID":"iikQJ2LD","properties":{"formattedCitation":"[22]","plainCitation":"[22]","noteIndex":0},"citationItems":[{"id":146,"uris":["http://zotero.org/users/local/risK7MLb/items/33UP59LB"],"itemData":{"id":146,"type":"article-journal","abstract":"PDF | Over the past few years, Internet applications have become more advanced and widely used. This has increased the need for Internet networks to be... | Find, read and cite all the research you need on ResearchGate","container-title":"ResearchGate","DOI":"10.3390/app12168162","language":"en","source":"www.researchgate.net","title":"(PDF) A Survey of CNN-Based Network Intrusion Detection","URL":"https://www.researchgate.net/publication/362724783_A_Survey_of_CNN-Based_Network_Intrusion_Detection","accessed":{"date-parts":[["2023",5,9]]}}}],"schema":"https://github.com/citation-style-language/schema/raw/master/csl-citation.json"} </w:instrText>
      </w:r>
      <w:r w:rsidR="004C7B6C">
        <w:rPr>
          <w:sz w:val="24"/>
          <w:szCs w:val="24"/>
        </w:rPr>
        <w:fldChar w:fldCharType="separate"/>
      </w:r>
      <w:r w:rsidR="00F3227F" w:rsidRPr="00F3227F">
        <w:rPr>
          <w:rFonts w:ascii="Calibri" w:hAnsi="Calibri" w:cs="Calibri"/>
          <w:sz w:val="24"/>
        </w:rPr>
        <w:t>[22]</w:t>
      </w:r>
      <w:r w:rsidR="004C7B6C">
        <w:rPr>
          <w:sz w:val="24"/>
          <w:szCs w:val="24"/>
        </w:rPr>
        <w:fldChar w:fldCharType="end"/>
      </w:r>
      <w:r w:rsidR="003C78EF">
        <w:rPr>
          <w:sz w:val="24"/>
          <w:szCs w:val="24"/>
        </w:rPr>
        <w:t>, Long Short Term Memory (LSTM</w:t>
      </w:r>
      <w:r w:rsidR="0046161B">
        <w:rPr>
          <w:sz w:val="24"/>
          <w:szCs w:val="24"/>
        </w:rPr>
        <w:t xml:space="preserve">) networks </w:t>
      </w:r>
      <w:r w:rsidR="00DB19EF">
        <w:rPr>
          <w:sz w:val="24"/>
          <w:szCs w:val="24"/>
        </w:rPr>
        <w:fldChar w:fldCharType="begin"/>
      </w:r>
      <w:r w:rsidR="00F3227F">
        <w:rPr>
          <w:sz w:val="24"/>
          <w:szCs w:val="24"/>
        </w:rPr>
        <w:instrText xml:space="preserve"> ADDIN ZOTERO_ITEM CSL_CITATION {"citationID":"xcBs3ewh","properties":{"formattedCitation":"[23]","plainCitation":"[23]","noteIndex":0},"citationItems":[{"id":148,"uris":["http://zotero.org/users/local/risK7MLb/items/I4PEYS2W"],"itemData":{"id":148,"type":"article-journal","abstract":"An intrusion detection system (IDS) is a device or software application that monitors a network for malicious activity or policy violations. It scans a network or a system for a harmful activity or security breaching. IDS protects networks (Network-based intrusion detection system NIDS) or hosts (Host-based intrusion detection system HIDS), and work by either looking for signatures of known attacks or deviations from normal activity. Deep learning algorithms proved their effectiveness in intrusion detection compared to other machine learning methods. In this paper, we implemented deep learning solutions for detecting attacks based on Long Short-Term Memory (LSTM). PCA (principal component analysis) and Mutual information (MI) are used as dimensionality reduction and feature selection techniques. Our approach was tested on a benchmark data set, KDD99, and the experimental outcomes show that models based on PCA achieve the best accuracy for training and testing, in both binary and multiclass classification.","container-title":"Journal of Big Data","DOI":"10.1186/s40537-021-00448-4","ISSN":"2196-1115","issue":"1","journalAbbreviation":"Journal of Big Data","page":"65","source":"BioMed Central","title":"Intrusion detection systems using long short-term memory (LSTM)","volume":"8","author":[{"family":"Laghrissi","given":"FatimaEzzahra"},{"family":"Douzi","given":"Samira"},{"family":"Douzi","given":"Khadija"},{"family":"Hssina","given":"Badr"}],"issued":{"date-parts":[["2021",5,7]]}}}],"schema":"https://github.com/citation-style-language/schema/raw/master/csl-citation.json"} </w:instrText>
      </w:r>
      <w:r w:rsidR="00DB19EF">
        <w:rPr>
          <w:sz w:val="24"/>
          <w:szCs w:val="24"/>
        </w:rPr>
        <w:fldChar w:fldCharType="separate"/>
      </w:r>
      <w:r w:rsidR="00F3227F" w:rsidRPr="00F3227F">
        <w:rPr>
          <w:rFonts w:ascii="Calibri" w:hAnsi="Calibri" w:cs="Calibri"/>
          <w:sz w:val="24"/>
        </w:rPr>
        <w:t>[23]</w:t>
      </w:r>
      <w:r w:rsidR="00DB19EF">
        <w:rPr>
          <w:sz w:val="24"/>
          <w:szCs w:val="24"/>
        </w:rPr>
        <w:fldChar w:fldCharType="end"/>
      </w:r>
      <w:r w:rsidR="0046161B">
        <w:rPr>
          <w:sz w:val="24"/>
          <w:szCs w:val="24"/>
        </w:rPr>
        <w:t xml:space="preserve"> and </w:t>
      </w:r>
      <w:r w:rsidR="000F4D8C">
        <w:rPr>
          <w:sz w:val="24"/>
          <w:szCs w:val="24"/>
        </w:rPr>
        <w:t>Autoencoders</w:t>
      </w:r>
      <w:r w:rsidR="00AE6858">
        <w:rPr>
          <w:sz w:val="24"/>
          <w:szCs w:val="24"/>
        </w:rPr>
        <w:t xml:space="preserve"> </w:t>
      </w:r>
      <w:r w:rsidR="004540A8">
        <w:rPr>
          <w:sz w:val="24"/>
          <w:szCs w:val="24"/>
        </w:rPr>
        <w:fldChar w:fldCharType="begin"/>
      </w:r>
      <w:r w:rsidR="00F3227F">
        <w:rPr>
          <w:sz w:val="24"/>
          <w:szCs w:val="24"/>
        </w:rPr>
        <w:instrText xml:space="preserve"> ADDIN ZOTERO_ITEM CSL_CITATION {"citationID":"zEMJm9Oq","properties":{"formattedCitation":"[24]","plainCitation":"[24]","noteIndex":0},"citationItems":[{"id":151,"uris":["http://zotero.org/users/local/risK7MLb/items/9K95ZG3M"],"itemData":{"id":151,"type":"article","abstract":"The massive growth of network traffic data leads to a large volume of datasets. Labeling these datasets for identifying intrusion attacks is very laborious and error-prone. Furthermore, network traffic data have complex time-varying non-linear relationships. The existing state-of-the-art intrusion detection solutions use a combination of various supervised approaches along with fused features subsets based on correlations in traffic data. These solutions often require high computational cost, manual support in fine-tuning intrusion detection models, and labeling of data that limit real-time processing of network traffic. Unsupervised solutions do reduce computational complexities and manual support for labeling data but current unsupervised solutions do not consider spatio-temporal correlations in traffic data. To address this, we propose a unified Autoencoder based on combining multi-scale convolutional neural network and long short-term memory (MSCNN-LSTM-AE) for anomaly detection in network traffic. The model first employs Multiscale Convolutional Neural Network Autoencoder (MSCNN-AE) to analyze the spatial features of the dataset, and then latent space features learned from MSCNN-AE employs Long Short-Term Memory (LSTM) based Autoencoder Network to process the temporal features. Our model further employs two Isolation Forest algorithms as error correction mechanisms to detect false positives and false negatives to improve detection accuracy. %Additionally, covariance matrices forms a Riemannian manifold that is naturally embedded with distance metrices that facilitates descriminative patterns for detecting malicious network traffic. We evaluated our model NSL-KDD, UNSW-NB15, and CICDDoS2019 dataset and showed our proposed method significantly outperforms the conventional unsupervised methods and other existing studies on the dataset.","note":"arXiv:2204.03779 [cs]","number":"arXiv:2204.03779","publisher":"arXiv","source":"arXiv.org","title":"Autoencoder-based Unsupervised Intrusion Detection using Multi-Scale Convolutional Recurrent Networks","URL":"http://arxiv.org/abs/2204.03779","author":[{"family":"Singh","given":"Amardeep"},{"family":"Jang-Jaccard","given":"Julian"}],"accessed":{"date-parts":[["2023",5,9]]},"issued":{"date-parts":[["2022",4,7]]}}}],"schema":"https://github.com/citation-style-language/schema/raw/master/csl-citation.json"} </w:instrText>
      </w:r>
      <w:r w:rsidR="004540A8">
        <w:rPr>
          <w:sz w:val="24"/>
          <w:szCs w:val="24"/>
        </w:rPr>
        <w:fldChar w:fldCharType="separate"/>
      </w:r>
      <w:r w:rsidR="00F3227F" w:rsidRPr="00F3227F">
        <w:rPr>
          <w:rFonts w:ascii="Calibri" w:hAnsi="Calibri" w:cs="Calibri"/>
          <w:sz w:val="24"/>
        </w:rPr>
        <w:t>[24]</w:t>
      </w:r>
      <w:r w:rsidR="004540A8">
        <w:rPr>
          <w:sz w:val="24"/>
          <w:szCs w:val="24"/>
        </w:rPr>
        <w:fldChar w:fldCharType="end"/>
      </w:r>
      <w:r w:rsidR="0046161B">
        <w:rPr>
          <w:sz w:val="24"/>
          <w:szCs w:val="24"/>
        </w:rPr>
        <w:t xml:space="preserve"> are some of the various</w:t>
      </w:r>
      <w:r w:rsidR="00AE6858">
        <w:rPr>
          <w:sz w:val="24"/>
          <w:szCs w:val="24"/>
        </w:rPr>
        <w:t xml:space="preserve"> NN used with IDS systems.</w:t>
      </w:r>
      <w:r w:rsidR="00080DE7">
        <w:rPr>
          <w:sz w:val="24"/>
          <w:szCs w:val="24"/>
        </w:rPr>
        <w:t xml:space="preserve"> </w:t>
      </w:r>
      <w:r w:rsidR="0025637D">
        <w:rPr>
          <w:sz w:val="24"/>
          <w:szCs w:val="24"/>
        </w:rPr>
        <w:t xml:space="preserve">These studies have looked </w:t>
      </w:r>
      <w:r w:rsidR="00E46CDF">
        <w:rPr>
          <w:sz w:val="24"/>
          <w:szCs w:val="24"/>
        </w:rPr>
        <w:t>at some advanced A</w:t>
      </w:r>
      <w:r w:rsidR="00AE0E73">
        <w:rPr>
          <w:sz w:val="24"/>
          <w:szCs w:val="24"/>
        </w:rPr>
        <w:t>I</w:t>
      </w:r>
      <w:r w:rsidR="00634FC7">
        <w:rPr>
          <w:sz w:val="24"/>
          <w:szCs w:val="24"/>
        </w:rPr>
        <w:t xml:space="preserve"> models which offer </w:t>
      </w:r>
      <w:r w:rsidR="009E059B">
        <w:rPr>
          <w:sz w:val="24"/>
          <w:szCs w:val="24"/>
        </w:rPr>
        <w:t>alternative</w:t>
      </w:r>
      <w:r w:rsidR="00634FC7">
        <w:rPr>
          <w:sz w:val="24"/>
          <w:szCs w:val="24"/>
        </w:rPr>
        <w:t xml:space="preserve"> approaches</w:t>
      </w:r>
      <w:r w:rsidR="005D2910">
        <w:rPr>
          <w:sz w:val="24"/>
          <w:szCs w:val="24"/>
        </w:rPr>
        <w:t xml:space="preserve"> </w:t>
      </w:r>
      <w:r w:rsidR="00AE0E73">
        <w:rPr>
          <w:sz w:val="24"/>
          <w:szCs w:val="24"/>
        </w:rPr>
        <w:t xml:space="preserve">to ML models </w:t>
      </w:r>
      <w:r w:rsidR="005D2910">
        <w:rPr>
          <w:sz w:val="24"/>
          <w:szCs w:val="24"/>
        </w:rPr>
        <w:t>to address the challenges presented when looking at the large volume</w:t>
      </w:r>
      <w:r w:rsidR="009E059B">
        <w:rPr>
          <w:sz w:val="24"/>
          <w:szCs w:val="24"/>
        </w:rPr>
        <w:t>s</w:t>
      </w:r>
      <w:r w:rsidR="005D2910">
        <w:rPr>
          <w:sz w:val="24"/>
          <w:szCs w:val="24"/>
        </w:rPr>
        <w:t xml:space="preserve"> of data</w:t>
      </w:r>
      <w:r w:rsidR="00442148">
        <w:rPr>
          <w:sz w:val="24"/>
          <w:szCs w:val="24"/>
        </w:rPr>
        <w:t>, the level of imbalance and other challenges</w:t>
      </w:r>
      <w:r w:rsidR="00AA304E">
        <w:rPr>
          <w:sz w:val="24"/>
          <w:szCs w:val="24"/>
        </w:rPr>
        <w:t xml:space="preserve"> of network traffic data</w:t>
      </w:r>
      <w:r w:rsidR="005D2910">
        <w:rPr>
          <w:sz w:val="24"/>
          <w:szCs w:val="24"/>
        </w:rPr>
        <w:t>.</w:t>
      </w:r>
      <w:r w:rsidR="008B366C">
        <w:rPr>
          <w:sz w:val="24"/>
          <w:szCs w:val="24"/>
        </w:rPr>
        <w:t xml:space="preserve"> These studies </w:t>
      </w:r>
      <w:r w:rsidR="00B366B1">
        <w:rPr>
          <w:sz w:val="24"/>
          <w:szCs w:val="24"/>
        </w:rPr>
        <w:t xml:space="preserve">also </w:t>
      </w:r>
      <w:r w:rsidR="008B366C">
        <w:rPr>
          <w:sz w:val="24"/>
          <w:szCs w:val="24"/>
        </w:rPr>
        <w:t>offer different approaches</w:t>
      </w:r>
      <w:r w:rsidR="00C101CA">
        <w:rPr>
          <w:sz w:val="24"/>
          <w:szCs w:val="24"/>
        </w:rPr>
        <w:t xml:space="preserve"> with some methods such as Principal Component </w:t>
      </w:r>
      <w:r w:rsidR="0013771B">
        <w:rPr>
          <w:sz w:val="24"/>
          <w:szCs w:val="24"/>
        </w:rPr>
        <w:t xml:space="preserve">Analysis </w:t>
      </w:r>
      <w:r w:rsidR="00C101CA">
        <w:rPr>
          <w:sz w:val="24"/>
          <w:szCs w:val="24"/>
        </w:rPr>
        <w:t xml:space="preserve">(PCA) </w:t>
      </w:r>
      <w:r w:rsidR="00F662F1">
        <w:rPr>
          <w:sz w:val="24"/>
          <w:szCs w:val="24"/>
        </w:rPr>
        <w:fldChar w:fldCharType="begin"/>
      </w:r>
      <w:r w:rsidR="00F3227F">
        <w:rPr>
          <w:sz w:val="24"/>
          <w:szCs w:val="24"/>
        </w:rPr>
        <w:instrText xml:space="preserve"> ADDIN ZOTERO_ITEM CSL_CITATION {"citationID":"YuFLt2q9","properties":{"formattedCitation":"[25]","plainCitation":"[25]","noteIndex":0},"citationItems":[{"id":167,"uris":["http://zotero.org/users/local/risK7MLb/items/ITPSG9K8"],"itemData":{"id":167,"type":"webpage","title":"Intrusion Detection Using Principal Component Analysis and Support Vector Machines | IEEE Conference Publication | IEEE Xplore","URL":"https://ieeexplore.ieee.org/document/9264568","accessed":{"date-parts":[["2023",5,10]]}}}],"schema":"https://github.com/citation-style-language/schema/raw/master/csl-citation.json"} </w:instrText>
      </w:r>
      <w:r w:rsidR="00F662F1">
        <w:rPr>
          <w:sz w:val="24"/>
          <w:szCs w:val="24"/>
        </w:rPr>
        <w:fldChar w:fldCharType="separate"/>
      </w:r>
      <w:r w:rsidR="00F3227F" w:rsidRPr="00F3227F">
        <w:rPr>
          <w:rFonts w:ascii="Calibri" w:hAnsi="Calibri" w:cs="Calibri"/>
          <w:sz w:val="24"/>
        </w:rPr>
        <w:t>[25]</w:t>
      </w:r>
      <w:r w:rsidR="00F662F1">
        <w:rPr>
          <w:sz w:val="24"/>
          <w:szCs w:val="24"/>
        </w:rPr>
        <w:fldChar w:fldCharType="end"/>
      </w:r>
      <w:r w:rsidR="00F662F1">
        <w:rPr>
          <w:sz w:val="24"/>
          <w:szCs w:val="24"/>
        </w:rPr>
        <w:t xml:space="preserve"> </w:t>
      </w:r>
      <w:r w:rsidR="00C101CA">
        <w:rPr>
          <w:sz w:val="24"/>
          <w:szCs w:val="24"/>
        </w:rPr>
        <w:t>and Mut</w:t>
      </w:r>
      <w:r w:rsidR="00802267">
        <w:rPr>
          <w:sz w:val="24"/>
          <w:szCs w:val="24"/>
        </w:rPr>
        <w:t xml:space="preserve">ual Information (MI) </w:t>
      </w:r>
      <w:r w:rsidR="009C0933">
        <w:rPr>
          <w:sz w:val="24"/>
          <w:szCs w:val="24"/>
        </w:rPr>
        <w:fldChar w:fldCharType="begin"/>
      </w:r>
      <w:r w:rsidR="00F3227F">
        <w:rPr>
          <w:sz w:val="24"/>
          <w:szCs w:val="24"/>
        </w:rPr>
        <w:instrText xml:space="preserve"> ADDIN ZOTERO_ITEM CSL_CITATION {"citationID":"XaD35iKy","properties":{"formattedCitation":"[26]","plainCitation":"[26]","noteIndex":0},"citationItems":[{"id":169,"uris":["http://zotero.org/users/local/risK7MLb/items/6QS226CP"],"itemData":{"id":169,"type":"article-journal","abstract":"As the network-based technologies become omnipresent, threat detection and prevention for these systems become increasingly important. One of the effective ways to achieve higher security is to use intrusion detection systems, which are software tools used to detect abnormal activities in the computer or network. One technical challenge in intrusion detection systems is the curse of high dimensionality. To overcome this problem, we propose a feature selection phase, which can be generally implemented in any intrusion detection system. In this work, we propose two feature selection algorithms and study the performance of using these algorithms compared to a mutual information-based feature selection method. These feature selection algorithms require the use of a feature goodness measure. We investigate using both a linear and a non-linear measure—linear correlation coefficient and mutual information, for the feature selection. Further, we introduce an intrusion detection system that uses an improved machine learning based method, Least Squares Support Vector Machine. Experiments on KDD Cup 99 data set address that our proposed mutual information-based feature selection method results in detecting intrusions with higher accuracy, especially for remote to login (R2L) and user to remote (U2R) attacks.","container-title":"J. Network and Computer Applications","DOI":"10.1016/j.jnca.2011.01.002","journalAbbreviation":"J. Network and Computer Applications","page":"1184-1199","source":"ResearchGate","title":"Mutual information-based feature selection for intrusion detection systems","volume":"34","author":[{"family":"Amiri","given":"Fatemeh"},{"family":"Rezaei Yousefi","given":"Mohammadmahdi"},{"family":"Lucas","given":"Caro"},{"family":"Shakery","given":"Azadeh"},{"family":"Yazdani","given":"Nasser"}],"issued":{"date-parts":[["2011",7,1]]}}}],"schema":"https://github.com/citation-style-language/schema/raw/master/csl-citation.json"} </w:instrText>
      </w:r>
      <w:r w:rsidR="009C0933">
        <w:rPr>
          <w:sz w:val="24"/>
          <w:szCs w:val="24"/>
        </w:rPr>
        <w:fldChar w:fldCharType="separate"/>
      </w:r>
      <w:r w:rsidR="00F3227F" w:rsidRPr="00F3227F">
        <w:rPr>
          <w:rFonts w:ascii="Calibri" w:hAnsi="Calibri" w:cs="Calibri"/>
          <w:sz w:val="24"/>
        </w:rPr>
        <w:t>[26]</w:t>
      </w:r>
      <w:r w:rsidR="009C0933">
        <w:rPr>
          <w:sz w:val="24"/>
          <w:szCs w:val="24"/>
        </w:rPr>
        <w:fldChar w:fldCharType="end"/>
      </w:r>
      <w:r w:rsidR="009C0933">
        <w:rPr>
          <w:sz w:val="24"/>
          <w:szCs w:val="24"/>
        </w:rPr>
        <w:t xml:space="preserve"> </w:t>
      </w:r>
      <w:r w:rsidR="0091295A">
        <w:rPr>
          <w:sz w:val="24"/>
          <w:szCs w:val="24"/>
        </w:rPr>
        <w:t>which have been</w:t>
      </w:r>
      <w:r w:rsidR="00442148">
        <w:rPr>
          <w:sz w:val="24"/>
          <w:szCs w:val="24"/>
        </w:rPr>
        <w:t xml:space="preserve"> used </w:t>
      </w:r>
      <w:r w:rsidR="00802267">
        <w:rPr>
          <w:sz w:val="24"/>
          <w:szCs w:val="24"/>
        </w:rPr>
        <w:t>to redu</w:t>
      </w:r>
      <w:r w:rsidR="00DF38BC">
        <w:rPr>
          <w:sz w:val="24"/>
          <w:szCs w:val="24"/>
        </w:rPr>
        <w:t xml:space="preserve">ce the large amount of </w:t>
      </w:r>
      <w:r w:rsidR="00307B80">
        <w:rPr>
          <w:sz w:val="24"/>
          <w:szCs w:val="24"/>
        </w:rPr>
        <w:t>dimensionality</w:t>
      </w:r>
      <w:r w:rsidR="00DF38BC">
        <w:rPr>
          <w:sz w:val="24"/>
          <w:szCs w:val="24"/>
        </w:rPr>
        <w:t xml:space="preserve"> of network traffic</w:t>
      </w:r>
      <w:r w:rsidR="007F3435">
        <w:rPr>
          <w:sz w:val="24"/>
          <w:szCs w:val="24"/>
        </w:rPr>
        <w:t xml:space="preserve">. </w:t>
      </w:r>
      <w:r w:rsidR="001D60C1">
        <w:rPr>
          <w:sz w:val="24"/>
          <w:szCs w:val="24"/>
        </w:rPr>
        <w:t xml:space="preserve">These </w:t>
      </w:r>
      <w:r w:rsidR="007D0161">
        <w:rPr>
          <w:sz w:val="24"/>
          <w:szCs w:val="24"/>
        </w:rPr>
        <w:t xml:space="preserve">studies </w:t>
      </w:r>
      <w:r w:rsidR="007F3435">
        <w:rPr>
          <w:sz w:val="24"/>
          <w:szCs w:val="24"/>
        </w:rPr>
        <w:t xml:space="preserve">have </w:t>
      </w:r>
      <w:r w:rsidR="009F1C47">
        <w:rPr>
          <w:sz w:val="24"/>
          <w:szCs w:val="24"/>
        </w:rPr>
        <w:t>used these techniques</w:t>
      </w:r>
      <w:r w:rsidR="00511DA2">
        <w:rPr>
          <w:sz w:val="24"/>
          <w:szCs w:val="24"/>
        </w:rPr>
        <w:t xml:space="preserve"> to improve accuracy as network traffic can have hundreds of features.</w:t>
      </w:r>
    </w:p>
    <w:p w14:paraId="279C4026" w14:textId="2FFC971B" w:rsidR="00620C43" w:rsidRPr="00361186" w:rsidRDefault="00853827" w:rsidP="00F50062">
      <w:pPr>
        <w:spacing w:line="360" w:lineRule="auto"/>
        <w:rPr>
          <w:sz w:val="24"/>
          <w:szCs w:val="24"/>
        </w:rPr>
      </w:pPr>
      <w:r>
        <w:rPr>
          <w:sz w:val="24"/>
          <w:szCs w:val="24"/>
        </w:rPr>
        <w:lastRenderedPageBreak/>
        <w:tab/>
        <w:t xml:space="preserve">Using </w:t>
      </w:r>
      <w:r w:rsidR="009D7953">
        <w:rPr>
          <w:sz w:val="24"/>
          <w:szCs w:val="24"/>
        </w:rPr>
        <w:t>NNs</w:t>
      </w:r>
      <w:r>
        <w:rPr>
          <w:sz w:val="24"/>
          <w:szCs w:val="24"/>
        </w:rPr>
        <w:t xml:space="preserve"> on streaming data does offer </w:t>
      </w:r>
      <w:r w:rsidR="008D74F4">
        <w:rPr>
          <w:sz w:val="24"/>
          <w:szCs w:val="24"/>
        </w:rPr>
        <w:t>additional challenges</w:t>
      </w:r>
      <w:r w:rsidR="00D46CF9">
        <w:rPr>
          <w:sz w:val="24"/>
          <w:szCs w:val="24"/>
        </w:rPr>
        <w:t xml:space="preserve"> due to the high amount of incoming data, lack of</w:t>
      </w:r>
      <w:r w:rsidR="000533F7">
        <w:rPr>
          <w:sz w:val="24"/>
          <w:szCs w:val="24"/>
        </w:rPr>
        <w:t xml:space="preserve"> meaningful</w:t>
      </w:r>
      <w:r w:rsidR="00D46CF9">
        <w:rPr>
          <w:sz w:val="24"/>
          <w:szCs w:val="24"/>
        </w:rPr>
        <w:t xml:space="preserve"> labels, </w:t>
      </w:r>
      <w:r w:rsidR="007213EB">
        <w:rPr>
          <w:sz w:val="24"/>
          <w:szCs w:val="24"/>
        </w:rPr>
        <w:t>computational complexity</w:t>
      </w:r>
      <w:r w:rsidR="00D122F1">
        <w:rPr>
          <w:sz w:val="24"/>
          <w:szCs w:val="24"/>
        </w:rPr>
        <w:t xml:space="preserve"> and</w:t>
      </w:r>
      <w:r w:rsidR="007213EB">
        <w:rPr>
          <w:sz w:val="24"/>
          <w:szCs w:val="24"/>
        </w:rPr>
        <w:t xml:space="preserve"> </w:t>
      </w:r>
      <w:r w:rsidR="008209BC">
        <w:rPr>
          <w:sz w:val="24"/>
          <w:szCs w:val="24"/>
        </w:rPr>
        <w:t>training times</w:t>
      </w:r>
      <w:r w:rsidR="00D122F1">
        <w:rPr>
          <w:sz w:val="24"/>
          <w:szCs w:val="24"/>
        </w:rPr>
        <w:t xml:space="preserve">. </w:t>
      </w:r>
      <w:r w:rsidR="00B90235">
        <w:rPr>
          <w:sz w:val="24"/>
          <w:szCs w:val="24"/>
        </w:rPr>
        <w:t>For this research the data is load</w:t>
      </w:r>
      <w:r w:rsidR="000533F7">
        <w:rPr>
          <w:sz w:val="24"/>
          <w:szCs w:val="24"/>
        </w:rPr>
        <w:t xml:space="preserve">ed </w:t>
      </w:r>
      <w:r w:rsidR="00B90235">
        <w:rPr>
          <w:sz w:val="24"/>
          <w:szCs w:val="24"/>
        </w:rPr>
        <w:t xml:space="preserve">in batches so there is a limited </w:t>
      </w:r>
      <w:r w:rsidR="00F50062">
        <w:rPr>
          <w:sz w:val="24"/>
          <w:szCs w:val="24"/>
        </w:rPr>
        <w:t>amount of data to start with.</w:t>
      </w:r>
      <w:r w:rsidR="00B90235">
        <w:rPr>
          <w:sz w:val="24"/>
          <w:szCs w:val="24"/>
        </w:rPr>
        <w:t xml:space="preserve"> </w:t>
      </w:r>
      <w:r w:rsidR="006C55DA">
        <w:rPr>
          <w:sz w:val="24"/>
          <w:szCs w:val="24"/>
        </w:rPr>
        <w:t xml:space="preserve">This is a </w:t>
      </w:r>
      <w:r w:rsidR="00CA4E69">
        <w:rPr>
          <w:sz w:val="24"/>
          <w:szCs w:val="24"/>
        </w:rPr>
        <w:t>novel approach for this research as it will be interesting to see how the NN’s will perform given the</w:t>
      </w:r>
      <w:r w:rsidR="00EA7B16">
        <w:rPr>
          <w:sz w:val="24"/>
          <w:szCs w:val="24"/>
        </w:rPr>
        <w:t>re</w:t>
      </w:r>
      <w:r w:rsidR="00CA4E69">
        <w:rPr>
          <w:sz w:val="24"/>
          <w:szCs w:val="24"/>
        </w:rPr>
        <w:t xml:space="preserve"> need to</w:t>
      </w:r>
      <w:r w:rsidR="00C55D48">
        <w:rPr>
          <w:sz w:val="24"/>
          <w:szCs w:val="24"/>
        </w:rPr>
        <w:t xml:space="preserve"> train</w:t>
      </w:r>
      <w:r w:rsidR="00CA4E69">
        <w:rPr>
          <w:sz w:val="24"/>
          <w:szCs w:val="24"/>
        </w:rPr>
        <w:t xml:space="preserve"> </w:t>
      </w:r>
      <w:r w:rsidR="00E32C8A">
        <w:rPr>
          <w:sz w:val="24"/>
          <w:szCs w:val="24"/>
        </w:rPr>
        <w:t>with large amounts of data</w:t>
      </w:r>
      <w:r w:rsidR="001D3AE5">
        <w:rPr>
          <w:sz w:val="24"/>
          <w:szCs w:val="24"/>
        </w:rPr>
        <w:t xml:space="preserve"> and th</w:t>
      </w:r>
      <w:r w:rsidR="00EA7B16">
        <w:rPr>
          <w:sz w:val="24"/>
          <w:szCs w:val="24"/>
        </w:rPr>
        <w:t>is researches</w:t>
      </w:r>
      <w:r w:rsidR="001D3AE5">
        <w:rPr>
          <w:sz w:val="24"/>
          <w:szCs w:val="24"/>
        </w:rPr>
        <w:t xml:space="preserve"> batch nature </w:t>
      </w:r>
      <w:r w:rsidR="005E6931">
        <w:rPr>
          <w:sz w:val="24"/>
          <w:szCs w:val="24"/>
        </w:rPr>
        <w:t>which at</w:t>
      </w:r>
      <w:r w:rsidR="007B3F29">
        <w:rPr>
          <w:sz w:val="24"/>
          <w:szCs w:val="24"/>
        </w:rPr>
        <w:t xml:space="preserve"> first</w:t>
      </w:r>
      <w:r w:rsidR="005E6931">
        <w:rPr>
          <w:sz w:val="24"/>
          <w:szCs w:val="24"/>
        </w:rPr>
        <w:t xml:space="preserve"> means there will be limited data available. </w:t>
      </w:r>
      <w:r w:rsidR="009D7953">
        <w:rPr>
          <w:sz w:val="24"/>
          <w:szCs w:val="24"/>
        </w:rPr>
        <w:t>The ML models may</w:t>
      </w:r>
      <w:r w:rsidR="007B3F29">
        <w:rPr>
          <w:sz w:val="24"/>
          <w:szCs w:val="24"/>
        </w:rPr>
        <w:t xml:space="preserve"> perform better</w:t>
      </w:r>
      <w:r w:rsidR="0080224B">
        <w:rPr>
          <w:sz w:val="24"/>
          <w:szCs w:val="24"/>
        </w:rPr>
        <w:t xml:space="preserve"> </w:t>
      </w:r>
      <w:r w:rsidR="00C77A00">
        <w:rPr>
          <w:sz w:val="24"/>
          <w:szCs w:val="24"/>
        </w:rPr>
        <w:t>than</w:t>
      </w:r>
      <w:r w:rsidR="0080224B">
        <w:rPr>
          <w:sz w:val="24"/>
          <w:szCs w:val="24"/>
        </w:rPr>
        <w:t xml:space="preserve"> the NN models</w:t>
      </w:r>
      <w:r w:rsidR="007B3F29">
        <w:rPr>
          <w:sz w:val="24"/>
          <w:szCs w:val="24"/>
        </w:rPr>
        <w:t>, but it will be interesting to find out.</w:t>
      </w:r>
    </w:p>
    <w:p w14:paraId="5E025FB0" w14:textId="07B471A0" w:rsidR="0040351B" w:rsidRDefault="0040351B" w:rsidP="00E176F1">
      <w:pPr>
        <w:pStyle w:val="Heading2"/>
        <w:numPr>
          <w:ilvl w:val="1"/>
          <w:numId w:val="33"/>
        </w:numPr>
        <w:rPr>
          <w:sz w:val="30"/>
          <w:szCs w:val="30"/>
        </w:rPr>
      </w:pPr>
      <w:bookmarkStart w:id="9" w:name="_Toc134635317"/>
      <w:r>
        <w:rPr>
          <w:sz w:val="30"/>
          <w:szCs w:val="30"/>
        </w:rPr>
        <w:t>CSE-CIC-IDS</w:t>
      </w:r>
      <w:r w:rsidR="005B054C">
        <w:rPr>
          <w:sz w:val="30"/>
          <w:szCs w:val="30"/>
        </w:rPr>
        <w:t xml:space="preserve">20218 </w:t>
      </w:r>
      <w:r w:rsidR="00B658A5">
        <w:rPr>
          <w:sz w:val="30"/>
          <w:szCs w:val="30"/>
        </w:rPr>
        <w:t>d</w:t>
      </w:r>
      <w:r w:rsidR="005B054C">
        <w:rPr>
          <w:sz w:val="30"/>
          <w:szCs w:val="30"/>
        </w:rPr>
        <w:t>ataset</w:t>
      </w:r>
      <w:bookmarkEnd w:id="9"/>
    </w:p>
    <w:p w14:paraId="4F7D41A7" w14:textId="77777777" w:rsidR="005B054C" w:rsidRPr="00854D36" w:rsidRDefault="005B054C" w:rsidP="005B054C">
      <w:pPr>
        <w:pStyle w:val="ListParagraph"/>
        <w:rPr>
          <w:sz w:val="10"/>
          <w:szCs w:val="10"/>
        </w:rPr>
      </w:pPr>
    </w:p>
    <w:p w14:paraId="4F7A4F89" w14:textId="6E6C9D84" w:rsidR="00322422" w:rsidRDefault="00322422" w:rsidP="00FE03B9">
      <w:pPr>
        <w:spacing w:line="360" w:lineRule="auto"/>
        <w:ind w:firstLine="720"/>
        <w:rPr>
          <w:sz w:val="24"/>
          <w:szCs w:val="24"/>
        </w:rPr>
      </w:pPr>
      <w:r>
        <w:rPr>
          <w:sz w:val="24"/>
          <w:szCs w:val="24"/>
        </w:rPr>
        <w:t xml:space="preserve">Previous research on the CSE-CIC-IDS2018 </w:t>
      </w:r>
      <w:r w:rsidR="00F5328F">
        <w:rPr>
          <w:sz w:val="24"/>
          <w:szCs w:val="24"/>
        </w:rPr>
        <w:fldChar w:fldCharType="begin"/>
      </w:r>
      <w:r w:rsidR="00F3227F">
        <w:rPr>
          <w:sz w:val="24"/>
          <w:szCs w:val="24"/>
        </w:rPr>
        <w:instrText xml:space="preserve"> ADDIN ZOTERO_ITEM CSL_CITATION {"citationID":"dTI89naR","properties":{"formattedCitation":"[27]","plainCitation":"[27]","noteIndex":0},"citationItems":[{"id":29,"uris":["http://zotero.org/users/local/risK7MLb/items/GV99L4G3"],"itemData":{"id":29,"type":"webpage","abstract":"A collaboration between CSE and CIC. The dataset includes 7 attack scenarios: Brute-force, Heartbleed, Botnet, DoS, DDoS, Web attacks and inside infiltration.","language":"en","title":"IDS 2018 | Datasets | Research | Canadian Institute for Cybersecurity | UNB","URL":"https://www.unb.ca/cic/datasets/ids-2018.html","accessed":{"date-parts":[["2023",3,17]]}}}],"schema":"https://github.com/citation-style-language/schema/raw/master/csl-citation.json"} </w:instrText>
      </w:r>
      <w:r w:rsidR="00F5328F">
        <w:rPr>
          <w:sz w:val="24"/>
          <w:szCs w:val="24"/>
        </w:rPr>
        <w:fldChar w:fldCharType="separate"/>
      </w:r>
      <w:r w:rsidR="00F3227F" w:rsidRPr="00F3227F">
        <w:rPr>
          <w:rFonts w:ascii="Calibri" w:hAnsi="Calibri" w:cs="Calibri"/>
          <w:sz w:val="24"/>
        </w:rPr>
        <w:t>[27]</w:t>
      </w:r>
      <w:r w:rsidR="00F5328F">
        <w:rPr>
          <w:sz w:val="24"/>
          <w:szCs w:val="24"/>
        </w:rPr>
        <w:fldChar w:fldCharType="end"/>
      </w:r>
      <w:r>
        <w:rPr>
          <w:sz w:val="24"/>
          <w:szCs w:val="24"/>
        </w:rPr>
        <w:t xml:space="preserve"> dataset has explored many </w:t>
      </w:r>
      <w:r w:rsidR="00B658A5">
        <w:rPr>
          <w:sz w:val="24"/>
          <w:szCs w:val="24"/>
        </w:rPr>
        <w:t>ML</w:t>
      </w:r>
      <w:r>
        <w:rPr>
          <w:sz w:val="24"/>
          <w:szCs w:val="24"/>
        </w:rPr>
        <w:t xml:space="preserve"> </w:t>
      </w:r>
      <w:r w:rsidR="00B658A5">
        <w:rPr>
          <w:sz w:val="24"/>
          <w:szCs w:val="24"/>
        </w:rPr>
        <w:t>m</w:t>
      </w:r>
      <w:r>
        <w:rPr>
          <w:sz w:val="24"/>
          <w:szCs w:val="24"/>
        </w:rPr>
        <w:t xml:space="preserve">odels such as Random Forest, XG Boast, Support Vector Machines (SVM), and K-Nearest Neighbour (KNN) </w:t>
      </w:r>
      <w:r w:rsidR="007A2766">
        <w:rPr>
          <w:sz w:val="24"/>
          <w:szCs w:val="24"/>
        </w:rPr>
        <w:fldChar w:fldCharType="begin"/>
      </w:r>
      <w:r w:rsidR="00F3227F">
        <w:rPr>
          <w:sz w:val="24"/>
          <w:szCs w:val="24"/>
        </w:rPr>
        <w:instrText xml:space="preserve"> ADDIN ZOTERO_ITEM CSL_CITATION {"citationID":"9CO7kth9","properties":{"formattedCitation":"[28]","plainCitation":"[28]","noteIndex":0},"citationItems":[{"id":25,"uris":["http://zotero.org/users/local/risK7MLb/items/BPHAFQDB"],"itemData":{"id":25,"type":"webpage","title":"cic-ids 2018 ML classification day9 (Unbalanced) | Kaggle","URL":"https://www.kaggle.com/code/kareemayman10/cic-ids-2018-ml-classification-day9-unbalanced","accessed":{"date-parts":[["2023",3,17]]}}}],"schema":"https://github.com/citation-style-language/schema/raw/master/csl-citation.json"} </w:instrText>
      </w:r>
      <w:r w:rsidR="007A2766">
        <w:rPr>
          <w:sz w:val="24"/>
          <w:szCs w:val="24"/>
        </w:rPr>
        <w:fldChar w:fldCharType="separate"/>
      </w:r>
      <w:r w:rsidR="00F3227F" w:rsidRPr="00F3227F">
        <w:rPr>
          <w:rFonts w:ascii="Calibri" w:hAnsi="Calibri" w:cs="Calibri"/>
          <w:sz w:val="24"/>
        </w:rPr>
        <w:t>[28]</w:t>
      </w:r>
      <w:r w:rsidR="007A2766">
        <w:rPr>
          <w:sz w:val="24"/>
          <w:szCs w:val="24"/>
        </w:rPr>
        <w:fldChar w:fldCharType="end"/>
      </w:r>
      <w:r w:rsidR="007A2766">
        <w:rPr>
          <w:sz w:val="24"/>
          <w:szCs w:val="24"/>
        </w:rPr>
        <w:t xml:space="preserve">, </w:t>
      </w:r>
      <w:r w:rsidR="009A1344">
        <w:rPr>
          <w:sz w:val="24"/>
          <w:szCs w:val="24"/>
        </w:rPr>
        <w:fldChar w:fldCharType="begin"/>
      </w:r>
      <w:r w:rsidR="00F3227F">
        <w:rPr>
          <w:sz w:val="24"/>
          <w:szCs w:val="24"/>
        </w:rPr>
        <w:instrText xml:space="preserve"> ADDIN ZOTERO_ITEM CSL_CITATION {"citationID":"ehvTfMUg","properties":{"formattedCitation":"[29]","plainCitation":"[29]","noteIndex":0},"citationItems":[{"id":48,"uris":["http://zotero.org/users/local/risK7MLb/items/RH53U52V"],"itemData":{"id":48,"type":"webpage","title":"Method of analyzing computer traffic based on recurrent neural networks - IOPscience","URL":"https://iopscience.iop.org/article/10.1088/1742-6596/1353/1/012133/meta","accessed":{"date-parts":[["2023",3,17]]}}}],"schema":"https://github.com/citation-style-language/schema/raw/master/csl-citation.json"} </w:instrText>
      </w:r>
      <w:r w:rsidR="009A1344">
        <w:rPr>
          <w:sz w:val="24"/>
          <w:szCs w:val="24"/>
        </w:rPr>
        <w:fldChar w:fldCharType="separate"/>
      </w:r>
      <w:r w:rsidR="00F3227F" w:rsidRPr="00F3227F">
        <w:rPr>
          <w:rFonts w:ascii="Calibri" w:hAnsi="Calibri" w:cs="Calibri"/>
          <w:sz w:val="24"/>
        </w:rPr>
        <w:t>[29]</w:t>
      </w:r>
      <w:r w:rsidR="009A1344">
        <w:rPr>
          <w:sz w:val="24"/>
          <w:szCs w:val="24"/>
        </w:rPr>
        <w:fldChar w:fldCharType="end"/>
      </w:r>
      <w:r w:rsidR="00AB548B">
        <w:rPr>
          <w:sz w:val="24"/>
          <w:szCs w:val="24"/>
        </w:rPr>
        <w:t xml:space="preserve"> and</w:t>
      </w:r>
      <w:r>
        <w:rPr>
          <w:sz w:val="24"/>
          <w:szCs w:val="24"/>
        </w:rPr>
        <w:t xml:space="preserve"> </w:t>
      </w:r>
      <w:r w:rsidR="00470FB7">
        <w:rPr>
          <w:sz w:val="24"/>
          <w:szCs w:val="24"/>
        </w:rPr>
        <w:t>had</w:t>
      </w:r>
      <w:r>
        <w:rPr>
          <w:sz w:val="24"/>
          <w:szCs w:val="24"/>
        </w:rPr>
        <w:t xml:space="preserve"> very good results. Different NN models such as Convolutional Neural Networks (CNN), Long Short Term Memory (LSTM) and Autoencoders have also been used </w:t>
      </w:r>
      <w:r w:rsidR="00DA6ADA">
        <w:rPr>
          <w:sz w:val="24"/>
          <w:szCs w:val="24"/>
        </w:rPr>
        <w:fldChar w:fldCharType="begin"/>
      </w:r>
      <w:r w:rsidR="00F3227F">
        <w:rPr>
          <w:sz w:val="24"/>
          <w:szCs w:val="24"/>
        </w:rPr>
        <w:instrText xml:space="preserve"> ADDIN ZOTERO_ITEM CSL_CITATION {"citationID":"UW2pqaZF","properties":{"formattedCitation":"[30]","plainCitation":"[30]","noteIndex":0},"citationItems":[{"id":52,"uris":["http://zotero.org/users/local/risK7MLb/items/5V6F2LEW"],"itemData":{"id":52,"type":"article-journal","abstract":"This article describes an experimental investigation into the inter-dataset generalization of supervised machine learning methods, trained to distinguish between benign and several classes of malicious network flows. The first part details the process and results of establishing reference classification scores on CIC-IDS2017 and CSE-CIC-IDS2018, two modern, labeled data sets for testing intrusion detection systems. The data sets are divided into several days each pertaining to different attack classes (DoS, DDoS, infiltration, botnet, etc.). A pipeline has been created that includes twelve supervised learning algorithms from different families. Subsequently to this comparative analysis the DoS / SSL and botnet attack classes, which are represented in both data sets and are well-classified by many algorithms, have been selected to test the inter-dataset generalization strength of the trained models. Exposure of these models to unseen, but related samples without additional training was expected to maintain high classification performance, but this assumption is shown to be erroneous (at least for the tested attack classes). To our knowledge, there is no prior literature that validates the efficacy of supervised ML-based intrusion detection systems outside of the dataset(s) on which they have been trained. Our first results question the implied link that great intra-dataset generalization leads to great inter- or extra-dataset generalization. Further experimentation is required to discover the scope and causes of this deficiency as well as potential solutions.","container-title":"Journal of Information Security and Applications","DOI":"10.1016/j.jisa.2020.102564","ISSN":"2214-2126","journalAbbreviation":"Journal of Information Security and Applications","language":"en","page":"102564","source":"ScienceDirect","title":"Inter-dataset generalization strength of supervised machine learning methods for intrusion detection","volume":"54","author":[{"family":"D’hooge","given":"Laurens"},{"family":"Wauters","given":"Tim"},{"family":"Volckaert","given":"Bruno"},{"family":"De Turck","given":"Filip"}],"issued":{"date-parts":[["2020",10,1]]}}}],"schema":"https://github.com/citation-style-language/schema/raw/master/csl-citation.json"} </w:instrText>
      </w:r>
      <w:r w:rsidR="00DA6ADA">
        <w:rPr>
          <w:sz w:val="24"/>
          <w:szCs w:val="24"/>
        </w:rPr>
        <w:fldChar w:fldCharType="separate"/>
      </w:r>
      <w:r w:rsidR="00F3227F" w:rsidRPr="00F3227F">
        <w:rPr>
          <w:rFonts w:ascii="Calibri" w:hAnsi="Calibri" w:cs="Calibri"/>
          <w:sz w:val="24"/>
        </w:rPr>
        <w:t>[30]</w:t>
      </w:r>
      <w:r w:rsidR="00DA6ADA">
        <w:rPr>
          <w:sz w:val="24"/>
          <w:szCs w:val="24"/>
        </w:rPr>
        <w:fldChar w:fldCharType="end"/>
      </w:r>
      <w:r w:rsidR="00755453">
        <w:rPr>
          <w:sz w:val="24"/>
          <w:szCs w:val="24"/>
        </w:rPr>
        <w:t>,</w:t>
      </w:r>
      <w:r w:rsidR="00FB64DC">
        <w:rPr>
          <w:sz w:val="24"/>
          <w:szCs w:val="24"/>
        </w:rPr>
        <w:t xml:space="preserve"> </w:t>
      </w:r>
      <w:r w:rsidR="00FB64DC">
        <w:rPr>
          <w:sz w:val="24"/>
          <w:szCs w:val="24"/>
        </w:rPr>
        <w:fldChar w:fldCharType="begin"/>
      </w:r>
      <w:r w:rsidR="00F3227F">
        <w:rPr>
          <w:sz w:val="24"/>
          <w:szCs w:val="24"/>
        </w:rPr>
        <w:instrText xml:space="preserve"> ADDIN ZOTERO_ITEM CSL_CITATION {"citationID":"LN3vytTd","properties":{"formattedCitation":"[31]","plainCitation":"[31]","noteIndex":0},"citationItems":[{"id":50,"uris":["http://zotero.org/users/local/risK7MLb/items/AZQANEGN"],"itemData":{"id":50,"type":"article-journal","abstract":"As cyberattacks become more intelligent, it is challenging to detect advanced attacks in a variety of fields including industry, national defense, and healthcare. Traditional intrusion detection systems are no longer enough to detect these advanced attacks with unexpected patterns. Attackers bypass known signatures and pretend to be normal users. Deep learning is an alternative to solving these issues. Deep Learning (DL)-based intrusion detection does not require a lot of attack signatures or the list of normal behaviors to generate detection rules. DL defines intrusion features by itself through training empirical data. We develop a DL-based intrusion model especially focusing on denial of service (DoS) attacks. For the intrusion dataset, we use KDD CUP 1999 dataset (KDD), the most widely used dataset for the evaluation of intrusion detection systems (IDS). KDD consists of four types of attack categories, such as DoS, user to root (U2R), remote to local (R2L), and probing. Numerous KDD studies have been employing machine learning and classifying the dataset into the four categories or into two categories such as attack and benign. Rather than focusing on the broad categories, we focus on various attacks belonging to same category. Unlike other categories of KDD, the DoS category has enough samples for training each attack. In addition to KDD, we use CSE-CIC-IDS2018 which is the most up-to-date IDS dataset. CSE-CIC-IDS2018 consists of more advanced DoS attacks than that of KDD. In this work, we focus on the DoS category of both datasets and develop a DL model for DoS detection. We develop our model based on a Convolutional Neural Network (CNN) and evaluate its performance through comparison with an Recurrent Neural Network (RNN). Furthermore, we suggest the optimal CNN design for the better performance through numerous experiments.","container-title":"Electronics","DOI":"10.3390/electronics9060916","ISSN":"2079-9292","issue":"6","language":"en","license":"http://creativecommons.org/licenses/by/3.0/","note":"number: 6\npublisher: Multidisciplinary Digital Publishing Institute","page":"916","source":"www.mdpi.com","title":"CNN-Based Network Intrusion Detection against Denial-of-Service Attacks","volume":"9","author":[{"family":"Kim","given":"Jiyeon"},{"family":"Kim","given":"Jiwon"},{"family":"Kim","given":"Hyunjung"},{"family":"Shim","given":"Minsun"},{"family":"Choi","given":"Eunjung"}],"issued":{"date-parts":[["2020",6]]}}}],"schema":"https://github.com/citation-style-language/schema/raw/master/csl-citation.json"} </w:instrText>
      </w:r>
      <w:r w:rsidR="00FB64DC">
        <w:rPr>
          <w:sz w:val="24"/>
          <w:szCs w:val="24"/>
        </w:rPr>
        <w:fldChar w:fldCharType="separate"/>
      </w:r>
      <w:r w:rsidR="00F3227F" w:rsidRPr="00F3227F">
        <w:rPr>
          <w:rFonts w:ascii="Calibri" w:hAnsi="Calibri" w:cs="Calibri"/>
          <w:sz w:val="24"/>
        </w:rPr>
        <w:t>[31]</w:t>
      </w:r>
      <w:r w:rsidR="00FB64DC">
        <w:rPr>
          <w:sz w:val="24"/>
          <w:szCs w:val="24"/>
        </w:rPr>
        <w:fldChar w:fldCharType="end"/>
      </w:r>
      <w:r w:rsidR="00FB64DC">
        <w:rPr>
          <w:sz w:val="24"/>
          <w:szCs w:val="24"/>
        </w:rPr>
        <w:t>,</w:t>
      </w:r>
      <w:r w:rsidR="004432FC">
        <w:rPr>
          <w:sz w:val="24"/>
          <w:szCs w:val="24"/>
        </w:rPr>
        <w:t xml:space="preserve"> </w:t>
      </w:r>
      <w:r w:rsidR="008D0C6B">
        <w:rPr>
          <w:sz w:val="24"/>
          <w:szCs w:val="24"/>
        </w:rPr>
        <w:fldChar w:fldCharType="begin"/>
      </w:r>
      <w:r w:rsidR="00F3227F">
        <w:rPr>
          <w:sz w:val="24"/>
          <w:szCs w:val="24"/>
        </w:rPr>
        <w:instrText xml:space="preserve"> ADDIN ZOTERO_ITEM CSL_CITATION {"citationID":"eE9MdC6Q","properties":{"formattedCitation":"[32]","plainCitation":"[32]","noteIndex":0},"citationItems":[{"id":54,"uris":["http://zotero.org/users/local/risK7MLb/items/DMKLP7JX"],"itemData":{"id":54,"type":"article-journal","abstract":"The exponential growth of computer networks and the adoption of new network-based technologies have made computer security an important challenge. With the emergence of new internet-connected devices, the attack surface is increasing for cyber intruders. Many intrusion detection systems attempt to detect known attacks using signatures in network traffic. In recent years, researchers used several machine learning techniques to detect network attacks without relying on these signatures. These techniques generally suffer from a high false-positive rate which is not acceptable for an industry-ready intrusion detection product. In this paper, we propose a multi-architectural modular deep neural network model to decrease the false-positive rate of anomaly-based intrusion detection systems. Our model consists of a feed-forward module, a stack of restricted Boltzmann machine module, and two recurrent modules, the output weights of these modules are fed to an aggregator module to produce the answer of the model. The experiments are performed using CSE-CIC-IDS2018 dataset, and final models can be used in an IDS for generating alerts or preventing new attacks. The experimental results show improvement in the detection of some types of network attacks with accuracy as high as 100% for network-level attacks compared to related works.","container-title":"The Journal of Supercomputing","DOI":"10.1007/s11227-020-03410-y","ISSN":"1573-0484","issue":"4","journalAbbreviation":"J Supercomput","language":"en","page":"3571-3593","source":"Springer Link","title":"Network intrusion detection using multi-architectural modular deep neural network","volume":"77","author":[{"family":"Atefinia","given":"Ramin"},{"family":"Ahmadi","given":"Mahmood"}],"issued":{"date-parts":[["2021",4,1]]}}}],"schema":"https://github.com/citation-style-language/schema/raw/master/csl-citation.json"} </w:instrText>
      </w:r>
      <w:r w:rsidR="008D0C6B">
        <w:rPr>
          <w:sz w:val="24"/>
          <w:szCs w:val="24"/>
        </w:rPr>
        <w:fldChar w:fldCharType="separate"/>
      </w:r>
      <w:r w:rsidR="00F3227F" w:rsidRPr="00F3227F">
        <w:rPr>
          <w:rFonts w:ascii="Calibri" w:hAnsi="Calibri" w:cs="Calibri"/>
          <w:sz w:val="24"/>
        </w:rPr>
        <w:t>[32]</w:t>
      </w:r>
      <w:r w:rsidR="008D0C6B">
        <w:rPr>
          <w:sz w:val="24"/>
          <w:szCs w:val="24"/>
        </w:rPr>
        <w:fldChar w:fldCharType="end"/>
      </w:r>
      <w:r>
        <w:rPr>
          <w:sz w:val="24"/>
          <w:szCs w:val="24"/>
        </w:rPr>
        <w:t>. This project will also look at performing some of the above models but looking to classify each type of attack into one of s</w:t>
      </w:r>
      <w:r w:rsidR="009C0933">
        <w:rPr>
          <w:sz w:val="24"/>
          <w:szCs w:val="24"/>
        </w:rPr>
        <w:t>ix</w:t>
      </w:r>
      <w:r>
        <w:rPr>
          <w:sz w:val="24"/>
          <w:szCs w:val="24"/>
        </w:rPr>
        <w:t xml:space="preserve"> types</w:t>
      </w:r>
      <w:r w:rsidR="00AB548B">
        <w:rPr>
          <w:sz w:val="24"/>
          <w:szCs w:val="24"/>
        </w:rPr>
        <w:t xml:space="preserve"> when the data is batch streamed in </w:t>
      </w:r>
      <w:r w:rsidR="00FE03B9">
        <w:rPr>
          <w:sz w:val="24"/>
          <w:szCs w:val="24"/>
        </w:rPr>
        <w:t xml:space="preserve">. </w:t>
      </w:r>
      <w:r w:rsidR="00285CCD">
        <w:rPr>
          <w:sz w:val="24"/>
          <w:szCs w:val="24"/>
        </w:rPr>
        <w:t xml:space="preserve">This streaming approach means some of the previous models </w:t>
      </w:r>
      <w:r w:rsidR="00677A94">
        <w:rPr>
          <w:sz w:val="24"/>
          <w:szCs w:val="24"/>
        </w:rPr>
        <w:t>are not designed</w:t>
      </w:r>
      <w:r w:rsidR="00285CCD">
        <w:rPr>
          <w:sz w:val="24"/>
          <w:szCs w:val="24"/>
        </w:rPr>
        <w:t xml:space="preserve"> </w:t>
      </w:r>
      <w:r w:rsidR="00B07973">
        <w:rPr>
          <w:sz w:val="24"/>
          <w:szCs w:val="24"/>
        </w:rPr>
        <w:t xml:space="preserve">for this approach or setting them up would be beyond the scope of this research. Apache Spark was chosen because it allows </w:t>
      </w:r>
      <w:r w:rsidR="00AA4D1B">
        <w:rPr>
          <w:sz w:val="24"/>
          <w:szCs w:val="24"/>
        </w:rPr>
        <w:t xml:space="preserve">this </w:t>
      </w:r>
      <w:r w:rsidR="008012A9">
        <w:rPr>
          <w:sz w:val="24"/>
          <w:szCs w:val="24"/>
        </w:rPr>
        <w:t xml:space="preserve">streaming </w:t>
      </w:r>
      <w:r w:rsidR="00AA4D1B">
        <w:rPr>
          <w:sz w:val="24"/>
          <w:szCs w:val="24"/>
        </w:rPr>
        <w:t xml:space="preserve">approach to be set up relatively quickly. This approach was discussed with </w:t>
      </w:r>
      <w:r w:rsidR="00614618">
        <w:rPr>
          <w:sz w:val="24"/>
          <w:szCs w:val="24"/>
        </w:rPr>
        <w:t>the Distributed Data Management lecturer</w:t>
      </w:r>
      <w:r w:rsidR="00354408">
        <w:rPr>
          <w:sz w:val="24"/>
          <w:szCs w:val="24"/>
        </w:rPr>
        <w:t xml:space="preserve"> in order to make sure it is feasible.</w:t>
      </w:r>
    </w:p>
    <w:p w14:paraId="05469CE8" w14:textId="2811D73A" w:rsidR="00980C01" w:rsidRPr="007F2EEF" w:rsidRDefault="00322422" w:rsidP="007F2EEF">
      <w:pPr>
        <w:spacing w:line="360" w:lineRule="auto"/>
        <w:ind w:firstLine="720"/>
        <w:rPr>
          <w:sz w:val="24"/>
          <w:szCs w:val="24"/>
        </w:rPr>
      </w:pPr>
      <w:r>
        <w:rPr>
          <w:sz w:val="24"/>
          <w:szCs w:val="24"/>
        </w:rPr>
        <w:t xml:space="preserve">Previous research had very high results with some previous studies having accuracy scores between 96% </w:t>
      </w:r>
      <w:r w:rsidR="00781C31">
        <w:rPr>
          <w:sz w:val="24"/>
          <w:szCs w:val="24"/>
        </w:rPr>
        <w:fldChar w:fldCharType="begin"/>
      </w:r>
      <w:r w:rsidR="00F3227F">
        <w:rPr>
          <w:sz w:val="24"/>
          <w:szCs w:val="24"/>
        </w:rPr>
        <w:instrText xml:space="preserve"> ADDIN ZOTERO_ITEM CSL_CITATION {"citationID":"cxMbqjOf","properties":{"formattedCitation":"[30]","plainCitation":"[30]","noteIndex":0},"citationItems":[{"id":52,"uris":["http://zotero.org/users/local/risK7MLb/items/5V6F2LEW"],"itemData":{"id":52,"type":"article-journal","abstract":"This article describes an experimental investigation into the inter-dataset generalization of supervised machine learning methods, trained to distinguish between benign and several classes of malicious network flows. The first part details the process and results of establishing reference classification scores on CIC-IDS2017 and CSE-CIC-IDS2018, two modern, labeled data sets for testing intrusion detection systems. The data sets are divided into several days each pertaining to different attack classes (DoS, DDoS, infiltration, botnet, etc.). A pipeline has been created that includes twelve supervised learning algorithms from different families. Subsequently to this comparative analysis the DoS / SSL and botnet attack classes, which are represented in both data sets and are well-classified by many algorithms, have been selected to test the inter-dataset generalization strength of the trained models. Exposure of these models to unseen, but related samples without additional training was expected to maintain high classification performance, but this assumption is shown to be erroneous (at least for the tested attack classes). To our knowledge, there is no prior literature that validates the efficacy of supervised ML-based intrusion detection systems outside of the dataset(s) on which they have been trained. Our first results question the implied link that great intra-dataset generalization leads to great inter- or extra-dataset generalization. Further experimentation is required to discover the scope and causes of this deficiency as well as potential solutions.","container-title":"Journal of Information Security and Applications","DOI":"10.1016/j.jisa.2020.102564","ISSN":"2214-2126","journalAbbreviation":"Journal of Information Security and Applications","language":"en","page":"102564","source":"ScienceDirect","title":"Inter-dataset generalization strength of supervised machine learning methods for intrusion detection","volume":"54","author":[{"family":"D’hooge","given":"Laurens"},{"family":"Wauters","given":"Tim"},{"family":"Volckaert","given":"Bruno"},{"family":"De Turck","given":"Filip"}],"issued":{"date-parts":[["2020",10,1]]}}}],"schema":"https://github.com/citation-style-language/schema/raw/master/csl-citation.json"} </w:instrText>
      </w:r>
      <w:r w:rsidR="00781C31">
        <w:rPr>
          <w:sz w:val="24"/>
          <w:szCs w:val="24"/>
        </w:rPr>
        <w:fldChar w:fldCharType="separate"/>
      </w:r>
      <w:r w:rsidR="00F3227F" w:rsidRPr="00F3227F">
        <w:rPr>
          <w:rFonts w:ascii="Calibri" w:hAnsi="Calibri" w:cs="Calibri"/>
          <w:sz w:val="24"/>
        </w:rPr>
        <w:t>[30]</w:t>
      </w:r>
      <w:r w:rsidR="00781C31">
        <w:rPr>
          <w:sz w:val="24"/>
          <w:szCs w:val="24"/>
        </w:rPr>
        <w:fldChar w:fldCharType="end"/>
      </w:r>
      <w:r w:rsidR="00781C31">
        <w:rPr>
          <w:sz w:val="24"/>
          <w:szCs w:val="24"/>
        </w:rPr>
        <w:t xml:space="preserve"> </w:t>
      </w:r>
      <w:r>
        <w:rPr>
          <w:sz w:val="24"/>
          <w:szCs w:val="24"/>
        </w:rPr>
        <w:t>and 100%</w:t>
      </w:r>
      <w:r w:rsidR="00781C31">
        <w:rPr>
          <w:sz w:val="24"/>
          <w:szCs w:val="24"/>
        </w:rPr>
        <w:t xml:space="preserve"> </w:t>
      </w:r>
      <w:r w:rsidR="00781C31">
        <w:rPr>
          <w:sz w:val="24"/>
          <w:szCs w:val="24"/>
        </w:rPr>
        <w:fldChar w:fldCharType="begin"/>
      </w:r>
      <w:r w:rsidR="00F3227F">
        <w:rPr>
          <w:sz w:val="24"/>
          <w:szCs w:val="24"/>
        </w:rPr>
        <w:instrText xml:space="preserve"> ADDIN ZOTERO_ITEM CSL_CITATION {"citationID":"RRCYD1oH","properties":{"formattedCitation":"[33]","plainCitation":"[33]","noteIndex":0},"citationItems":[{"id":55,"uris":["http://zotero.org/users/local/risK7MLb/items/7BIEMZUM"],"itemData":{"id":55,"type":"article-journal","abstract":"Our paramount task is to examine and detect network attacks, is one of the daunting tasks because the variety of attacks are day by day existing in colossal number. The program proposed detects botnet attacks using the newest CSE-CIC-IDS2018 cyber dataset published by the Canadian Cybersecurity Establishment (CIC). The cyber dataset can be accessed on AWS (Amazon Web Services). The realistic network dataset consists of all the modern and existing attacks such as Brute-force attacks and password cracking, Heartbleed, Botnet, DoS (Denial of Service), DDoS also known as Distributed Denial of Service, Web attacks i.e. vulnerable web app attacks, and infiltration of the network from inside. The objective of the proposed research is to identify a classification of Botnet attacks. Botnet attack is a Trojan Horse malware attack that poses a serious security threat to the banking and financial sectors. Since a specific classifier could possibly work for such datasets it is crucial to finish a comparative examination of classifiers in order to achieve the most noteworthy execution in such basic detection of network attacks. The proposed framework is to incorporate different classifier methods such as KNearset Neighbor classifier, Naïve Bayes, Adaboost with Decision Tree, Support Vector Machine classifier, Random Forest classifier, and Artificial Intelligence to distinguish a portrayal of botnet attacks on the recent and realistic cyber dataset CSE-CIC-IDS2018. The results of the classification are given as precise precision for the specific classifiers. And furthermore, the proposed framework uses the Calibration curve as a standard approach in analytical methods which generates reliability diagrams to check the predicted probabilities of various classifiers are well-calibrated or not. Finally, the displayed graph proves how well the artificial intelligence technique outperforms all other classifiers which generates reliability diagrams to check the predicted probabilities of various classifiers are well-calibrated or not.","container-title":"ICT Express","DOI":"10.1016/j.icte.2020.12.004","ISSN":"2405-9595","issue":"3","journalAbbreviation":"ICT Express","language":"en","page":"366-370","source":"ScienceDirect","title":"Artificial Intelligence outflanks all other machine learning classifiers in Network Intrusion Detection System on the realistic cyber dataset CSE-CIC-IDS2018 using cloud computing","volume":"7","author":[{"family":"Kanimozhi","given":"V."},{"family":"Jacob","given":"T. Prem"}],"issued":{"date-parts":[["2021",9,1]]}}}],"schema":"https://github.com/citation-style-language/schema/raw/master/csl-citation.json"} </w:instrText>
      </w:r>
      <w:r w:rsidR="00781C31">
        <w:rPr>
          <w:sz w:val="24"/>
          <w:szCs w:val="24"/>
        </w:rPr>
        <w:fldChar w:fldCharType="separate"/>
      </w:r>
      <w:r w:rsidR="00F3227F" w:rsidRPr="00F3227F">
        <w:rPr>
          <w:rFonts w:ascii="Calibri" w:hAnsi="Calibri" w:cs="Calibri"/>
          <w:sz w:val="24"/>
        </w:rPr>
        <w:t>[33]</w:t>
      </w:r>
      <w:r w:rsidR="00781C31">
        <w:rPr>
          <w:sz w:val="24"/>
          <w:szCs w:val="24"/>
        </w:rPr>
        <w:fldChar w:fldCharType="end"/>
      </w:r>
      <w:r>
        <w:rPr>
          <w:sz w:val="24"/>
          <w:szCs w:val="24"/>
        </w:rPr>
        <w:t>. Some papers also had recall scores of 100%</w:t>
      </w:r>
      <w:r w:rsidR="001D6838">
        <w:rPr>
          <w:sz w:val="24"/>
          <w:szCs w:val="24"/>
        </w:rPr>
        <w:t xml:space="preserve"> </w:t>
      </w:r>
      <w:r w:rsidR="001D6838">
        <w:rPr>
          <w:sz w:val="24"/>
          <w:szCs w:val="24"/>
        </w:rPr>
        <w:fldChar w:fldCharType="begin"/>
      </w:r>
      <w:r w:rsidR="00F3227F">
        <w:rPr>
          <w:sz w:val="24"/>
          <w:szCs w:val="24"/>
        </w:rPr>
        <w:instrText xml:space="preserve"> ADDIN ZOTERO_ITEM CSL_CITATION {"citationID":"apRXGGwt","properties":{"formattedCitation":"[33]","plainCitation":"[33]","noteIndex":0},"citationItems":[{"id":55,"uris":["http://zotero.org/users/local/risK7MLb/items/7BIEMZUM"],"itemData":{"id":55,"type":"article-journal","abstract":"Our paramount task is to examine and detect network attacks, is one of the daunting tasks because the variety of attacks are day by day existing in colossal number. The program proposed detects botnet attacks using the newest CSE-CIC-IDS2018 cyber dataset published by the Canadian Cybersecurity Establishment (CIC). The cyber dataset can be accessed on AWS (Amazon Web Services). The realistic network dataset consists of all the modern and existing attacks such as Brute-force attacks and password cracking, Heartbleed, Botnet, DoS (Denial of Service), DDoS also known as Distributed Denial of Service, Web attacks i.e. vulnerable web app attacks, and infiltration of the network from inside. The objective of the proposed research is to identify a classification of Botnet attacks. Botnet attack is a Trojan Horse malware attack that poses a serious security threat to the banking and financial sectors. Since a specific classifier could possibly work for such datasets it is crucial to finish a comparative examination of classifiers in order to achieve the most noteworthy execution in such basic detection of network attacks. The proposed framework is to incorporate different classifier methods such as KNearset Neighbor classifier, Naïve Bayes, Adaboost with Decision Tree, Support Vector Machine classifier, Random Forest classifier, and Artificial Intelligence to distinguish a portrayal of botnet attacks on the recent and realistic cyber dataset CSE-CIC-IDS2018. The results of the classification are given as precise precision for the specific classifiers. And furthermore, the proposed framework uses the Calibration curve as a standard approach in analytical methods which generates reliability diagrams to check the predicted probabilities of various classifiers are well-calibrated or not. Finally, the displayed graph proves how well the artificial intelligence technique outperforms all other classifiers which generates reliability diagrams to check the predicted probabilities of various classifiers are well-calibrated or not.","container-title":"ICT Express","DOI":"10.1016/j.icte.2020.12.004","ISSN":"2405-9595","issue":"3","journalAbbreviation":"ICT Express","language":"en","page":"366-370","source":"ScienceDirect","title":"Artificial Intelligence outflanks all other machine learning classifiers in Network Intrusion Detection System on the realistic cyber dataset CSE-CIC-IDS2018 using cloud computing","volume":"7","author":[{"family":"Kanimozhi","given":"V."},{"family":"Jacob","given":"T. Prem"}],"issued":{"date-parts":[["2021",9,1]]}}}],"schema":"https://github.com/citation-style-language/schema/raw/master/csl-citation.json"} </w:instrText>
      </w:r>
      <w:r w:rsidR="001D6838">
        <w:rPr>
          <w:sz w:val="24"/>
          <w:szCs w:val="24"/>
        </w:rPr>
        <w:fldChar w:fldCharType="separate"/>
      </w:r>
      <w:r w:rsidR="00F3227F" w:rsidRPr="00F3227F">
        <w:rPr>
          <w:rFonts w:ascii="Calibri" w:hAnsi="Calibri" w:cs="Calibri"/>
          <w:sz w:val="24"/>
        </w:rPr>
        <w:t>[33]</w:t>
      </w:r>
      <w:r w:rsidR="001D6838">
        <w:rPr>
          <w:sz w:val="24"/>
          <w:szCs w:val="24"/>
        </w:rPr>
        <w:fldChar w:fldCharType="end"/>
      </w:r>
      <w:r>
        <w:rPr>
          <w:sz w:val="24"/>
          <w:szCs w:val="24"/>
        </w:rPr>
        <w:t xml:space="preserve">, </w:t>
      </w:r>
      <w:r w:rsidR="0028020B">
        <w:rPr>
          <w:sz w:val="24"/>
          <w:szCs w:val="24"/>
        </w:rPr>
        <w:fldChar w:fldCharType="begin"/>
      </w:r>
      <w:r w:rsidR="00F3227F">
        <w:rPr>
          <w:sz w:val="24"/>
          <w:szCs w:val="24"/>
        </w:rPr>
        <w:instrText xml:space="preserve"> ADDIN ZOTERO_ITEM CSL_CITATION {"citationID":"YO52XpGV","properties":{"formattedCitation":"[34]","plainCitation":"[34]","noteIndex":0},"citationItems":[{"id":58,"uris":["http://zotero.org/users/local/risK7MLb/items/LMME7WSV"],"itemData":{"id":58,"type":"article-journal","abstract":"Users and Internet service providers (ISPs) are constantly affected by denial-of-service (DoS) attacks. This cyber threat continues to grow even with the development of new protection technologies. Developing mechanisms to detect this threat is a current challenge in network security. This article presents a machine learning- (ML-) based DoS detection system. The proposed approach makes inferences based on signatures previously extracted from samples of network traffic. The experiments were performed using four modern benchmark datasets. The results show an online detection rate (DR) of attacks above 96%, with high precision (PREC) and low false alarm rate (FAR) using a sampling rate (SR) of 20% of network traffic.","container-title":"Security and Communication Networks","DOI":"10.1155/2019/1574749","ISSN":"1939-0114","language":"en","note":"publisher: Hindawi","page":"e1574749","source":"www.hindawi.com","title":"Smart Detection: An Online Approach for DoS/DDoS Attack Detection Using Machine Learning","title-short":"Smart Detection","volume":"2019","author":[{"family":"Lima Filho","given":"Francisco Sales","dropping-particle":"de"},{"family":"Silveira","given":"Frederico A. F."},{"family":"Medeiros Brito Junior","given":"Agostinho","non-dropping-particle":"de"},{"family":"Vargas-Solar","given":"Genoveva"},{"family":"Silveira","given":"Luiz F."}],"issued":{"date-parts":[["2019",10,13]]}}}],"schema":"https://github.com/citation-style-language/schema/raw/master/csl-citation.json"} </w:instrText>
      </w:r>
      <w:r w:rsidR="0028020B">
        <w:rPr>
          <w:sz w:val="24"/>
          <w:szCs w:val="24"/>
        </w:rPr>
        <w:fldChar w:fldCharType="separate"/>
      </w:r>
      <w:r w:rsidR="00F3227F" w:rsidRPr="00F3227F">
        <w:rPr>
          <w:rFonts w:ascii="Calibri" w:hAnsi="Calibri" w:cs="Calibri"/>
          <w:sz w:val="24"/>
        </w:rPr>
        <w:t>[34]</w:t>
      </w:r>
      <w:r w:rsidR="0028020B">
        <w:rPr>
          <w:sz w:val="24"/>
          <w:szCs w:val="24"/>
        </w:rPr>
        <w:fldChar w:fldCharType="end"/>
      </w:r>
      <w:r w:rsidR="00376867">
        <w:rPr>
          <w:sz w:val="24"/>
          <w:szCs w:val="24"/>
        </w:rPr>
        <w:t xml:space="preserve"> </w:t>
      </w:r>
      <w:r>
        <w:rPr>
          <w:sz w:val="24"/>
          <w:szCs w:val="24"/>
        </w:rPr>
        <w:t>and precision scores of 100%</w:t>
      </w:r>
      <w:r w:rsidR="00682717">
        <w:rPr>
          <w:sz w:val="24"/>
          <w:szCs w:val="24"/>
        </w:rPr>
        <w:t xml:space="preserve"> </w:t>
      </w:r>
      <w:r w:rsidR="00682717">
        <w:rPr>
          <w:sz w:val="24"/>
          <w:szCs w:val="24"/>
        </w:rPr>
        <w:fldChar w:fldCharType="begin"/>
      </w:r>
      <w:r w:rsidR="00F3227F">
        <w:rPr>
          <w:sz w:val="24"/>
          <w:szCs w:val="24"/>
        </w:rPr>
        <w:instrText xml:space="preserve"> ADDIN ZOTERO_ITEM CSL_CITATION {"citationID":"aGxExL06","properties":{"formattedCitation":"[33]","plainCitation":"[33]","noteIndex":0},"citationItems":[{"id":55,"uris":["http://zotero.org/users/local/risK7MLb/items/7BIEMZUM"],"itemData":{"id":55,"type":"article-journal","abstract":"Our paramount task is to examine and detect network attacks, is one of the daunting tasks because the variety of attacks are day by day existing in colossal number. The program proposed detects botnet attacks using the newest CSE-CIC-IDS2018 cyber dataset published by the Canadian Cybersecurity Establishment (CIC). The cyber dataset can be accessed on AWS (Amazon Web Services). The realistic network dataset consists of all the modern and existing attacks such as Brute-force attacks and password cracking, Heartbleed, Botnet, DoS (Denial of Service), DDoS also known as Distributed Denial of Service, Web attacks i.e. vulnerable web app attacks, and infiltration of the network from inside. The objective of the proposed research is to identify a classification of Botnet attacks. Botnet attack is a Trojan Horse malware attack that poses a serious security threat to the banking and financial sectors. Since a specific classifier could possibly work for such datasets it is crucial to finish a comparative examination of classifiers in order to achieve the most noteworthy execution in such basic detection of network attacks. The proposed framework is to incorporate different classifier methods such as KNearset Neighbor classifier, Naïve Bayes, Adaboost with Decision Tree, Support Vector Machine classifier, Random Forest classifier, and Artificial Intelligence to distinguish a portrayal of botnet attacks on the recent and realistic cyber dataset CSE-CIC-IDS2018. The results of the classification are given as precise precision for the specific classifiers. And furthermore, the proposed framework uses the Calibration curve as a standard approach in analytical methods which generates reliability diagrams to check the predicted probabilities of various classifiers are well-calibrated or not. Finally, the displayed graph proves how well the artificial intelligence technique outperforms all other classifiers which generates reliability diagrams to check the predicted probabilities of various classifiers are well-calibrated or not.","container-title":"ICT Express","DOI":"10.1016/j.icte.2020.12.004","ISSN":"2405-9595","issue":"3","journalAbbreviation":"ICT Express","language":"en","page":"366-370","source":"ScienceDirect","title":"Artificial Intelligence outflanks all other machine learning classifiers in Network Intrusion Detection System on the realistic cyber dataset CSE-CIC-IDS2018 using cloud computing","volume":"7","author":[{"family":"Kanimozhi","given":"V."},{"family":"Jacob","given":"T. Prem"}],"issued":{"date-parts":[["2021",9,1]]}}}],"schema":"https://github.com/citation-style-language/schema/raw/master/csl-citation.json"} </w:instrText>
      </w:r>
      <w:r w:rsidR="00682717">
        <w:rPr>
          <w:sz w:val="24"/>
          <w:szCs w:val="24"/>
        </w:rPr>
        <w:fldChar w:fldCharType="separate"/>
      </w:r>
      <w:r w:rsidR="00F3227F" w:rsidRPr="00F3227F">
        <w:rPr>
          <w:rFonts w:ascii="Calibri" w:hAnsi="Calibri" w:cs="Calibri"/>
          <w:sz w:val="24"/>
        </w:rPr>
        <w:t>[33]</w:t>
      </w:r>
      <w:r w:rsidR="00682717">
        <w:rPr>
          <w:sz w:val="24"/>
          <w:szCs w:val="24"/>
        </w:rPr>
        <w:fldChar w:fldCharType="end"/>
      </w:r>
      <w:r>
        <w:rPr>
          <w:sz w:val="24"/>
          <w:szCs w:val="24"/>
        </w:rPr>
        <w:t xml:space="preserve">, </w:t>
      </w:r>
      <w:r w:rsidR="00682717">
        <w:rPr>
          <w:sz w:val="24"/>
          <w:szCs w:val="24"/>
        </w:rPr>
        <w:fldChar w:fldCharType="begin"/>
      </w:r>
      <w:r w:rsidR="00F3227F">
        <w:rPr>
          <w:sz w:val="24"/>
          <w:szCs w:val="24"/>
        </w:rPr>
        <w:instrText xml:space="preserve"> ADDIN ZOTERO_ITEM CSL_CITATION {"citationID":"WXDSaR9v","properties":{"formattedCitation":"[34]","plainCitation":"[34]","noteIndex":0},"citationItems":[{"id":58,"uris":["http://zotero.org/users/local/risK7MLb/items/LMME7WSV"],"itemData":{"id":58,"type":"article-journal","abstract":"Users and Internet service providers (ISPs) are constantly affected by denial-of-service (DoS) attacks. This cyber threat continues to grow even with the development of new protection technologies. Developing mechanisms to detect this threat is a current challenge in network security. This article presents a machine learning- (ML-) based DoS detection system. The proposed approach makes inferences based on signatures previously extracted from samples of network traffic. The experiments were performed using four modern benchmark datasets. The results show an online detection rate (DR) of attacks above 96%, with high precision (PREC) and low false alarm rate (FAR) using a sampling rate (SR) of 20% of network traffic.","container-title":"Security and Communication Networks","DOI":"10.1155/2019/1574749","ISSN":"1939-0114","language":"en","note":"publisher: Hindawi","page":"e1574749","source":"www.hindawi.com","title":"Smart Detection: An Online Approach for DoS/DDoS Attack Detection Using Machine Learning","title-short":"Smart Detection","volume":"2019","author":[{"family":"Lima Filho","given":"Francisco Sales","dropping-particle":"de"},{"family":"Silveira","given":"Frederico A. F."},{"family":"Medeiros Brito Junior","given":"Agostinho","non-dropping-particle":"de"},{"family":"Vargas-Solar","given":"Genoveva"},{"family":"Silveira","given":"Luiz F."}],"issued":{"date-parts":[["2019",10,13]]}}}],"schema":"https://github.com/citation-style-language/schema/raw/master/csl-citation.json"} </w:instrText>
      </w:r>
      <w:r w:rsidR="00682717">
        <w:rPr>
          <w:sz w:val="24"/>
          <w:szCs w:val="24"/>
        </w:rPr>
        <w:fldChar w:fldCharType="separate"/>
      </w:r>
      <w:r w:rsidR="00F3227F" w:rsidRPr="00F3227F">
        <w:rPr>
          <w:rFonts w:ascii="Calibri" w:hAnsi="Calibri" w:cs="Calibri"/>
          <w:sz w:val="24"/>
        </w:rPr>
        <w:t>[34]</w:t>
      </w:r>
      <w:r w:rsidR="00682717">
        <w:rPr>
          <w:sz w:val="24"/>
          <w:szCs w:val="24"/>
        </w:rPr>
        <w:fldChar w:fldCharType="end"/>
      </w:r>
      <w:r>
        <w:rPr>
          <w:sz w:val="24"/>
          <w:szCs w:val="24"/>
        </w:rPr>
        <w:t xml:space="preserve">. This level </w:t>
      </w:r>
      <w:r w:rsidR="008012A9">
        <w:rPr>
          <w:sz w:val="24"/>
          <w:szCs w:val="24"/>
        </w:rPr>
        <w:t>performance</w:t>
      </w:r>
      <w:r>
        <w:rPr>
          <w:sz w:val="24"/>
          <w:szCs w:val="24"/>
        </w:rPr>
        <w:t xml:space="preserve"> could indicate some overfitting perhaps due to the imbalanced nature of the data, this is something that needs to be considered when this project is performed, something that was skipped in the mentioned research </w:t>
      </w:r>
      <w:r w:rsidR="00614618">
        <w:rPr>
          <w:sz w:val="24"/>
          <w:szCs w:val="24"/>
        </w:rPr>
        <w:t xml:space="preserve">papers as they </w:t>
      </w:r>
      <w:r w:rsidR="005B39EE">
        <w:rPr>
          <w:sz w:val="24"/>
          <w:szCs w:val="24"/>
        </w:rPr>
        <w:t>did not attempt to adapt for overfitting</w:t>
      </w:r>
      <w:r>
        <w:rPr>
          <w:sz w:val="24"/>
          <w:szCs w:val="24"/>
        </w:rPr>
        <w:t>.</w:t>
      </w:r>
    </w:p>
    <w:p w14:paraId="41E32C7F" w14:textId="168425BA" w:rsidR="005B054C" w:rsidRDefault="005B054C" w:rsidP="00E176F1">
      <w:pPr>
        <w:pStyle w:val="Heading2"/>
        <w:numPr>
          <w:ilvl w:val="1"/>
          <w:numId w:val="33"/>
        </w:numPr>
        <w:rPr>
          <w:sz w:val="30"/>
          <w:szCs w:val="30"/>
        </w:rPr>
      </w:pPr>
      <w:bookmarkStart w:id="10" w:name="_Toc134635318"/>
      <w:r>
        <w:rPr>
          <w:sz w:val="30"/>
          <w:szCs w:val="30"/>
        </w:rPr>
        <w:t>Imbalance</w:t>
      </w:r>
      <w:r w:rsidR="005B39EE">
        <w:rPr>
          <w:sz w:val="30"/>
          <w:szCs w:val="30"/>
        </w:rPr>
        <w:t>d</w:t>
      </w:r>
      <w:r>
        <w:rPr>
          <w:sz w:val="30"/>
          <w:szCs w:val="30"/>
        </w:rPr>
        <w:t xml:space="preserve"> Data</w:t>
      </w:r>
      <w:bookmarkEnd w:id="10"/>
      <w:r>
        <w:rPr>
          <w:sz w:val="30"/>
          <w:szCs w:val="30"/>
        </w:rPr>
        <w:t xml:space="preserve"> </w:t>
      </w:r>
    </w:p>
    <w:p w14:paraId="793D98F1" w14:textId="77777777" w:rsidR="005B054C" w:rsidRPr="007F2EEF" w:rsidRDefault="005B054C" w:rsidP="005B054C">
      <w:pPr>
        <w:pStyle w:val="ListParagraph"/>
        <w:rPr>
          <w:sz w:val="10"/>
          <w:szCs w:val="10"/>
        </w:rPr>
      </w:pPr>
    </w:p>
    <w:p w14:paraId="134520A7" w14:textId="2898090F" w:rsidR="0040351B" w:rsidRDefault="000D65DF" w:rsidP="00D3779A">
      <w:pPr>
        <w:spacing w:line="360" w:lineRule="auto"/>
        <w:ind w:firstLine="720"/>
        <w:rPr>
          <w:sz w:val="24"/>
          <w:szCs w:val="24"/>
        </w:rPr>
      </w:pPr>
      <w:r w:rsidRPr="00821C87">
        <w:rPr>
          <w:sz w:val="24"/>
          <w:szCs w:val="24"/>
        </w:rPr>
        <w:t xml:space="preserve">One of the biggest challenges with an IDS system is that some </w:t>
      </w:r>
      <w:r w:rsidR="007F2EEF" w:rsidRPr="00821C87">
        <w:rPr>
          <w:sz w:val="24"/>
          <w:szCs w:val="24"/>
        </w:rPr>
        <w:t>organisations</w:t>
      </w:r>
      <w:r w:rsidRPr="00821C87">
        <w:rPr>
          <w:sz w:val="24"/>
          <w:szCs w:val="24"/>
        </w:rPr>
        <w:t xml:space="preserve"> may not be attacked for a very long time</w:t>
      </w:r>
      <w:r w:rsidR="007F2EEF">
        <w:rPr>
          <w:sz w:val="24"/>
          <w:szCs w:val="24"/>
        </w:rPr>
        <w:t xml:space="preserve"> while </w:t>
      </w:r>
      <w:r w:rsidRPr="00821C87">
        <w:rPr>
          <w:sz w:val="24"/>
          <w:szCs w:val="24"/>
        </w:rPr>
        <w:t>other</w:t>
      </w:r>
      <w:r w:rsidR="006644BF" w:rsidRPr="00821C87">
        <w:rPr>
          <w:sz w:val="24"/>
          <w:szCs w:val="24"/>
        </w:rPr>
        <w:t xml:space="preserve"> </w:t>
      </w:r>
      <w:r w:rsidR="007F2EEF" w:rsidRPr="00821C87">
        <w:rPr>
          <w:sz w:val="24"/>
          <w:szCs w:val="24"/>
        </w:rPr>
        <w:t>organisations</w:t>
      </w:r>
      <w:r w:rsidR="006644BF" w:rsidRPr="00821C87">
        <w:rPr>
          <w:sz w:val="24"/>
          <w:szCs w:val="24"/>
        </w:rPr>
        <w:t xml:space="preserve"> </w:t>
      </w:r>
      <w:r w:rsidR="007F2EEF">
        <w:rPr>
          <w:sz w:val="24"/>
          <w:szCs w:val="24"/>
        </w:rPr>
        <w:t xml:space="preserve">such as </w:t>
      </w:r>
      <w:r w:rsidR="006644BF" w:rsidRPr="00821C87">
        <w:rPr>
          <w:sz w:val="24"/>
          <w:szCs w:val="24"/>
        </w:rPr>
        <w:t>banking, finance</w:t>
      </w:r>
      <w:r w:rsidR="005B39EE">
        <w:rPr>
          <w:sz w:val="24"/>
          <w:szCs w:val="24"/>
        </w:rPr>
        <w:t xml:space="preserve"> and</w:t>
      </w:r>
      <w:r w:rsidR="006644BF" w:rsidRPr="00821C87">
        <w:rPr>
          <w:sz w:val="24"/>
          <w:szCs w:val="24"/>
        </w:rPr>
        <w:t xml:space="preserve"> </w:t>
      </w:r>
      <w:r w:rsidR="00677A94">
        <w:rPr>
          <w:sz w:val="24"/>
          <w:szCs w:val="24"/>
        </w:rPr>
        <w:t>e-commerce</w:t>
      </w:r>
      <w:r w:rsidR="006644BF" w:rsidRPr="00821C87">
        <w:rPr>
          <w:sz w:val="24"/>
          <w:szCs w:val="24"/>
        </w:rPr>
        <w:t xml:space="preserve"> would have higher </w:t>
      </w:r>
      <w:r w:rsidR="00943908">
        <w:rPr>
          <w:sz w:val="24"/>
          <w:szCs w:val="24"/>
        </w:rPr>
        <w:t xml:space="preserve">instances </w:t>
      </w:r>
      <w:r w:rsidR="006644BF" w:rsidRPr="00821C87">
        <w:rPr>
          <w:sz w:val="24"/>
          <w:szCs w:val="24"/>
        </w:rPr>
        <w:t>of</w:t>
      </w:r>
      <w:r w:rsidR="00ED6F36">
        <w:rPr>
          <w:sz w:val="24"/>
          <w:szCs w:val="24"/>
        </w:rPr>
        <w:t xml:space="preserve"> cybersecurity</w:t>
      </w:r>
      <w:r w:rsidR="006644BF" w:rsidRPr="00821C87">
        <w:rPr>
          <w:sz w:val="24"/>
          <w:szCs w:val="24"/>
        </w:rPr>
        <w:t xml:space="preserve"> </w:t>
      </w:r>
      <w:r w:rsidR="00943908" w:rsidRPr="00821C87">
        <w:rPr>
          <w:sz w:val="24"/>
          <w:szCs w:val="24"/>
        </w:rPr>
        <w:t>attacks</w:t>
      </w:r>
      <w:r w:rsidR="006644BF" w:rsidRPr="00821C87">
        <w:rPr>
          <w:sz w:val="24"/>
          <w:szCs w:val="24"/>
        </w:rPr>
        <w:t xml:space="preserve">. </w:t>
      </w:r>
      <w:r w:rsidR="00943908">
        <w:rPr>
          <w:sz w:val="24"/>
          <w:szCs w:val="24"/>
        </w:rPr>
        <w:t xml:space="preserve">Either way </w:t>
      </w:r>
      <w:r w:rsidR="00732C00">
        <w:rPr>
          <w:sz w:val="24"/>
          <w:szCs w:val="24"/>
        </w:rPr>
        <w:t>data imbalance</w:t>
      </w:r>
      <w:r w:rsidR="003265D0">
        <w:rPr>
          <w:sz w:val="24"/>
          <w:szCs w:val="24"/>
        </w:rPr>
        <w:t xml:space="preserve"> </w:t>
      </w:r>
      <w:r w:rsidR="003265D0">
        <w:rPr>
          <w:sz w:val="24"/>
          <w:szCs w:val="24"/>
        </w:rPr>
        <w:fldChar w:fldCharType="begin"/>
      </w:r>
      <w:r w:rsidR="00F3227F">
        <w:rPr>
          <w:sz w:val="24"/>
          <w:szCs w:val="24"/>
        </w:rPr>
        <w:instrText xml:space="preserve"> ADDIN ZOTERO_ITEM CSL_CITATION {"citationID":"GZ1bA4rm","properties":{"formattedCitation":"[35]","plainCitation":"[35]","noteIndex":0},"citationItems":[{"id":155,"uris":["http://zotero.org/users/local/risK7MLb/items/LUY62LZT"],"itemData":{"id":155,"type":"article-journal","abstract":"To tackle new and complex attacks, modern Intrusion Detection Systems (IDSs) are developed using Deep Learning (DL) techniques and are trained on intrusion detection datasets such as KDD and NSL-KDD. These two datasets have a large number of samples in Denial of Service and Probe attack classes besides the Normal class, but the number of samples in Remote to Local (R2L) and User to Root (U2R) attack classes is very less. R2L and U2R attacks represent the minority classes of these two datasets and due to lack of training samples in these minority classes, DL based IDSs are unable to detect them accurately. This leads to class imbalance problem and increases the chances of the network being compromised due to undetected intrusions. To handle this class imbalance problem in IDSs, this paper proposes Siam-IDS which is a novel IDS based on Siamese Neural Network (Siamese-NN). The proposed Siam-IDS is able to detect R2L and U2R attacks without using traditional class balancing techniques such as oversampling and random undersampling. The performance of Siam-IDS was compared with existing IDSs developed using DL techniques namely Deep Neural Network (DNN) and Convolutional Neural Network (CNN). Siam-IDS was able to achieve higher recall values for both R2L and U2R attack classes when compared to its counterparts.","collection-title":"Third International Conference on Computing and Network Communications (CoCoNet'19)","container-title":"Procedia Computer Science","DOI":"10.1016/j.procs.2020.04.085","ISSN":"1877-0509","journalAbbreviation":"Procedia Computer Science","language":"en","page":"780-789","source":"ScienceDirect","title":"Siam-IDS: Handling class imbalance problem in Intrusion Detection Systems using Siamese Neural Network","title-short":"Siam-IDS","volume":"171","author":[{"family":"Bedi","given":"Punam"},{"family":"Gupta","given":"Neha"},{"family":"Jindal","given":"Vinita"}],"issued":{"date-parts":[["2020",1,1]]}}}],"schema":"https://github.com/citation-style-language/schema/raw/master/csl-citation.json"} </w:instrText>
      </w:r>
      <w:r w:rsidR="003265D0">
        <w:rPr>
          <w:sz w:val="24"/>
          <w:szCs w:val="24"/>
        </w:rPr>
        <w:fldChar w:fldCharType="separate"/>
      </w:r>
      <w:r w:rsidR="00F3227F" w:rsidRPr="00F3227F">
        <w:rPr>
          <w:rFonts w:ascii="Calibri" w:hAnsi="Calibri" w:cs="Calibri"/>
          <w:sz w:val="24"/>
        </w:rPr>
        <w:t>[35]</w:t>
      </w:r>
      <w:r w:rsidR="003265D0">
        <w:rPr>
          <w:sz w:val="24"/>
          <w:szCs w:val="24"/>
        </w:rPr>
        <w:fldChar w:fldCharType="end"/>
      </w:r>
      <w:r w:rsidR="00732C00">
        <w:rPr>
          <w:sz w:val="24"/>
          <w:szCs w:val="24"/>
        </w:rPr>
        <w:t xml:space="preserve"> is very common in IDS systems.</w:t>
      </w:r>
      <w:r w:rsidR="00265EC5">
        <w:rPr>
          <w:sz w:val="24"/>
          <w:szCs w:val="24"/>
        </w:rPr>
        <w:t xml:space="preserve"> Various techniques</w:t>
      </w:r>
      <w:r w:rsidR="005F0EA4">
        <w:rPr>
          <w:sz w:val="24"/>
          <w:szCs w:val="24"/>
        </w:rPr>
        <w:t xml:space="preserve"> have been developed to deal with</w:t>
      </w:r>
      <w:r w:rsidR="00ED6F36">
        <w:rPr>
          <w:sz w:val="24"/>
          <w:szCs w:val="24"/>
        </w:rPr>
        <w:t xml:space="preserve"> the</w:t>
      </w:r>
      <w:r w:rsidR="005F0EA4">
        <w:rPr>
          <w:sz w:val="24"/>
          <w:szCs w:val="24"/>
        </w:rPr>
        <w:t xml:space="preserve"> imbalance </w:t>
      </w:r>
      <w:r w:rsidR="00ED6F36">
        <w:rPr>
          <w:sz w:val="24"/>
          <w:szCs w:val="24"/>
        </w:rPr>
        <w:t xml:space="preserve">nature of this </w:t>
      </w:r>
      <w:r w:rsidR="00923FD3">
        <w:rPr>
          <w:sz w:val="24"/>
          <w:szCs w:val="24"/>
        </w:rPr>
        <w:t xml:space="preserve">data with resampling methods </w:t>
      </w:r>
      <w:r w:rsidR="003518C3">
        <w:rPr>
          <w:sz w:val="24"/>
          <w:szCs w:val="24"/>
        </w:rPr>
        <w:fldChar w:fldCharType="begin"/>
      </w:r>
      <w:r w:rsidR="00F3227F">
        <w:rPr>
          <w:sz w:val="24"/>
          <w:szCs w:val="24"/>
        </w:rPr>
        <w:instrText xml:space="preserve"> ADDIN ZOTERO_ITEM CSL_CITATION {"citationID":"QZVZ4HLF","properties":{"formattedCitation":"[36]","plainCitation":"[36]","noteIndex":0},"citationItems":[{"id":158,"uris":["http://zotero.org/users/local/risK7MLb/items/AHR6RARH"],"itemData":{"id":158,"type":"article-journal","abstract":"Machine learning plays an increasingly significant role in the building of Network Intrusion Detection Systems. However, machine learning models trained with imbalanced cybersecurity data cannot recognize minority data, hence attacks, effectively. One way to address this issue is to use resampling, which adjusts the ratio between the different classes, making the data more balanced. This research looks at resampling’s influence on the performance of Artificial Neural Network multi-class classifiers. The resampling methods, random undersampling, random oversampling, random undersampling and random oversampling, random undersampling with Synthetic Minority Oversampling Technique, and random undersampling with Adaptive Synthetic Sampling Method were used on benchmark Cybersecurity datasets, KDD99, UNSW-NB15, UNSW-NB17 and UNSW-NB18. Macro precision, macro recall, macro F1-score were used to evaluate the results. The patterns found were: First, oversampling increases the training time and undersampling decreases the training time; second, if the data is extremely imbalanced, both oversampling and undersampling increase recall significantly; third, if the data is not extremely imbalanced, resampling will not have much of an impact; fourth, with resampling, mostly oversampling, more of the minority data (attacks) were detected.","container-title":"Journal of Big Data","DOI":"10.1186/s40537-020-00390-x","ISSN":"2196-1115","issue":"1","journalAbbreviation":"Journal of Big Data","page":"6","source":"BioMed Central","title":"Resampling imbalanced data for network intrusion detection datasets","volume":"8","author":[{"family":"Bagui","given":"Sikha"},{"family":"Li","given":"Kunqi"}],"issued":{"date-parts":[["2021",1,6]]}}}],"schema":"https://github.com/citation-style-language/schema/raw/master/csl-citation.json"} </w:instrText>
      </w:r>
      <w:r w:rsidR="003518C3">
        <w:rPr>
          <w:sz w:val="24"/>
          <w:szCs w:val="24"/>
        </w:rPr>
        <w:fldChar w:fldCharType="separate"/>
      </w:r>
      <w:r w:rsidR="00F3227F" w:rsidRPr="00F3227F">
        <w:rPr>
          <w:rFonts w:ascii="Calibri" w:hAnsi="Calibri" w:cs="Calibri"/>
          <w:sz w:val="24"/>
        </w:rPr>
        <w:t>[36]</w:t>
      </w:r>
      <w:r w:rsidR="003518C3">
        <w:rPr>
          <w:sz w:val="24"/>
          <w:szCs w:val="24"/>
        </w:rPr>
        <w:fldChar w:fldCharType="end"/>
      </w:r>
      <w:r w:rsidR="003518C3">
        <w:rPr>
          <w:sz w:val="24"/>
          <w:szCs w:val="24"/>
        </w:rPr>
        <w:t xml:space="preserve"> </w:t>
      </w:r>
      <w:r w:rsidR="00923FD3">
        <w:rPr>
          <w:sz w:val="24"/>
          <w:szCs w:val="24"/>
        </w:rPr>
        <w:t xml:space="preserve">such as Random Undersampling (RU), </w:t>
      </w:r>
      <w:r w:rsidR="003518C3">
        <w:rPr>
          <w:sz w:val="24"/>
          <w:szCs w:val="24"/>
        </w:rPr>
        <w:t xml:space="preserve">Random Oversampling (RO) and </w:t>
      </w:r>
      <w:r w:rsidR="00991D83">
        <w:rPr>
          <w:sz w:val="24"/>
          <w:szCs w:val="24"/>
        </w:rPr>
        <w:t xml:space="preserve">Synthetic Minority Oversampling Technique (RU-SMOTE). </w:t>
      </w:r>
      <w:r w:rsidR="0039767D">
        <w:rPr>
          <w:sz w:val="24"/>
          <w:szCs w:val="24"/>
        </w:rPr>
        <w:t xml:space="preserve">Later when </w:t>
      </w:r>
      <w:r w:rsidR="00682D1B">
        <w:rPr>
          <w:sz w:val="24"/>
          <w:szCs w:val="24"/>
        </w:rPr>
        <w:t>starting the modelling these techniques will be bore in mind.</w:t>
      </w:r>
    </w:p>
    <w:p w14:paraId="7E31B2C5" w14:textId="00960CE2" w:rsidR="00D3779A" w:rsidRPr="00D3779A" w:rsidRDefault="00D3779A" w:rsidP="00D3779A">
      <w:pPr>
        <w:rPr>
          <w:rFonts w:cstheme="minorHAnsi"/>
          <w:sz w:val="24"/>
          <w:szCs w:val="24"/>
        </w:rPr>
      </w:pPr>
      <w:r w:rsidRPr="006216E0">
        <w:rPr>
          <w:rFonts w:cstheme="minorHAnsi"/>
          <w:sz w:val="24"/>
          <w:szCs w:val="24"/>
        </w:rPr>
        <w:t>(</w:t>
      </w:r>
      <w:r w:rsidR="00C372D4">
        <w:rPr>
          <w:rFonts w:cstheme="minorHAnsi"/>
          <w:sz w:val="24"/>
          <w:szCs w:val="24"/>
        </w:rPr>
        <w:t>918</w:t>
      </w:r>
      <w:r w:rsidRPr="006216E0">
        <w:rPr>
          <w:rFonts w:cstheme="minorHAnsi"/>
          <w:sz w:val="24"/>
          <w:szCs w:val="24"/>
        </w:rPr>
        <w:t xml:space="preserve"> words</w:t>
      </w:r>
      <w:r>
        <w:rPr>
          <w:rFonts w:cstheme="minorHAnsi"/>
          <w:sz w:val="24"/>
          <w:szCs w:val="24"/>
        </w:rPr>
        <w:t>)</w:t>
      </w:r>
    </w:p>
    <w:p w14:paraId="02CFEFDD" w14:textId="77777777" w:rsidR="00D3779A" w:rsidRPr="00D3779A" w:rsidRDefault="00D3779A" w:rsidP="00D3779A">
      <w:pPr>
        <w:spacing w:line="360" w:lineRule="auto"/>
        <w:rPr>
          <w:sz w:val="24"/>
          <w:szCs w:val="24"/>
        </w:rPr>
      </w:pPr>
    </w:p>
    <w:p w14:paraId="6422AAA3" w14:textId="77777777" w:rsidR="0040351B" w:rsidRDefault="0040351B" w:rsidP="0040351B"/>
    <w:p w14:paraId="1436A457" w14:textId="77777777" w:rsidR="00C372D4" w:rsidRDefault="00C372D4" w:rsidP="0040351B"/>
    <w:p w14:paraId="3450EA84" w14:textId="77777777" w:rsidR="00835657" w:rsidRPr="0040351B" w:rsidRDefault="00835657" w:rsidP="0040351B"/>
    <w:p w14:paraId="63ECEAC5" w14:textId="02687766" w:rsidR="004D2DD5" w:rsidRPr="0037567A" w:rsidRDefault="00835657" w:rsidP="00835657">
      <w:pPr>
        <w:pStyle w:val="Heading1"/>
        <w:rPr>
          <w:sz w:val="40"/>
          <w:szCs w:val="40"/>
        </w:rPr>
      </w:pPr>
      <w:bookmarkStart w:id="11" w:name="_Toc134635319"/>
      <w:r>
        <w:rPr>
          <w:sz w:val="40"/>
          <w:szCs w:val="40"/>
        </w:rPr>
        <w:lastRenderedPageBreak/>
        <w:t xml:space="preserve">4 </w:t>
      </w:r>
      <w:r>
        <w:rPr>
          <w:sz w:val="40"/>
          <w:szCs w:val="40"/>
        </w:rPr>
        <w:tab/>
      </w:r>
      <w:r w:rsidR="004D2DD5" w:rsidRPr="0037567A">
        <w:rPr>
          <w:sz w:val="40"/>
          <w:szCs w:val="40"/>
        </w:rPr>
        <w:t>Chapter 3 – Dataset and Methodology</w:t>
      </w:r>
      <w:bookmarkEnd w:id="11"/>
    </w:p>
    <w:p w14:paraId="710CE2FF" w14:textId="77777777" w:rsidR="004D2DD5" w:rsidRPr="00845E13" w:rsidRDefault="004D2DD5" w:rsidP="00F23AED">
      <w:pPr>
        <w:rPr>
          <w:sz w:val="10"/>
          <w:szCs w:val="10"/>
        </w:rPr>
      </w:pPr>
    </w:p>
    <w:p w14:paraId="3791F3AA" w14:textId="5F425129" w:rsidR="001A40ED" w:rsidRPr="00774010" w:rsidRDefault="00E176F1" w:rsidP="00E176F1">
      <w:pPr>
        <w:pStyle w:val="Heading2"/>
        <w:rPr>
          <w:sz w:val="30"/>
          <w:szCs w:val="30"/>
        </w:rPr>
      </w:pPr>
      <w:bookmarkStart w:id="12" w:name="_Toc134635320"/>
      <w:r>
        <w:rPr>
          <w:sz w:val="30"/>
          <w:szCs w:val="30"/>
        </w:rPr>
        <w:t>4.1</w:t>
      </w:r>
      <w:r>
        <w:rPr>
          <w:sz w:val="30"/>
          <w:szCs w:val="30"/>
        </w:rPr>
        <w:tab/>
      </w:r>
      <w:r w:rsidR="001A40ED" w:rsidRPr="00774010">
        <w:rPr>
          <w:sz w:val="30"/>
          <w:szCs w:val="30"/>
        </w:rPr>
        <w:t>Dataset</w:t>
      </w:r>
      <w:bookmarkEnd w:id="12"/>
    </w:p>
    <w:p w14:paraId="54C172FC" w14:textId="77777777" w:rsidR="00B95CA9" w:rsidRPr="002202A5" w:rsidRDefault="00B95CA9" w:rsidP="00F23AED">
      <w:pPr>
        <w:rPr>
          <w:sz w:val="10"/>
          <w:szCs w:val="10"/>
        </w:rPr>
      </w:pPr>
    </w:p>
    <w:p w14:paraId="6BA82953" w14:textId="65D9AD81" w:rsidR="00B95CA9" w:rsidRDefault="00B95CA9" w:rsidP="008B6DF0">
      <w:pPr>
        <w:spacing w:line="360" w:lineRule="auto"/>
        <w:ind w:firstLine="720"/>
        <w:rPr>
          <w:sz w:val="24"/>
          <w:szCs w:val="24"/>
        </w:rPr>
      </w:pPr>
      <w:r w:rsidRPr="003922AF">
        <w:rPr>
          <w:sz w:val="24"/>
          <w:szCs w:val="24"/>
        </w:rPr>
        <w:t>The dataset used in this project is CSE-CIC-IDS20218 from the Canadian Institute for Cyber Security at the University of New Brunswick</w:t>
      </w:r>
      <w:r w:rsidR="002B0CD9">
        <w:rPr>
          <w:sz w:val="24"/>
          <w:szCs w:val="24"/>
        </w:rPr>
        <w:t xml:space="preserve"> </w:t>
      </w:r>
      <w:r w:rsidR="002B0CD9">
        <w:rPr>
          <w:sz w:val="24"/>
          <w:szCs w:val="24"/>
        </w:rPr>
        <w:fldChar w:fldCharType="begin"/>
      </w:r>
      <w:r w:rsidR="00F3227F">
        <w:rPr>
          <w:sz w:val="24"/>
          <w:szCs w:val="24"/>
        </w:rPr>
        <w:instrText xml:space="preserve"> ADDIN ZOTERO_ITEM CSL_CITATION {"citationID":"yzTUVZQv","properties":{"formattedCitation":"[27]","plainCitation":"[27]","noteIndex":0},"citationItems":[{"id":29,"uris":["http://zotero.org/users/local/risK7MLb/items/GV99L4G3"],"itemData":{"id":29,"type":"webpage","abstract":"A collaboration between CSE and CIC. The dataset includes 7 attack scenarios: Brute-force, Heartbleed, Botnet, DoS, DDoS, Web attacks and inside infiltration.","language":"en","title":"IDS 2018 | Datasets | Research | Canadian Institute for Cybersecurity | UNB","URL":"https://www.unb.ca/cic/datasets/ids-2018.html","accessed":{"date-parts":[["2023",3,17]]}}}],"schema":"https://github.com/citation-style-language/schema/raw/master/csl-citation.json"} </w:instrText>
      </w:r>
      <w:r w:rsidR="002B0CD9">
        <w:rPr>
          <w:sz w:val="24"/>
          <w:szCs w:val="24"/>
        </w:rPr>
        <w:fldChar w:fldCharType="separate"/>
      </w:r>
      <w:r w:rsidR="00F3227F" w:rsidRPr="00F3227F">
        <w:rPr>
          <w:rFonts w:ascii="Calibri" w:hAnsi="Calibri" w:cs="Calibri"/>
          <w:sz w:val="24"/>
        </w:rPr>
        <w:t>[27]</w:t>
      </w:r>
      <w:r w:rsidR="002B0CD9">
        <w:rPr>
          <w:sz w:val="24"/>
          <w:szCs w:val="24"/>
        </w:rPr>
        <w:fldChar w:fldCharType="end"/>
      </w:r>
      <w:r w:rsidRPr="003922AF">
        <w:rPr>
          <w:sz w:val="24"/>
          <w:szCs w:val="24"/>
        </w:rPr>
        <w:t xml:space="preserve">. It is hard to find </w:t>
      </w:r>
      <w:r w:rsidR="00677A94">
        <w:rPr>
          <w:sz w:val="24"/>
          <w:szCs w:val="24"/>
        </w:rPr>
        <w:t>real-world</w:t>
      </w:r>
      <w:r w:rsidRPr="003922AF">
        <w:rPr>
          <w:sz w:val="24"/>
          <w:szCs w:val="24"/>
        </w:rPr>
        <w:t xml:space="preserve"> datasets of network traffic and so this dataset was designed to </w:t>
      </w:r>
      <w:r>
        <w:rPr>
          <w:sz w:val="24"/>
          <w:szCs w:val="24"/>
        </w:rPr>
        <w:t xml:space="preserve">simulate normal traffic in a network environment which then </w:t>
      </w:r>
      <w:r w:rsidR="00677A94">
        <w:rPr>
          <w:sz w:val="24"/>
          <w:szCs w:val="24"/>
        </w:rPr>
        <w:t>simulates</w:t>
      </w:r>
      <w:r>
        <w:rPr>
          <w:sz w:val="24"/>
          <w:szCs w:val="24"/>
        </w:rPr>
        <w:t xml:space="preserve"> </w:t>
      </w:r>
      <w:r w:rsidR="00F51C93">
        <w:rPr>
          <w:sz w:val="24"/>
          <w:szCs w:val="24"/>
        </w:rPr>
        <w:t xml:space="preserve">6 </w:t>
      </w:r>
      <w:r>
        <w:rPr>
          <w:sz w:val="24"/>
          <w:szCs w:val="24"/>
        </w:rPr>
        <w:t>different types of cybersecurity attacks</w:t>
      </w:r>
      <w:r w:rsidR="00105EA2">
        <w:rPr>
          <w:sz w:val="24"/>
          <w:szCs w:val="24"/>
        </w:rPr>
        <w:t xml:space="preserve">. </w:t>
      </w:r>
      <w:r>
        <w:rPr>
          <w:sz w:val="24"/>
          <w:szCs w:val="24"/>
        </w:rPr>
        <w:t xml:space="preserve">These malicious types of attacks include </w:t>
      </w:r>
      <w:r w:rsidR="00835657">
        <w:rPr>
          <w:sz w:val="24"/>
          <w:szCs w:val="24"/>
        </w:rPr>
        <w:t>D</w:t>
      </w:r>
      <w:r>
        <w:rPr>
          <w:sz w:val="24"/>
          <w:szCs w:val="24"/>
        </w:rPr>
        <w:t xml:space="preserve">istributed </w:t>
      </w:r>
      <w:r w:rsidR="00835657">
        <w:rPr>
          <w:sz w:val="24"/>
          <w:szCs w:val="24"/>
        </w:rPr>
        <w:t>D</w:t>
      </w:r>
      <w:r>
        <w:rPr>
          <w:sz w:val="24"/>
          <w:szCs w:val="24"/>
        </w:rPr>
        <w:t xml:space="preserve">enial of </w:t>
      </w:r>
      <w:r w:rsidR="00835657">
        <w:rPr>
          <w:sz w:val="24"/>
          <w:szCs w:val="24"/>
        </w:rPr>
        <w:t>S</w:t>
      </w:r>
      <w:r>
        <w:rPr>
          <w:sz w:val="24"/>
          <w:szCs w:val="24"/>
        </w:rPr>
        <w:t>ervice (DDoS),</w:t>
      </w:r>
      <w:r w:rsidRPr="0098552A">
        <w:rPr>
          <w:sz w:val="24"/>
          <w:szCs w:val="24"/>
        </w:rPr>
        <w:t xml:space="preserve"> </w:t>
      </w:r>
      <w:r w:rsidR="00835657">
        <w:rPr>
          <w:sz w:val="24"/>
          <w:szCs w:val="24"/>
        </w:rPr>
        <w:t>D</w:t>
      </w:r>
      <w:r>
        <w:rPr>
          <w:sz w:val="24"/>
          <w:szCs w:val="24"/>
        </w:rPr>
        <w:t xml:space="preserve">enial of </w:t>
      </w:r>
      <w:r w:rsidR="00835657">
        <w:rPr>
          <w:sz w:val="24"/>
          <w:szCs w:val="24"/>
        </w:rPr>
        <w:t>S</w:t>
      </w:r>
      <w:r>
        <w:rPr>
          <w:sz w:val="24"/>
          <w:szCs w:val="24"/>
        </w:rPr>
        <w:t xml:space="preserve">ervice (DoS), </w:t>
      </w:r>
      <w:r w:rsidR="00835657">
        <w:rPr>
          <w:sz w:val="24"/>
          <w:szCs w:val="24"/>
        </w:rPr>
        <w:t>B</w:t>
      </w:r>
      <w:r>
        <w:rPr>
          <w:sz w:val="24"/>
          <w:szCs w:val="24"/>
        </w:rPr>
        <w:t xml:space="preserve">rute </w:t>
      </w:r>
      <w:r w:rsidR="00835657">
        <w:rPr>
          <w:sz w:val="24"/>
          <w:szCs w:val="24"/>
        </w:rPr>
        <w:t>F</w:t>
      </w:r>
      <w:r>
        <w:rPr>
          <w:sz w:val="24"/>
          <w:szCs w:val="24"/>
        </w:rPr>
        <w:t xml:space="preserve">orce, </w:t>
      </w:r>
      <w:r w:rsidR="00835657">
        <w:rPr>
          <w:sz w:val="24"/>
          <w:szCs w:val="24"/>
        </w:rPr>
        <w:t>B</w:t>
      </w:r>
      <w:r>
        <w:rPr>
          <w:sz w:val="24"/>
          <w:szCs w:val="24"/>
        </w:rPr>
        <w:t xml:space="preserve">otnet, </w:t>
      </w:r>
      <w:r w:rsidR="00835657">
        <w:rPr>
          <w:sz w:val="24"/>
          <w:szCs w:val="24"/>
        </w:rPr>
        <w:t>I</w:t>
      </w:r>
      <w:r>
        <w:rPr>
          <w:sz w:val="24"/>
          <w:szCs w:val="24"/>
        </w:rPr>
        <w:t xml:space="preserve">nfiltration and </w:t>
      </w:r>
      <w:r w:rsidR="00A5696E">
        <w:rPr>
          <w:sz w:val="24"/>
          <w:szCs w:val="24"/>
        </w:rPr>
        <w:t>W</w:t>
      </w:r>
      <w:r>
        <w:rPr>
          <w:sz w:val="24"/>
          <w:szCs w:val="24"/>
        </w:rPr>
        <w:t xml:space="preserve">eb attacks. These attacks were designed to replicate </w:t>
      </w:r>
      <w:r w:rsidR="00677A94">
        <w:rPr>
          <w:sz w:val="24"/>
          <w:szCs w:val="24"/>
        </w:rPr>
        <w:t>real-world</w:t>
      </w:r>
      <w:r>
        <w:rPr>
          <w:sz w:val="24"/>
          <w:szCs w:val="24"/>
        </w:rPr>
        <w:t xml:space="preserve"> cyber-attacks.</w:t>
      </w:r>
    </w:p>
    <w:p w14:paraId="32C5155B" w14:textId="0C47EBCF" w:rsidR="0020529E" w:rsidRDefault="00B95CA9" w:rsidP="008B6DF0">
      <w:pPr>
        <w:spacing w:line="360" w:lineRule="auto"/>
        <w:ind w:firstLine="720"/>
        <w:rPr>
          <w:sz w:val="24"/>
          <w:szCs w:val="24"/>
        </w:rPr>
      </w:pPr>
      <w:r>
        <w:rPr>
          <w:sz w:val="24"/>
          <w:szCs w:val="24"/>
        </w:rPr>
        <w:t>This dataset consists of sev</w:t>
      </w:r>
      <w:r w:rsidR="00FB6CF3">
        <w:rPr>
          <w:sz w:val="24"/>
          <w:szCs w:val="24"/>
        </w:rPr>
        <w:t>er</w:t>
      </w:r>
      <w:r>
        <w:rPr>
          <w:sz w:val="24"/>
          <w:szCs w:val="24"/>
        </w:rPr>
        <w:t xml:space="preserve">al days of network traffic with over 16 million data points </w:t>
      </w:r>
      <w:r w:rsidR="00FB6CF3">
        <w:rPr>
          <w:sz w:val="24"/>
          <w:szCs w:val="24"/>
        </w:rPr>
        <w:t xml:space="preserve">and </w:t>
      </w:r>
      <w:r>
        <w:rPr>
          <w:sz w:val="24"/>
          <w:szCs w:val="24"/>
        </w:rPr>
        <w:t xml:space="preserve">over 80 features so offers a rich and diverse collection of traffic for research. The data is labelled with each data point having either a benign label or one of several </w:t>
      </w:r>
      <w:r w:rsidR="008B6DF0">
        <w:rPr>
          <w:sz w:val="24"/>
          <w:szCs w:val="24"/>
        </w:rPr>
        <w:t>classes</w:t>
      </w:r>
      <w:r>
        <w:rPr>
          <w:sz w:val="24"/>
          <w:szCs w:val="24"/>
        </w:rPr>
        <w:t xml:space="preserve"> of attacks.</w:t>
      </w:r>
      <w:r w:rsidR="00435594">
        <w:rPr>
          <w:sz w:val="24"/>
          <w:szCs w:val="24"/>
        </w:rPr>
        <w:t xml:space="preserve"> The data is </w:t>
      </w:r>
      <w:r w:rsidR="00677A94">
        <w:rPr>
          <w:sz w:val="24"/>
          <w:szCs w:val="24"/>
        </w:rPr>
        <w:t>made</w:t>
      </w:r>
      <w:r w:rsidR="00435594">
        <w:rPr>
          <w:sz w:val="24"/>
          <w:szCs w:val="24"/>
        </w:rPr>
        <w:t xml:space="preserve"> up of different </w:t>
      </w:r>
      <w:r w:rsidR="00EE6352">
        <w:rPr>
          <w:sz w:val="24"/>
          <w:szCs w:val="24"/>
        </w:rPr>
        <w:t>departments</w:t>
      </w:r>
      <w:r w:rsidR="00435594">
        <w:rPr>
          <w:sz w:val="24"/>
          <w:szCs w:val="24"/>
        </w:rPr>
        <w:t xml:space="preserve"> </w:t>
      </w:r>
      <w:r w:rsidR="00EE6352">
        <w:rPr>
          <w:sz w:val="24"/>
          <w:szCs w:val="24"/>
        </w:rPr>
        <w:t xml:space="preserve">with a combination of single machines, servers and switches, Figure </w:t>
      </w:r>
      <w:r w:rsidR="007B445A">
        <w:rPr>
          <w:sz w:val="24"/>
          <w:szCs w:val="24"/>
        </w:rPr>
        <w:t>4</w:t>
      </w:r>
      <w:r w:rsidR="00EE6352">
        <w:rPr>
          <w:sz w:val="24"/>
          <w:szCs w:val="24"/>
        </w:rPr>
        <w:t>.1 shows the network architecture of the organisation.</w:t>
      </w:r>
      <w:r>
        <w:rPr>
          <w:sz w:val="24"/>
          <w:szCs w:val="24"/>
        </w:rPr>
        <w:t xml:space="preserve"> The </w:t>
      </w:r>
      <w:r w:rsidR="00677A94">
        <w:rPr>
          <w:sz w:val="24"/>
          <w:szCs w:val="24"/>
        </w:rPr>
        <w:t>data points</w:t>
      </w:r>
      <w:r>
        <w:rPr>
          <w:sz w:val="24"/>
          <w:szCs w:val="24"/>
        </w:rPr>
        <w:t xml:space="preserve"> </w:t>
      </w:r>
      <w:r w:rsidR="006A7065">
        <w:rPr>
          <w:sz w:val="24"/>
          <w:szCs w:val="24"/>
        </w:rPr>
        <w:t>include</w:t>
      </w:r>
      <w:r>
        <w:rPr>
          <w:sz w:val="24"/>
          <w:szCs w:val="24"/>
        </w:rPr>
        <w:t xml:space="preserve"> features such as source and destination IP addresses, port </w:t>
      </w:r>
      <w:r w:rsidR="006A7065">
        <w:rPr>
          <w:sz w:val="24"/>
          <w:szCs w:val="24"/>
        </w:rPr>
        <w:t>numbers</w:t>
      </w:r>
      <w:r>
        <w:rPr>
          <w:sz w:val="24"/>
          <w:szCs w:val="24"/>
        </w:rPr>
        <w:t>, protocols, packet length and others.</w:t>
      </w:r>
      <w:r w:rsidR="00435594" w:rsidRPr="00435594">
        <w:rPr>
          <w:sz w:val="24"/>
          <w:szCs w:val="24"/>
        </w:rPr>
        <w:t xml:space="preserve"> </w:t>
      </w:r>
      <w:r w:rsidR="00435594">
        <w:rPr>
          <w:sz w:val="24"/>
          <w:szCs w:val="24"/>
        </w:rPr>
        <w:t xml:space="preserve">Table </w:t>
      </w:r>
      <w:r w:rsidR="007B445A">
        <w:rPr>
          <w:sz w:val="24"/>
          <w:szCs w:val="24"/>
        </w:rPr>
        <w:t>4</w:t>
      </w:r>
      <w:r w:rsidR="00435594">
        <w:rPr>
          <w:sz w:val="24"/>
          <w:szCs w:val="24"/>
        </w:rPr>
        <w:t>.</w:t>
      </w:r>
      <w:r w:rsidR="00EE6352">
        <w:rPr>
          <w:sz w:val="24"/>
          <w:szCs w:val="24"/>
        </w:rPr>
        <w:t xml:space="preserve">2 </w:t>
      </w:r>
      <w:r w:rsidR="00435594">
        <w:rPr>
          <w:sz w:val="24"/>
          <w:szCs w:val="24"/>
        </w:rPr>
        <w:t xml:space="preserve">shows the distribution of the data and </w:t>
      </w:r>
      <w:r w:rsidR="009D7953">
        <w:rPr>
          <w:sz w:val="24"/>
          <w:szCs w:val="24"/>
        </w:rPr>
        <w:t>the</w:t>
      </w:r>
      <w:r w:rsidR="00435594">
        <w:rPr>
          <w:sz w:val="24"/>
          <w:szCs w:val="24"/>
        </w:rPr>
        <w:t xml:space="preserve"> percentage </w:t>
      </w:r>
      <w:r w:rsidR="00F105F5">
        <w:rPr>
          <w:sz w:val="24"/>
          <w:szCs w:val="24"/>
        </w:rPr>
        <w:t>of data for each class of</w:t>
      </w:r>
      <w:r w:rsidR="00435594">
        <w:rPr>
          <w:sz w:val="24"/>
          <w:szCs w:val="24"/>
        </w:rPr>
        <w:t xml:space="preserve"> attack</w:t>
      </w:r>
      <w:r w:rsidR="007B445A">
        <w:rPr>
          <w:sz w:val="24"/>
          <w:szCs w:val="24"/>
        </w:rPr>
        <w:t xml:space="preserve">. </w:t>
      </w:r>
      <w:r w:rsidR="002E03E7">
        <w:rPr>
          <w:sz w:val="24"/>
          <w:szCs w:val="24"/>
        </w:rPr>
        <w:t>T</w:t>
      </w:r>
      <w:r w:rsidR="00435594">
        <w:rPr>
          <w:sz w:val="24"/>
          <w:szCs w:val="24"/>
        </w:rPr>
        <w:t>he data is massively imbalanced</w:t>
      </w:r>
      <w:r w:rsidR="007B445A">
        <w:rPr>
          <w:sz w:val="24"/>
          <w:szCs w:val="24"/>
        </w:rPr>
        <w:t xml:space="preserve"> which is normal for data of </w:t>
      </w:r>
      <w:r w:rsidR="002E03E7">
        <w:rPr>
          <w:sz w:val="24"/>
          <w:szCs w:val="24"/>
        </w:rPr>
        <w:t>network traffic and cyber-attacks.</w:t>
      </w:r>
    </w:p>
    <w:p w14:paraId="66AEFDAE" w14:textId="6246D932" w:rsidR="0020529E" w:rsidRDefault="0020529E" w:rsidP="0020529E">
      <w:pPr>
        <w:spacing w:line="360" w:lineRule="auto"/>
        <w:ind w:firstLine="360"/>
        <w:jc w:val="center"/>
        <w:rPr>
          <w:sz w:val="24"/>
          <w:szCs w:val="24"/>
        </w:rPr>
      </w:pPr>
      <w:r>
        <w:rPr>
          <w:noProof/>
          <w:sz w:val="24"/>
          <w:szCs w:val="24"/>
        </w:rPr>
        <w:drawing>
          <wp:inline distT="0" distB="0" distL="0" distR="0" wp14:anchorId="53073CF6" wp14:editId="3C9AEC93">
            <wp:extent cx="5801679" cy="4591455"/>
            <wp:effectExtent l="0" t="0" r="889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33658" cy="4616763"/>
                    </a:xfrm>
                    <a:prstGeom prst="rect">
                      <a:avLst/>
                    </a:prstGeom>
                    <a:noFill/>
                    <a:ln>
                      <a:noFill/>
                    </a:ln>
                  </pic:spPr>
                </pic:pic>
              </a:graphicData>
            </a:graphic>
          </wp:inline>
        </w:drawing>
      </w:r>
    </w:p>
    <w:p w14:paraId="1FE7CBF5" w14:textId="0C9FD310" w:rsidR="00105EA2" w:rsidRDefault="0020529E" w:rsidP="00EE6352">
      <w:pPr>
        <w:spacing w:line="360" w:lineRule="auto"/>
        <w:ind w:left="360" w:firstLine="360"/>
        <w:jc w:val="center"/>
        <w:rPr>
          <w:sz w:val="20"/>
          <w:szCs w:val="20"/>
          <w:lang w:val="fr-FR"/>
        </w:rPr>
      </w:pPr>
      <w:r w:rsidRPr="008D41DF">
        <w:rPr>
          <w:sz w:val="20"/>
          <w:szCs w:val="20"/>
          <w:lang w:val="fr-FR"/>
        </w:rPr>
        <w:t xml:space="preserve">Figure </w:t>
      </w:r>
      <w:r w:rsidR="0054441B">
        <w:rPr>
          <w:sz w:val="20"/>
          <w:szCs w:val="20"/>
          <w:lang w:val="fr-FR"/>
        </w:rPr>
        <w:t>4</w:t>
      </w:r>
      <w:r w:rsidRPr="008D41DF">
        <w:rPr>
          <w:sz w:val="20"/>
          <w:szCs w:val="20"/>
          <w:lang w:val="fr-FR"/>
        </w:rPr>
        <w:t xml:space="preserve">.1: </w:t>
      </w:r>
      <w:r w:rsidR="008D41DF" w:rsidRPr="008D41DF">
        <w:rPr>
          <w:sz w:val="20"/>
          <w:szCs w:val="20"/>
          <w:lang w:val="fr-FR"/>
        </w:rPr>
        <w:t>CSE-CIC-IDS2018 Diagra</w:t>
      </w:r>
      <w:r w:rsidR="00EE6352">
        <w:rPr>
          <w:sz w:val="20"/>
          <w:szCs w:val="20"/>
          <w:lang w:val="fr-FR"/>
        </w:rPr>
        <w:t>m</w:t>
      </w:r>
    </w:p>
    <w:tbl>
      <w:tblPr>
        <w:tblStyle w:val="TableGrid"/>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ayout w:type="fixed"/>
        <w:tblLook w:val="04A0" w:firstRow="1" w:lastRow="0" w:firstColumn="1" w:lastColumn="0" w:noHBand="0" w:noVBand="1"/>
      </w:tblPr>
      <w:tblGrid>
        <w:gridCol w:w="2282"/>
        <w:gridCol w:w="2282"/>
      </w:tblGrid>
      <w:tr w:rsidR="00B95CA9" w:rsidRPr="00825716" w14:paraId="63428C3C" w14:textId="77777777" w:rsidTr="00CC752B">
        <w:trPr>
          <w:trHeight w:val="390"/>
          <w:jc w:val="center"/>
        </w:trPr>
        <w:tc>
          <w:tcPr>
            <w:tcW w:w="2282" w:type="dxa"/>
          </w:tcPr>
          <w:p w14:paraId="37E79DF6" w14:textId="77777777" w:rsidR="00B95CA9" w:rsidRPr="003F06DE" w:rsidRDefault="00B95CA9" w:rsidP="00845E13">
            <w:pPr>
              <w:spacing w:before="60" w:after="60" w:line="240" w:lineRule="auto"/>
              <w:jc w:val="center"/>
              <w:rPr>
                <w:b/>
                <w:bCs/>
                <w:sz w:val="24"/>
                <w:szCs w:val="24"/>
              </w:rPr>
            </w:pPr>
            <w:r w:rsidRPr="003F06DE">
              <w:rPr>
                <w:b/>
                <w:bCs/>
                <w:sz w:val="24"/>
                <w:szCs w:val="24"/>
              </w:rPr>
              <w:lastRenderedPageBreak/>
              <w:t>Traffic Type</w:t>
            </w:r>
          </w:p>
        </w:tc>
        <w:tc>
          <w:tcPr>
            <w:tcW w:w="2282" w:type="dxa"/>
          </w:tcPr>
          <w:p w14:paraId="4BA3BAD0" w14:textId="77777777" w:rsidR="00B95CA9" w:rsidRPr="003F06DE" w:rsidRDefault="00B95CA9" w:rsidP="00845E13">
            <w:pPr>
              <w:spacing w:before="60" w:after="60" w:line="240" w:lineRule="auto"/>
              <w:jc w:val="center"/>
              <w:rPr>
                <w:b/>
                <w:bCs/>
                <w:sz w:val="24"/>
                <w:szCs w:val="24"/>
              </w:rPr>
            </w:pPr>
            <w:r w:rsidRPr="003F06DE">
              <w:rPr>
                <w:b/>
                <w:bCs/>
                <w:sz w:val="24"/>
                <w:szCs w:val="24"/>
              </w:rPr>
              <w:t>Distribution</w:t>
            </w:r>
          </w:p>
        </w:tc>
      </w:tr>
      <w:tr w:rsidR="00B95CA9" w:rsidRPr="00825716" w14:paraId="7F3CFA65" w14:textId="77777777" w:rsidTr="00CC752B">
        <w:trPr>
          <w:trHeight w:val="413"/>
          <w:jc w:val="center"/>
        </w:trPr>
        <w:tc>
          <w:tcPr>
            <w:tcW w:w="2282" w:type="dxa"/>
          </w:tcPr>
          <w:p w14:paraId="0B0ACF5D" w14:textId="77777777" w:rsidR="00B95CA9" w:rsidRPr="00825716" w:rsidRDefault="00B95CA9" w:rsidP="00845E13">
            <w:pPr>
              <w:spacing w:before="60" w:after="60" w:line="240" w:lineRule="auto"/>
              <w:jc w:val="center"/>
              <w:rPr>
                <w:sz w:val="24"/>
                <w:szCs w:val="24"/>
              </w:rPr>
            </w:pPr>
            <w:r w:rsidRPr="00825716">
              <w:rPr>
                <w:sz w:val="24"/>
                <w:szCs w:val="24"/>
              </w:rPr>
              <w:t>Benign</w:t>
            </w:r>
          </w:p>
        </w:tc>
        <w:tc>
          <w:tcPr>
            <w:tcW w:w="2282" w:type="dxa"/>
          </w:tcPr>
          <w:p w14:paraId="38C1D609" w14:textId="77777777" w:rsidR="00B95CA9" w:rsidRPr="00825716" w:rsidRDefault="00B95CA9" w:rsidP="00845E13">
            <w:pPr>
              <w:spacing w:before="60" w:after="60" w:line="240" w:lineRule="auto"/>
              <w:jc w:val="center"/>
              <w:rPr>
                <w:sz w:val="24"/>
                <w:szCs w:val="24"/>
              </w:rPr>
            </w:pPr>
            <w:r w:rsidRPr="00825716">
              <w:rPr>
                <w:sz w:val="24"/>
                <w:szCs w:val="24"/>
              </w:rPr>
              <w:t>83.1</w:t>
            </w:r>
            <w:r>
              <w:rPr>
                <w:sz w:val="24"/>
                <w:szCs w:val="24"/>
              </w:rPr>
              <w:t>%</w:t>
            </w:r>
          </w:p>
        </w:tc>
      </w:tr>
      <w:tr w:rsidR="00B95CA9" w:rsidRPr="00825716" w14:paraId="11CC6A09" w14:textId="77777777" w:rsidTr="003F06DE">
        <w:trPr>
          <w:jc w:val="center"/>
        </w:trPr>
        <w:tc>
          <w:tcPr>
            <w:tcW w:w="2282" w:type="dxa"/>
          </w:tcPr>
          <w:p w14:paraId="615F00CE" w14:textId="77777777" w:rsidR="00B95CA9" w:rsidRPr="00825716" w:rsidRDefault="00B95CA9" w:rsidP="00845E13">
            <w:pPr>
              <w:spacing w:before="60" w:after="60" w:line="240" w:lineRule="auto"/>
              <w:jc w:val="center"/>
              <w:rPr>
                <w:sz w:val="24"/>
                <w:szCs w:val="24"/>
              </w:rPr>
            </w:pPr>
            <w:r w:rsidRPr="00825716">
              <w:rPr>
                <w:sz w:val="24"/>
                <w:szCs w:val="24"/>
              </w:rPr>
              <w:t>DDoS</w:t>
            </w:r>
          </w:p>
        </w:tc>
        <w:tc>
          <w:tcPr>
            <w:tcW w:w="2282" w:type="dxa"/>
          </w:tcPr>
          <w:p w14:paraId="14AED274" w14:textId="77777777" w:rsidR="00B95CA9" w:rsidRPr="00825716" w:rsidRDefault="00B95CA9" w:rsidP="00845E13">
            <w:pPr>
              <w:spacing w:before="60" w:after="60" w:line="240" w:lineRule="auto"/>
              <w:jc w:val="center"/>
              <w:rPr>
                <w:sz w:val="24"/>
                <w:szCs w:val="24"/>
              </w:rPr>
            </w:pPr>
            <w:r w:rsidRPr="00825716">
              <w:rPr>
                <w:sz w:val="24"/>
                <w:szCs w:val="24"/>
              </w:rPr>
              <w:t>7.7</w:t>
            </w:r>
            <w:r>
              <w:rPr>
                <w:sz w:val="24"/>
                <w:szCs w:val="24"/>
              </w:rPr>
              <w:t>%</w:t>
            </w:r>
          </w:p>
        </w:tc>
      </w:tr>
      <w:tr w:rsidR="00B95CA9" w:rsidRPr="00825716" w14:paraId="5B8815DF" w14:textId="77777777" w:rsidTr="003F06DE">
        <w:trPr>
          <w:jc w:val="center"/>
        </w:trPr>
        <w:tc>
          <w:tcPr>
            <w:tcW w:w="2282" w:type="dxa"/>
          </w:tcPr>
          <w:p w14:paraId="6A0C9017" w14:textId="77777777" w:rsidR="00B95CA9" w:rsidRPr="00825716" w:rsidRDefault="00B95CA9" w:rsidP="00845E13">
            <w:pPr>
              <w:spacing w:before="60" w:after="60" w:line="240" w:lineRule="auto"/>
              <w:jc w:val="center"/>
              <w:rPr>
                <w:sz w:val="24"/>
                <w:szCs w:val="24"/>
              </w:rPr>
            </w:pPr>
            <w:r w:rsidRPr="00825716">
              <w:rPr>
                <w:sz w:val="24"/>
                <w:szCs w:val="24"/>
              </w:rPr>
              <w:t>DoS</w:t>
            </w:r>
          </w:p>
        </w:tc>
        <w:tc>
          <w:tcPr>
            <w:tcW w:w="2282" w:type="dxa"/>
          </w:tcPr>
          <w:p w14:paraId="7F00C4BA" w14:textId="77777777" w:rsidR="00B95CA9" w:rsidRPr="00825716" w:rsidRDefault="00B95CA9" w:rsidP="00845E13">
            <w:pPr>
              <w:spacing w:before="60" w:after="60" w:line="240" w:lineRule="auto"/>
              <w:jc w:val="center"/>
              <w:rPr>
                <w:sz w:val="24"/>
                <w:szCs w:val="24"/>
              </w:rPr>
            </w:pPr>
            <w:r w:rsidRPr="00825716">
              <w:rPr>
                <w:sz w:val="24"/>
                <w:szCs w:val="24"/>
              </w:rPr>
              <w:t>4.0</w:t>
            </w:r>
            <w:r>
              <w:rPr>
                <w:sz w:val="24"/>
                <w:szCs w:val="24"/>
              </w:rPr>
              <w:t>%</w:t>
            </w:r>
          </w:p>
        </w:tc>
      </w:tr>
      <w:tr w:rsidR="00B95CA9" w:rsidRPr="00825716" w14:paraId="4E197E09" w14:textId="77777777" w:rsidTr="003F06DE">
        <w:trPr>
          <w:jc w:val="center"/>
        </w:trPr>
        <w:tc>
          <w:tcPr>
            <w:tcW w:w="2282" w:type="dxa"/>
          </w:tcPr>
          <w:p w14:paraId="0EBBE10F" w14:textId="77777777" w:rsidR="00B95CA9" w:rsidRPr="00825716" w:rsidRDefault="00B95CA9" w:rsidP="00845E13">
            <w:pPr>
              <w:spacing w:before="60" w:after="60" w:line="240" w:lineRule="auto"/>
              <w:jc w:val="center"/>
              <w:rPr>
                <w:sz w:val="24"/>
                <w:szCs w:val="24"/>
              </w:rPr>
            </w:pPr>
            <w:r w:rsidRPr="00825716">
              <w:rPr>
                <w:sz w:val="24"/>
                <w:szCs w:val="24"/>
              </w:rPr>
              <w:t>Brute Force</w:t>
            </w:r>
          </w:p>
        </w:tc>
        <w:tc>
          <w:tcPr>
            <w:tcW w:w="2282" w:type="dxa"/>
          </w:tcPr>
          <w:p w14:paraId="58B5B625" w14:textId="77777777" w:rsidR="00B95CA9" w:rsidRPr="00825716" w:rsidRDefault="00B95CA9" w:rsidP="00845E13">
            <w:pPr>
              <w:spacing w:before="60" w:after="60" w:line="240" w:lineRule="auto"/>
              <w:jc w:val="center"/>
              <w:rPr>
                <w:sz w:val="24"/>
                <w:szCs w:val="24"/>
              </w:rPr>
            </w:pPr>
            <w:r w:rsidRPr="00825716">
              <w:rPr>
                <w:sz w:val="24"/>
                <w:szCs w:val="24"/>
              </w:rPr>
              <w:t>2.4</w:t>
            </w:r>
            <w:r>
              <w:rPr>
                <w:sz w:val="24"/>
                <w:szCs w:val="24"/>
              </w:rPr>
              <w:t>%</w:t>
            </w:r>
          </w:p>
        </w:tc>
      </w:tr>
      <w:tr w:rsidR="00B95CA9" w:rsidRPr="00825716" w14:paraId="78B71DCF" w14:textId="77777777" w:rsidTr="003F06DE">
        <w:trPr>
          <w:jc w:val="center"/>
        </w:trPr>
        <w:tc>
          <w:tcPr>
            <w:tcW w:w="2282" w:type="dxa"/>
          </w:tcPr>
          <w:p w14:paraId="4304FBE2" w14:textId="77777777" w:rsidR="00B95CA9" w:rsidRPr="00825716" w:rsidRDefault="00B95CA9" w:rsidP="00845E13">
            <w:pPr>
              <w:spacing w:before="60" w:after="60" w:line="240" w:lineRule="auto"/>
              <w:jc w:val="center"/>
              <w:rPr>
                <w:sz w:val="24"/>
                <w:szCs w:val="24"/>
              </w:rPr>
            </w:pPr>
            <w:r w:rsidRPr="00825716">
              <w:rPr>
                <w:sz w:val="24"/>
                <w:szCs w:val="24"/>
              </w:rPr>
              <w:t>Botnet</w:t>
            </w:r>
          </w:p>
        </w:tc>
        <w:tc>
          <w:tcPr>
            <w:tcW w:w="2282" w:type="dxa"/>
          </w:tcPr>
          <w:p w14:paraId="313FD40F" w14:textId="77777777" w:rsidR="00B95CA9" w:rsidRPr="00825716" w:rsidRDefault="00B95CA9" w:rsidP="00845E13">
            <w:pPr>
              <w:spacing w:before="60" w:after="60" w:line="240" w:lineRule="auto"/>
              <w:jc w:val="center"/>
              <w:rPr>
                <w:sz w:val="24"/>
                <w:szCs w:val="24"/>
              </w:rPr>
            </w:pPr>
            <w:r w:rsidRPr="00825716">
              <w:rPr>
                <w:sz w:val="24"/>
                <w:szCs w:val="24"/>
              </w:rPr>
              <w:t>1.8</w:t>
            </w:r>
            <w:r>
              <w:rPr>
                <w:sz w:val="24"/>
                <w:szCs w:val="24"/>
              </w:rPr>
              <w:t>%</w:t>
            </w:r>
          </w:p>
        </w:tc>
      </w:tr>
      <w:tr w:rsidR="00B95CA9" w:rsidRPr="00825716" w14:paraId="73B9AF55" w14:textId="77777777" w:rsidTr="003F06DE">
        <w:trPr>
          <w:jc w:val="center"/>
        </w:trPr>
        <w:tc>
          <w:tcPr>
            <w:tcW w:w="2282" w:type="dxa"/>
          </w:tcPr>
          <w:p w14:paraId="23FF90A7" w14:textId="77777777" w:rsidR="00B95CA9" w:rsidRPr="00825716" w:rsidRDefault="00B95CA9" w:rsidP="00845E13">
            <w:pPr>
              <w:spacing w:before="60" w:after="60" w:line="240" w:lineRule="auto"/>
              <w:jc w:val="center"/>
              <w:rPr>
                <w:sz w:val="24"/>
                <w:szCs w:val="24"/>
              </w:rPr>
            </w:pPr>
            <w:r w:rsidRPr="00825716">
              <w:rPr>
                <w:sz w:val="24"/>
                <w:szCs w:val="24"/>
              </w:rPr>
              <w:t>Infiltration</w:t>
            </w:r>
          </w:p>
        </w:tc>
        <w:tc>
          <w:tcPr>
            <w:tcW w:w="2282" w:type="dxa"/>
          </w:tcPr>
          <w:p w14:paraId="1E5D134A" w14:textId="77777777" w:rsidR="00B95CA9" w:rsidRPr="00825716" w:rsidRDefault="00B95CA9" w:rsidP="00845E13">
            <w:pPr>
              <w:spacing w:before="60" w:after="60" w:line="240" w:lineRule="auto"/>
              <w:jc w:val="center"/>
              <w:rPr>
                <w:sz w:val="24"/>
                <w:szCs w:val="24"/>
              </w:rPr>
            </w:pPr>
            <w:r w:rsidRPr="00825716">
              <w:rPr>
                <w:sz w:val="24"/>
                <w:szCs w:val="24"/>
              </w:rPr>
              <w:t>0.997</w:t>
            </w:r>
            <w:r>
              <w:rPr>
                <w:sz w:val="24"/>
                <w:szCs w:val="24"/>
              </w:rPr>
              <w:t>%</w:t>
            </w:r>
          </w:p>
        </w:tc>
      </w:tr>
      <w:tr w:rsidR="00B95CA9" w:rsidRPr="00825716" w14:paraId="5127FCCB" w14:textId="77777777" w:rsidTr="003F06DE">
        <w:trPr>
          <w:jc w:val="center"/>
        </w:trPr>
        <w:tc>
          <w:tcPr>
            <w:tcW w:w="2282" w:type="dxa"/>
          </w:tcPr>
          <w:p w14:paraId="35884B96" w14:textId="77777777" w:rsidR="00B95CA9" w:rsidRPr="00825716" w:rsidRDefault="00B95CA9" w:rsidP="00845E13">
            <w:pPr>
              <w:spacing w:before="60" w:after="60" w:line="240" w:lineRule="auto"/>
              <w:jc w:val="center"/>
              <w:rPr>
                <w:sz w:val="24"/>
                <w:szCs w:val="24"/>
              </w:rPr>
            </w:pPr>
            <w:r w:rsidRPr="00825716">
              <w:rPr>
                <w:sz w:val="24"/>
                <w:szCs w:val="24"/>
              </w:rPr>
              <w:t>Web Attack</w:t>
            </w:r>
          </w:p>
        </w:tc>
        <w:tc>
          <w:tcPr>
            <w:tcW w:w="2282" w:type="dxa"/>
          </w:tcPr>
          <w:p w14:paraId="48C88F23" w14:textId="77777777" w:rsidR="00B95CA9" w:rsidRPr="00825716" w:rsidRDefault="00B95CA9" w:rsidP="00845E13">
            <w:pPr>
              <w:spacing w:before="60" w:after="60" w:line="240" w:lineRule="auto"/>
              <w:jc w:val="center"/>
              <w:rPr>
                <w:sz w:val="24"/>
                <w:szCs w:val="24"/>
              </w:rPr>
            </w:pPr>
            <w:r w:rsidRPr="00825716">
              <w:rPr>
                <w:sz w:val="24"/>
                <w:szCs w:val="24"/>
              </w:rPr>
              <w:t>0.006</w:t>
            </w:r>
            <w:r>
              <w:rPr>
                <w:sz w:val="24"/>
                <w:szCs w:val="24"/>
              </w:rPr>
              <w:t>%</w:t>
            </w:r>
          </w:p>
        </w:tc>
      </w:tr>
    </w:tbl>
    <w:p w14:paraId="55F0C1CE" w14:textId="7D9D15EE" w:rsidR="001A40ED" w:rsidRPr="00EE6352" w:rsidRDefault="00B95CA9" w:rsidP="00EE6352">
      <w:pPr>
        <w:spacing w:line="360" w:lineRule="auto"/>
        <w:jc w:val="center"/>
        <w:rPr>
          <w:sz w:val="20"/>
          <w:szCs w:val="20"/>
          <w:lang w:val="it-IT"/>
        </w:rPr>
      </w:pPr>
      <w:r>
        <w:rPr>
          <w:sz w:val="24"/>
          <w:szCs w:val="24"/>
        </w:rPr>
        <w:t xml:space="preserve"> </w:t>
      </w:r>
      <w:r w:rsidRPr="00825716">
        <w:rPr>
          <w:sz w:val="20"/>
          <w:szCs w:val="20"/>
          <w:lang w:val="it-IT"/>
        </w:rPr>
        <w:t xml:space="preserve">Table </w:t>
      </w:r>
      <w:r w:rsidR="0054441B">
        <w:rPr>
          <w:sz w:val="20"/>
          <w:szCs w:val="20"/>
          <w:lang w:val="it-IT"/>
        </w:rPr>
        <w:t>4</w:t>
      </w:r>
      <w:r>
        <w:rPr>
          <w:sz w:val="20"/>
          <w:szCs w:val="20"/>
          <w:lang w:val="it-IT"/>
        </w:rPr>
        <w:t>.</w:t>
      </w:r>
      <w:r w:rsidR="00EE6352">
        <w:rPr>
          <w:sz w:val="20"/>
          <w:szCs w:val="20"/>
          <w:lang w:val="it-IT"/>
        </w:rPr>
        <w:t>2</w:t>
      </w:r>
      <w:r w:rsidRPr="00825716">
        <w:rPr>
          <w:sz w:val="20"/>
          <w:szCs w:val="20"/>
          <w:lang w:val="it-IT"/>
        </w:rPr>
        <w:t>: Traffic Type Distribution</w:t>
      </w:r>
    </w:p>
    <w:p w14:paraId="33216E60" w14:textId="604F5562" w:rsidR="001A40ED" w:rsidRPr="008F7BDE" w:rsidRDefault="001A40ED" w:rsidP="00E176F1">
      <w:pPr>
        <w:pStyle w:val="Heading2"/>
        <w:numPr>
          <w:ilvl w:val="1"/>
          <w:numId w:val="35"/>
        </w:numPr>
        <w:rPr>
          <w:sz w:val="30"/>
          <w:szCs w:val="30"/>
        </w:rPr>
      </w:pPr>
      <w:bookmarkStart w:id="13" w:name="_Toc134635321"/>
      <w:r w:rsidRPr="008F7BDE">
        <w:rPr>
          <w:sz w:val="30"/>
          <w:szCs w:val="30"/>
        </w:rPr>
        <w:t>Methodology</w:t>
      </w:r>
      <w:bookmarkEnd w:id="13"/>
    </w:p>
    <w:p w14:paraId="24943929" w14:textId="77777777" w:rsidR="001A40ED" w:rsidRPr="00E8521F" w:rsidRDefault="001A40ED" w:rsidP="00F23AED">
      <w:pPr>
        <w:pStyle w:val="ListParagraph"/>
        <w:ind w:left="0"/>
        <w:rPr>
          <w:sz w:val="10"/>
          <w:szCs w:val="10"/>
        </w:rPr>
      </w:pPr>
    </w:p>
    <w:p w14:paraId="65619D07" w14:textId="722A55B9" w:rsidR="001A40ED" w:rsidRDefault="00310075" w:rsidP="00F23AED">
      <w:pPr>
        <w:spacing w:line="360" w:lineRule="auto"/>
        <w:ind w:firstLine="720"/>
        <w:rPr>
          <w:rFonts w:cstheme="minorHAnsi"/>
          <w:sz w:val="24"/>
          <w:szCs w:val="24"/>
        </w:rPr>
      </w:pPr>
      <w:r>
        <w:rPr>
          <w:rFonts w:cstheme="minorHAnsi"/>
          <w:sz w:val="24"/>
          <w:szCs w:val="24"/>
        </w:rPr>
        <w:t>This research uses</w:t>
      </w:r>
      <w:r w:rsidR="00274898">
        <w:rPr>
          <w:rFonts w:cstheme="minorHAnsi"/>
          <w:sz w:val="24"/>
          <w:szCs w:val="24"/>
        </w:rPr>
        <w:t xml:space="preserve"> Apach</w:t>
      </w:r>
      <w:r w:rsidR="00822273">
        <w:rPr>
          <w:rFonts w:cstheme="minorHAnsi"/>
          <w:sz w:val="24"/>
          <w:szCs w:val="24"/>
        </w:rPr>
        <w:t>e</w:t>
      </w:r>
      <w:r w:rsidR="00A2308A">
        <w:rPr>
          <w:rFonts w:cstheme="minorHAnsi"/>
          <w:sz w:val="24"/>
          <w:szCs w:val="24"/>
        </w:rPr>
        <w:t xml:space="preserve"> </w:t>
      </w:r>
      <w:r w:rsidR="003E47A9">
        <w:rPr>
          <w:rFonts w:cstheme="minorHAnsi"/>
          <w:sz w:val="24"/>
          <w:szCs w:val="24"/>
        </w:rPr>
        <w:t>Sp</w:t>
      </w:r>
      <w:r w:rsidR="0004408B">
        <w:rPr>
          <w:rFonts w:cstheme="minorHAnsi"/>
          <w:sz w:val="24"/>
          <w:szCs w:val="24"/>
        </w:rPr>
        <w:t>ark</w:t>
      </w:r>
      <w:r w:rsidR="00FE230B">
        <w:rPr>
          <w:rFonts w:cstheme="minorHAnsi"/>
          <w:sz w:val="24"/>
          <w:szCs w:val="24"/>
        </w:rPr>
        <w:t>’</w:t>
      </w:r>
      <w:r>
        <w:rPr>
          <w:rFonts w:cstheme="minorHAnsi"/>
          <w:sz w:val="24"/>
          <w:szCs w:val="24"/>
        </w:rPr>
        <w:t>s</w:t>
      </w:r>
      <w:r w:rsidR="0004408B">
        <w:rPr>
          <w:rFonts w:cstheme="minorHAnsi"/>
          <w:sz w:val="24"/>
          <w:szCs w:val="24"/>
        </w:rPr>
        <w:t xml:space="preserve"> MLib</w:t>
      </w:r>
      <w:r>
        <w:rPr>
          <w:rFonts w:cstheme="minorHAnsi"/>
          <w:sz w:val="24"/>
          <w:szCs w:val="24"/>
        </w:rPr>
        <w:t xml:space="preserve"> module</w:t>
      </w:r>
      <w:r w:rsidR="0004408B">
        <w:rPr>
          <w:rFonts w:cstheme="minorHAnsi"/>
          <w:sz w:val="24"/>
          <w:szCs w:val="24"/>
        </w:rPr>
        <w:t xml:space="preserve">, which </w:t>
      </w:r>
      <w:r w:rsidR="00C0633C">
        <w:rPr>
          <w:rFonts w:cstheme="minorHAnsi"/>
          <w:sz w:val="24"/>
          <w:szCs w:val="24"/>
        </w:rPr>
        <w:t xml:space="preserve">works with </w:t>
      </w:r>
      <w:r w:rsidR="004D3B9D">
        <w:rPr>
          <w:rFonts w:cstheme="minorHAnsi"/>
          <w:sz w:val="24"/>
          <w:szCs w:val="24"/>
        </w:rPr>
        <w:t>large-scale</w:t>
      </w:r>
      <w:r w:rsidR="00C0633C">
        <w:rPr>
          <w:rFonts w:cstheme="minorHAnsi"/>
          <w:sz w:val="24"/>
          <w:szCs w:val="24"/>
        </w:rPr>
        <w:t xml:space="preserve"> data and supports batch and streaming data </w:t>
      </w:r>
      <w:r w:rsidR="00434AE2">
        <w:rPr>
          <w:rFonts w:cstheme="minorHAnsi"/>
          <w:sz w:val="24"/>
          <w:szCs w:val="24"/>
        </w:rPr>
        <w:t xml:space="preserve">so that </w:t>
      </w:r>
      <w:r w:rsidR="001063CC">
        <w:rPr>
          <w:rFonts w:cstheme="minorHAnsi"/>
          <w:sz w:val="24"/>
          <w:szCs w:val="24"/>
        </w:rPr>
        <w:t>the research</w:t>
      </w:r>
      <w:r w:rsidR="00C0633C">
        <w:rPr>
          <w:rFonts w:cstheme="minorHAnsi"/>
          <w:sz w:val="24"/>
          <w:szCs w:val="24"/>
        </w:rPr>
        <w:t xml:space="preserve"> will </w:t>
      </w:r>
      <w:r w:rsidR="003B50DA">
        <w:rPr>
          <w:rFonts w:cstheme="minorHAnsi"/>
          <w:sz w:val="24"/>
          <w:szCs w:val="24"/>
        </w:rPr>
        <w:t xml:space="preserve">be able to </w:t>
      </w:r>
      <w:r w:rsidR="00C0633C">
        <w:rPr>
          <w:rFonts w:cstheme="minorHAnsi"/>
          <w:sz w:val="24"/>
          <w:szCs w:val="24"/>
        </w:rPr>
        <w:t xml:space="preserve">simulate a streaming situation by batching the data into smaller </w:t>
      </w:r>
      <w:r w:rsidR="000921A8">
        <w:rPr>
          <w:rFonts w:cstheme="minorHAnsi"/>
          <w:sz w:val="24"/>
          <w:szCs w:val="24"/>
        </w:rPr>
        <w:t xml:space="preserve">chunks and feeding this into the </w:t>
      </w:r>
      <w:r w:rsidR="008F7BDE">
        <w:rPr>
          <w:rFonts w:cstheme="minorHAnsi"/>
          <w:sz w:val="24"/>
          <w:szCs w:val="24"/>
        </w:rPr>
        <w:t xml:space="preserve">MLib </w:t>
      </w:r>
      <w:r w:rsidR="001063CC">
        <w:rPr>
          <w:rFonts w:cstheme="minorHAnsi"/>
          <w:sz w:val="24"/>
          <w:szCs w:val="24"/>
        </w:rPr>
        <w:t xml:space="preserve">ML and NN </w:t>
      </w:r>
      <w:r w:rsidR="000921A8">
        <w:rPr>
          <w:rFonts w:cstheme="minorHAnsi"/>
          <w:sz w:val="24"/>
          <w:szCs w:val="24"/>
        </w:rPr>
        <w:t xml:space="preserve">models. </w:t>
      </w:r>
      <w:r w:rsidR="00F7008C">
        <w:rPr>
          <w:rFonts w:cstheme="minorHAnsi"/>
          <w:sz w:val="24"/>
          <w:szCs w:val="24"/>
        </w:rPr>
        <w:t xml:space="preserve"> The research further breaks down the methodology:</w:t>
      </w:r>
    </w:p>
    <w:p w14:paraId="1C175E14" w14:textId="438D667C" w:rsidR="00743A2B" w:rsidRPr="002354B1" w:rsidRDefault="00743A2B" w:rsidP="00F23AED">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 xml:space="preserve">Data </w:t>
      </w:r>
      <w:r w:rsidR="006562A7" w:rsidRPr="002354B1">
        <w:rPr>
          <w:rFonts w:cstheme="minorHAnsi"/>
          <w:b/>
          <w:bCs/>
          <w:sz w:val="24"/>
          <w:szCs w:val="24"/>
        </w:rPr>
        <w:t>Pre-processing</w:t>
      </w:r>
      <w:r w:rsidRPr="002354B1">
        <w:rPr>
          <w:rFonts w:cstheme="minorHAnsi"/>
          <w:b/>
          <w:bCs/>
          <w:sz w:val="24"/>
          <w:szCs w:val="24"/>
        </w:rPr>
        <w:t xml:space="preserve"> </w:t>
      </w:r>
    </w:p>
    <w:p w14:paraId="0627A3DB" w14:textId="1151FA39" w:rsidR="004D0BF0" w:rsidRDefault="0074610F" w:rsidP="00F23AED">
      <w:pPr>
        <w:pStyle w:val="ListParagraph"/>
        <w:spacing w:line="360" w:lineRule="auto"/>
        <w:ind w:left="360"/>
        <w:rPr>
          <w:rFonts w:cstheme="minorHAnsi"/>
          <w:sz w:val="24"/>
          <w:szCs w:val="24"/>
        </w:rPr>
      </w:pPr>
      <w:r>
        <w:rPr>
          <w:rFonts w:cstheme="minorHAnsi"/>
          <w:sz w:val="24"/>
          <w:szCs w:val="24"/>
        </w:rPr>
        <w:t xml:space="preserve">Before using the machine learning models, </w:t>
      </w:r>
      <w:r w:rsidR="0070676E">
        <w:rPr>
          <w:rFonts w:cstheme="minorHAnsi"/>
          <w:sz w:val="24"/>
          <w:szCs w:val="24"/>
        </w:rPr>
        <w:t xml:space="preserve">the data needs </w:t>
      </w:r>
      <w:r>
        <w:rPr>
          <w:rFonts w:cstheme="minorHAnsi"/>
          <w:sz w:val="24"/>
          <w:szCs w:val="24"/>
        </w:rPr>
        <w:t>will to</w:t>
      </w:r>
      <w:r w:rsidR="0070676E">
        <w:rPr>
          <w:rFonts w:cstheme="minorHAnsi"/>
          <w:sz w:val="24"/>
          <w:szCs w:val="24"/>
        </w:rPr>
        <w:t xml:space="preserve"> be</w:t>
      </w:r>
      <w:r>
        <w:rPr>
          <w:rFonts w:cstheme="minorHAnsi"/>
          <w:sz w:val="24"/>
          <w:szCs w:val="24"/>
        </w:rPr>
        <w:t xml:space="preserve"> </w:t>
      </w:r>
      <w:r w:rsidR="006562A7">
        <w:rPr>
          <w:rFonts w:cstheme="minorHAnsi"/>
          <w:sz w:val="24"/>
          <w:szCs w:val="24"/>
        </w:rPr>
        <w:t>pre-process</w:t>
      </w:r>
      <w:r w:rsidR="0070676E">
        <w:rPr>
          <w:rFonts w:cstheme="minorHAnsi"/>
          <w:sz w:val="24"/>
          <w:szCs w:val="24"/>
        </w:rPr>
        <w:t>ed</w:t>
      </w:r>
      <w:r w:rsidR="0056089C">
        <w:rPr>
          <w:rFonts w:cstheme="minorHAnsi"/>
          <w:sz w:val="24"/>
          <w:szCs w:val="24"/>
        </w:rPr>
        <w:t xml:space="preserve"> </w:t>
      </w:r>
      <w:r w:rsidR="0070676E">
        <w:rPr>
          <w:rFonts w:cstheme="minorHAnsi"/>
          <w:sz w:val="24"/>
          <w:szCs w:val="24"/>
        </w:rPr>
        <w:t xml:space="preserve">to </w:t>
      </w:r>
      <w:r w:rsidR="008405DB">
        <w:rPr>
          <w:rFonts w:cstheme="minorHAnsi"/>
          <w:sz w:val="24"/>
          <w:szCs w:val="24"/>
        </w:rPr>
        <w:t>fix missing data, change object types</w:t>
      </w:r>
      <w:r w:rsidR="00584A6B">
        <w:rPr>
          <w:rFonts w:cstheme="minorHAnsi"/>
          <w:sz w:val="24"/>
          <w:szCs w:val="24"/>
        </w:rPr>
        <w:t xml:space="preserve"> and</w:t>
      </w:r>
      <w:r w:rsidR="008405DB">
        <w:rPr>
          <w:rFonts w:cstheme="minorHAnsi"/>
          <w:sz w:val="24"/>
          <w:szCs w:val="24"/>
        </w:rPr>
        <w:t xml:space="preserve"> create new features for example</w:t>
      </w:r>
      <w:r w:rsidR="0056089C">
        <w:rPr>
          <w:rFonts w:cstheme="minorHAnsi"/>
          <w:sz w:val="24"/>
          <w:szCs w:val="24"/>
        </w:rPr>
        <w:t xml:space="preserve">. Since this is a simulated streaming </w:t>
      </w:r>
      <w:r w:rsidR="006562A7">
        <w:rPr>
          <w:rFonts w:cstheme="minorHAnsi"/>
          <w:sz w:val="24"/>
          <w:szCs w:val="24"/>
        </w:rPr>
        <w:t>scenario</w:t>
      </w:r>
      <w:r w:rsidR="0056089C">
        <w:rPr>
          <w:rFonts w:cstheme="minorHAnsi"/>
          <w:sz w:val="24"/>
          <w:szCs w:val="24"/>
        </w:rPr>
        <w:t xml:space="preserve"> this does not need to be done </w:t>
      </w:r>
      <w:r w:rsidR="00727350">
        <w:rPr>
          <w:rFonts w:cstheme="minorHAnsi"/>
          <w:sz w:val="24"/>
          <w:szCs w:val="24"/>
        </w:rPr>
        <w:t>live on the streaming data so this will reduce the complexity of running the models</w:t>
      </w:r>
      <w:r w:rsidR="00E96444">
        <w:rPr>
          <w:rFonts w:cstheme="minorHAnsi"/>
          <w:sz w:val="24"/>
          <w:szCs w:val="24"/>
        </w:rPr>
        <w:t xml:space="preserve">. </w:t>
      </w:r>
    </w:p>
    <w:p w14:paraId="36210927" w14:textId="7B1580F1" w:rsidR="00E96444" w:rsidRPr="002354B1" w:rsidRDefault="00E96444" w:rsidP="00C97A2F">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Batch Streaming Setup</w:t>
      </w:r>
    </w:p>
    <w:p w14:paraId="4B8831A6" w14:textId="39009E48" w:rsidR="00C97A2F" w:rsidRPr="00C97A2F" w:rsidRDefault="00C97A2F" w:rsidP="00C97A2F">
      <w:pPr>
        <w:pStyle w:val="ListParagraph"/>
        <w:spacing w:line="360" w:lineRule="auto"/>
        <w:ind w:left="360"/>
        <w:rPr>
          <w:rFonts w:cstheme="minorHAnsi"/>
          <w:sz w:val="24"/>
          <w:szCs w:val="24"/>
        </w:rPr>
      </w:pPr>
      <w:r w:rsidRPr="00C97A2F">
        <w:rPr>
          <w:rFonts w:cstheme="minorHAnsi"/>
          <w:sz w:val="24"/>
          <w:szCs w:val="24"/>
        </w:rPr>
        <w:t xml:space="preserve">Once Pre-processing has been done, data will be divided into batches to simulate </w:t>
      </w:r>
      <w:r w:rsidR="004D3B9D">
        <w:rPr>
          <w:rFonts w:cstheme="minorHAnsi"/>
          <w:sz w:val="24"/>
          <w:szCs w:val="24"/>
        </w:rPr>
        <w:t>real-time</w:t>
      </w:r>
      <w:r w:rsidRPr="00C97A2F">
        <w:rPr>
          <w:rFonts w:cstheme="minorHAnsi"/>
          <w:sz w:val="24"/>
          <w:szCs w:val="24"/>
        </w:rPr>
        <w:t xml:space="preserve"> data flows</w:t>
      </w:r>
      <w:r w:rsidR="00584A6B">
        <w:rPr>
          <w:rFonts w:cstheme="minorHAnsi"/>
          <w:sz w:val="24"/>
          <w:szCs w:val="24"/>
        </w:rPr>
        <w:t xml:space="preserve"> and a scheduler will be used to stream the data into the models. </w:t>
      </w:r>
    </w:p>
    <w:p w14:paraId="57BEBA2D" w14:textId="25800806" w:rsidR="004D0BF0" w:rsidRPr="002354B1" w:rsidRDefault="004D0BF0" w:rsidP="00F23AED">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Model Selection and Implementation</w:t>
      </w:r>
    </w:p>
    <w:p w14:paraId="6CD20C27" w14:textId="6CE179FA" w:rsidR="001A40ED" w:rsidRDefault="00130BEA" w:rsidP="00F23AED">
      <w:pPr>
        <w:pStyle w:val="ListParagraph"/>
        <w:spacing w:line="360" w:lineRule="auto"/>
        <w:ind w:left="360"/>
        <w:rPr>
          <w:rFonts w:cstheme="minorHAnsi"/>
          <w:sz w:val="24"/>
          <w:szCs w:val="24"/>
        </w:rPr>
      </w:pPr>
      <w:r>
        <w:rPr>
          <w:rFonts w:cstheme="minorHAnsi"/>
          <w:sz w:val="24"/>
          <w:szCs w:val="24"/>
        </w:rPr>
        <w:t>Using</w:t>
      </w:r>
      <w:r w:rsidR="00A00D5E">
        <w:rPr>
          <w:rFonts w:cstheme="minorHAnsi"/>
          <w:sz w:val="24"/>
          <w:szCs w:val="24"/>
        </w:rPr>
        <w:t xml:space="preserve"> the literature review</w:t>
      </w:r>
      <w:r w:rsidR="00BA31B1">
        <w:rPr>
          <w:rFonts w:cstheme="minorHAnsi"/>
          <w:sz w:val="24"/>
          <w:szCs w:val="24"/>
        </w:rPr>
        <w:t>,</w:t>
      </w:r>
      <w:r w:rsidR="00A00D5E">
        <w:rPr>
          <w:rFonts w:cstheme="minorHAnsi"/>
          <w:sz w:val="24"/>
          <w:szCs w:val="24"/>
        </w:rPr>
        <w:t xml:space="preserve"> models were chosen that </w:t>
      </w:r>
      <w:r w:rsidR="00EF69EB">
        <w:rPr>
          <w:rFonts w:cstheme="minorHAnsi"/>
          <w:sz w:val="24"/>
          <w:szCs w:val="24"/>
        </w:rPr>
        <w:t>had</w:t>
      </w:r>
      <w:r w:rsidR="00A00D5E">
        <w:rPr>
          <w:rFonts w:cstheme="minorHAnsi"/>
          <w:sz w:val="24"/>
          <w:szCs w:val="24"/>
        </w:rPr>
        <w:t xml:space="preserve"> previously </w:t>
      </w:r>
      <w:r w:rsidR="00EF69EB">
        <w:rPr>
          <w:rFonts w:cstheme="minorHAnsi"/>
          <w:sz w:val="24"/>
          <w:szCs w:val="24"/>
        </w:rPr>
        <w:t>perform</w:t>
      </w:r>
      <w:r w:rsidR="002131DE">
        <w:rPr>
          <w:rFonts w:cstheme="minorHAnsi"/>
          <w:sz w:val="24"/>
          <w:szCs w:val="24"/>
        </w:rPr>
        <w:t>ed</w:t>
      </w:r>
      <w:r w:rsidR="00EF69EB">
        <w:rPr>
          <w:rFonts w:cstheme="minorHAnsi"/>
          <w:sz w:val="24"/>
          <w:szCs w:val="24"/>
        </w:rPr>
        <w:t xml:space="preserve"> well on the full dataset.</w:t>
      </w:r>
      <w:r w:rsidR="002131DE">
        <w:rPr>
          <w:rFonts w:cstheme="minorHAnsi"/>
          <w:sz w:val="24"/>
          <w:szCs w:val="24"/>
        </w:rPr>
        <w:t xml:space="preserve"> </w:t>
      </w:r>
      <w:r w:rsidR="00F324F9">
        <w:rPr>
          <w:rFonts w:cstheme="minorHAnsi"/>
          <w:sz w:val="24"/>
          <w:szCs w:val="24"/>
        </w:rPr>
        <w:t>The performance of these models when applied to streaming data remains to be determined</w:t>
      </w:r>
      <w:r w:rsidR="00F324F9">
        <w:rPr>
          <w:rFonts w:cstheme="minorHAnsi"/>
          <w:sz w:val="24"/>
          <w:szCs w:val="24"/>
        </w:rPr>
        <w:t>.</w:t>
      </w:r>
    </w:p>
    <w:p w14:paraId="7D507DBD" w14:textId="4A1BB7D1" w:rsidR="00354539" w:rsidRPr="008653D7" w:rsidRDefault="008F7FEE" w:rsidP="00BA31B1">
      <w:pPr>
        <w:pStyle w:val="ListParagraph"/>
        <w:numPr>
          <w:ilvl w:val="0"/>
          <w:numId w:val="45"/>
        </w:numPr>
        <w:spacing w:line="360" w:lineRule="auto"/>
        <w:rPr>
          <w:rFonts w:cstheme="minorHAnsi"/>
          <w:b/>
          <w:bCs/>
          <w:sz w:val="24"/>
          <w:szCs w:val="24"/>
        </w:rPr>
      </w:pPr>
      <w:r>
        <w:rPr>
          <w:rFonts w:cstheme="minorHAnsi"/>
          <w:b/>
          <w:bCs/>
          <w:sz w:val="24"/>
          <w:szCs w:val="24"/>
        </w:rPr>
        <w:t>Random Forest</w:t>
      </w:r>
      <w:r w:rsidR="00DD1050">
        <w:rPr>
          <w:rFonts w:cstheme="minorHAnsi"/>
          <w:b/>
          <w:bCs/>
          <w:sz w:val="24"/>
          <w:szCs w:val="24"/>
        </w:rPr>
        <w:t xml:space="preserve">: </w:t>
      </w:r>
      <w:r w:rsidR="00DD1050" w:rsidRPr="00DD1050">
        <w:rPr>
          <w:rFonts w:cstheme="minorHAnsi"/>
          <w:sz w:val="24"/>
          <w:szCs w:val="24"/>
        </w:rPr>
        <w:t xml:space="preserve">Ensemble learning method that creates a multitude of </w:t>
      </w:r>
      <w:r w:rsidR="002C3E87">
        <w:rPr>
          <w:rFonts w:cstheme="minorHAnsi"/>
          <w:sz w:val="24"/>
          <w:szCs w:val="24"/>
        </w:rPr>
        <w:t>D</w:t>
      </w:r>
      <w:r w:rsidR="00DD1050" w:rsidRPr="00DD1050">
        <w:rPr>
          <w:rFonts w:cstheme="minorHAnsi"/>
          <w:sz w:val="24"/>
          <w:szCs w:val="24"/>
        </w:rPr>
        <w:t xml:space="preserve">ecision </w:t>
      </w:r>
      <w:r w:rsidR="002C3E87">
        <w:rPr>
          <w:rFonts w:cstheme="minorHAnsi"/>
          <w:sz w:val="24"/>
          <w:szCs w:val="24"/>
        </w:rPr>
        <w:t>T</w:t>
      </w:r>
      <w:r w:rsidR="00DD1050" w:rsidRPr="00DD1050">
        <w:rPr>
          <w:rFonts w:cstheme="minorHAnsi"/>
          <w:sz w:val="24"/>
          <w:szCs w:val="24"/>
        </w:rPr>
        <w:t>rees</w:t>
      </w:r>
      <w:r w:rsidR="002C3E87">
        <w:rPr>
          <w:rFonts w:cstheme="minorHAnsi"/>
          <w:sz w:val="24"/>
          <w:szCs w:val="24"/>
        </w:rPr>
        <w:t xml:space="preserve"> (DT)</w:t>
      </w:r>
      <w:r w:rsidR="008653D7">
        <w:rPr>
          <w:rFonts w:cstheme="minorHAnsi"/>
          <w:sz w:val="24"/>
          <w:szCs w:val="24"/>
        </w:rPr>
        <w:t xml:space="preserve"> which h</w:t>
      </w:r>
      <w:r w:rsidR="00EF69EB">
        <w:rPr>
          <w:rFonts w:cstheme="minorHAnsi"/>
          <w:sz w:val="24"/>
          <w:szCs w:val="24"/>
        </w:rPr>
        <w:t xml:space="preserve">as </w:t>
      </w:r>
      <w:r w:rsidR="008653D7">
        <w:rPr>
          <w:rFonts w:cstheme="minorHAnsi"/>
          <w:sz w:val="24"/>
          <w:szCs w:val="24"/>
        </w:rPr>
        <w:t xml:space="preserve">had good </w:t>
      </w:r>
      <w:r w:rsidR="00EF69EB">
        <w:rPr>
          <w:rFonts w:cstheme="minorHAnsi"/>
          <w:sz w:val="24"/>
          <w:szCs w:val="24"/>
        </w:rPr>
        <w:t>performance</w:t>
      </w:r>
      <w:r w:rsidR="008653D7">
        <w:rPr>
          <w:rFonts w:cstheme="minorHAnsi"/>
          <w:sz w:val="24"/>
          <w:szCs w:val="24"/>
        </w:rPr>
        <w:t xml:space="preserve"> from previous research</w:t>
      </w:r>
      <w:r w:rsidR="00924FA6">
        <w:rPr>
          <w:rFonts w:cstheme="minorHAnsi"/>
          <w:sz w:val="24"/>
          <w:szCs w:val="24"/>
        </w:rPr>
        <w:t xml:space="preserve"> </w:t>
      </w:r>
      <w:r w:rsidR="00924FA6">
        <w:rPr>
          <w:rFonts w:cstheme="minorHAnsi"/>
          <w:sz w:val="24"/>
          <w:szCs w:val="24"/>
        </w:rPr>
        <w:fldChar w:fldCharType="begin"/>
      </w:r>
      <w:r w:rsidR="00F3227F">
        <w:rPr>
          <w:rFonts w:cstheme="minorHAnsi"/>
          <w:sz w:val="24"/>
          <w:szCs w:val="24"/>
        </w:rPr>
        <w:instrText xml:space="preserve"> ADDIN ZOTERO_ITEM CSL_CITATION {"citationID":"0KA3UUSy","properties":{"formattedCitation":"[16]","plainCitation":"[16]","noteIndex":0},"citationItems":[{"id":138,"uris":["http://zotero.org/users/local/risK7MLb/items/RFRMC5Q9"],"itemData":{"id":138,"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llection-title":"Twelfth International Conference on Communication Networks, ICCN 2016, August 19– 21, 2016, Bangalore, India Twelfth International Conference on Data Mining and Warehousing, ICDMW 2016, August 19-21, 2016, Bangalore, India Twelfth International Conference on Image and Signal Processing, ICISP 2016, August 19-21, 2016, Bangalore, India","container-title":"Procedia Computer Science","DOI":"10.1016/j.procs.2016.06.047","ISSN":"1877-0509","journalAbbreviation":"Procedia Computer Science","language":"en","page":"213-217","source":"ScienceDirect","title":"Random Forest Modeling for Network Intrusion Detection System","volume":"89","author":[{"family":"Farnaaz","given":"Nabila"},{"family":"Jabbar","given":"M. A."}],"issued":{"date-parts":[["2016",1,1]]}}}],"schema":"https://github.com/citation-style-language/schema/raw/master/csl-citation.json"} </w:instrText>
      </w:r>
      <w:r w:rsidR="00924FA6">
        <w:rPr>
          <w:rFonts w:cstheme="minorHAnsi"/>
          <w:sz w:val="24"/>
          <w:szCs w:val="24"/>
        </w:rPr>
        <w:fldChar w:fldCharType="separate"/>
      </w:r>
      <w:r w:rsidR="00F3227F" w:rsidRPr="00F3227F">
        <w:rPr>
          <w:rFonts w:ascii="Calibri" w:hAnsi="Calibri" w:cs="Calibri"/>
          <w:sz w:val="24"/>
        </w:rPr>
        <w:t>[16]</w:t>
      </w:r>
      <w:r w:rsidR="00924FA6">
        <w:rPr>
          <w:rFonts w:cstheme="minorHAnsi"/>
          <w:sz w:val="24"/>
          <w:szCs w:val="24"/>
        </w:rPr>
        <w:fldChar w:fldCharType="end"/>
      </w:r>
      <w:r w:rsidR="008653D7">
        <w:rPr>
          <w:rFonts w:cstheme="minorHAnsi"/>
          <w:sz w:val="24"/>
          <w:szCs w:val="24"/>
        </w:rPr>
        <w:t>.</w:t>
      </w:r>
    </w:p>
    <w:p w14:paraId="311D8F9C" w14:textId="723CD255" w:rsidR="00CC7721" w:rsidRDefault="005364AC" w:rsidP="00BA31B1">
      <w:pPr>
        <w:pStyle w:val="ListParagraph"/>
        <w:numPr>
          <w:ilvl w:val="0"/>
          <w:numId w:val="45"/>
        </w:numPr>
        <w:spacing w:line="360" w:lineRule="auto"/>
        <w:rPr>
          <w:rFonts w:cstheme="minorHAnsi"/>
          <w:sz w:val="24"/>
          <w:szCs w:val="24"/>
        </w:rPr>
      </w:pPr>
      <w:r w:rsidRPr="00967BBC">
        <w:rPr>
          <w:rFonts w:cstheme="minorHAnsi"/>
          <w:b/>
          <w:bCs/>
          <w:sz w:val="24"/>
          <w:szCs w:val="24"/>
        </w:rPr>
        <w:t>Streaming K-means:</w:t>
      </w:r>
      <w:r w:rsidR="008653D7">
        <w:rPr>
          <w:rFonts w:cstheme="minorHAnsi"/>
          <w:b/>
          <w:bCs/>
          <w:sz w:val="24"/>
          <w:szCs w:val="24"/>
        </w:rPr>
        <w:t xml:space="preserve"> </w:t>
      </w:r>
      <w:r w:rsidR="008653D7" w:rsidRPr="008653D7">
        <w:rPr>
          <w:rFonts w:cstheme="minorHAnsi"/>
          <w:sz w:val="24"/>
          <w:szCs w:val="24"/>
        </w:rPr>
        <w:t>A type</w:t>
      </w:r>
      <w:r>
        <w:rPr>
          <w:rFonts w:cstheme="minorHAnsi"/>
          <w:sz w:val="24"/>
          <w:szCs w:val="24"/>
        </w:rPr>
        <w:t xml:space="preserve"> </w:t>
      </w:r>
      <w:r w:rsidR="00505DD3">
        <w:rPr>
          <w:rFonts w:cstheme="minorHAnsi"/>
          <w:sz w:val="24"/>
          <w:szCs w:val="24"/>
        </w:rPr>
        <w:t>of unsupervised ML model that has had some good results in looking for anomalies in network data</w:t>
      </w:r>
      <w:r w:rsidR="00EF69EB">
        <w:rPr>
          <w:rFonts w:cstheme="minorHAnsi"/>
          <w:sz w:val="24"/>
          <w:szCs w:val="24"/>
        </w:rPr>
        <w:t xml:space="preserve"> in previous research.</w:t>
      </w:r>
      <w:r w:rsidR="00203E30">
        <w:rPr>
          <w:rFonts w:cstheme="minorHAnsi"/>
          <w:sz w:val="24"/>
          <w:szCs w:val="24"/>
        </w:rPr>
        <w:t xml:space="preserve"> </w:t>
      </w:r>
      <w:r w:rsidR="00203E30">
        <w:rPr>
          <w:rFonts w:cstheme="minorHAnsi"/>
          <w:sz w:val="24"/>
          <w:szCs w:val="24"/>
        </w:rPr>
        <w:fldChar w:fldCharType="begin"/>
      </w:r>
      <w:r w:rsidR="00F3227F">
        <w:rPr>
          <w:rFonts w:cstheme="minorHAnsi"/>
          <w:sz w:val="24"/>
          <w:szCs w:val="24"/>
        </w:rPr>
        <w:instrText xml:space="preserve"> ADDIN ZOTERO_ITEM CSL_CITATION {"citationID":"RcnaBcJ2","properties":{"formattedCitation":"[37]","plainCitation":"[37]","noteIndex":0},"citationItems":[{"id":161,"uris":["http://zotero.org/users/local/risK7MLb/items/METGKFAD"],"itemData":{"id":161,"type":"article-journal","abstract":"Machine learning is embraced in an extensive variety of areas where it demonstrates its predominance over customary lead based calculations. These strategies are being coordinated in digital recognition frameworks with the objective of supporting or notwithstanding supplanting the principal level of security experts although the total mechanization of identification and examination is a luring objective, the adequacy of machine learning in digital security must be assessed with the due steadiness. With the improvement of the Internet, digital assaults are changing quickly and the digital security circumstance isn't hopeful. Since information are so critical in ML/DL strategies, we portray a portion of the normally utilized system datasets utilized in ML/DL, examine the difficulties of utilizing ML/DL for digital security and give recommendations to look into bearings. Malware has developed over the previous decades including novel engendering vectors, strong versatility methods and different and progressively propelled assault procedures. The most recent manifestation of malware is the infamous bot malware that furnish the aggressor with the capacity to remotely control traded off machines therefore making them a piece of systems of bargained machines otherwise called botnets. Bot malware depend on the Internet for proliferation, speaking with the remote assailant and executing assorted noxious exercises. As system movement, action is one of the principle characteristics of malware and botnet task, activity investigation is frequently observed as one of the key methods for recognizing traded off machines inside the system. We present an examination, routed to security experts, of machine learning methods connected to the recognition of interruption, malware, and spam.","container-title":"International Journal of Scientific Research in Computer Science, Engineering and Information Technology","DOI":"10.32628/CSEIT1952332","journalAbbreviation":"International Journal of Scientific Research in Computer Science, Engineering and Information Technology","page":"1232-1241","source":"ResearchGate","title":"Implementation of K-Means Clustering for Intrusion Detection","author":[{"family":"Karim","given":"Saba"},{"family":".","given":"Rousanuzzaman"},{"family":"Yunus","given":"Patel"},{"family":"Khan","given":"Patha"},{"family":"Asif","given":"Mohammad"}],"issued":{"date-parts":[["2019",4,28]]}}}],"schema":"https://github.com/citation-style-language/schema/raw/master/csl-citation.json"} </w:instrText>
      </w:r>
      <w:r w:rsidR="00203E30">
        <w:rPr>
          <w:rFonts w:cstheme="minorHAnsi"/>
          <w:sz w:val="24"/>
          <w:szCs w:val="24"/>
        </w:rPr>
        <w:fldChar w:fldCharType="separate"/>
      </w:r>
      <w:r w:rsidR="00F3227F" w:rsidRPr="00F3227F">
        <w:rPr>
          <w:rFonts w:ascii="Calibri" w:hAnsi="Calibri" w:cs="Calibri"/>
          <w:sz w:val="24"/>
        </w:rPr>
        <w:t>[37]</w:t>
      </w:r>
      <w:r w:rsidR="00203E30">
        <w:rPr>
          <w:rFonts w:cstheme="minorHAnsi"/>
          <w:sz w:val="24"/>
          <w:szCs w:val="24"/>
        </w:rPr>
        <w:fldChar w:fldCharType="end"/>
      </w:r>
      <w:r w:rsidR="00505DD3">
        <w:rPr>
          <w:rFonts w:cstheme="minorHAnsi"/>
          <w:sz w:val="24"/>
          <w:szCs w:val="24"/>
        </w:rPr>
        <w:t>.</w:t>
      </w:r>
    </w:p>
    <w:p w14:paraId="4F6122FB" w14:textId="259A38CB" w:rsidR="00505DD3" w:rsidRDefault="002C3E87" w:rsidP="00BA31B1">
      <w:pPr>
        <w:pStyle w:val="ListParagraph"/>
        <w:numPr>
          <w:ilvl w:val="0"/>
          <w:numId w:val="45"/>
        </w:numPr>
        <w:spacing w:line="360" w:lineRule="auto"/>
        <w:rPr>
          <w:rFonts w:cstheme="minorHAnsi"/>
          <w:sz w:val="24"/>
          <w:szCs w:val="24"/>
        </w:rPr>
      </w:pPr>
      <w:r>
        <w:rPr>
          <w:rFonts w:cstheme="minorHAnsi"/>
          <w:b/>
          <w:bCs/>
          <w:sz w:val="24"/>
          <w:szCs w:val="24"/>
        </w:rPr>
        <w:t>Gradient Boosting Trees:</w:t>
      </w:r>
      <w:r>
        <w:rPr>
          <w:rFonts w:cstheme="minorHAnsi"/>
          <w:sz w:val="24"/>
          <w:szCs w:val="24"/>
        </w:rPr>
        <w:t xml:space="preserve"> Another ensembling method of DT</w:t>
      </w:r>
      <w:r w:rsidR="003574D9">
        <w:rPr>
          <w:rFonts w:cstheme="minorHAnsi"/>
          <w:sz w:val="24"/>
          <w:szCs w:val="24"/>
        </w:rPr>
        <w:t>’s</w:t>
      </w:r>
      <w:r w:rsidR="00A80EE2">
        <w:rPr>
          <w:rFonts w:cstheme="minorHAnsi"/>
          <w:sz w:val="24"/>
          <w:szCs w:val="24"/>
        </w:rPr>
        <w:t xml:space="preserve"> that has also worked well in </w:t>
      </w:r>
      <w:r w:rsidR="00924FA6">
        <w:rPr>
          <w:rFonts w:cstheme="minorHAnsi"/>
          <w:sz w:val="24"/>
          <w:szCs w:val="24"/>
        </w:rPr>
        <w:t>previous</w:t>
      </w:r>
      <w:r w:rsidR="00A80EE2">
        <w:rPr>
          <w:rFonts w:cstheme="minorHAnsi"/>
          <w:sz w:val="24"/>
          <w:szCs w:val="24"/>
        </w:rPr>
        <w:t xml:space="preserve"> research </w:t>
      </w:r>
      <w:r w:rsidR="00A80EE2">
        <w:rPr>
          <w:rFonts w:cstheme="minorHAnsi"/>
          <w:sz w:val="24"/>
          <w:szCs w:val="24"/>
        </w:rPr>
        <w:fldChar w:fldCharType="begin"/>
      </w:r>
      <w:r w:rsidR="00F3227F">
        <w:rPr>
          <w:rFonts w:cstheme="minorHAnsi"/>
          <w:sz w:val="24"/>
          <w:szCs w:val="24"/>
        </w:rPr>
        <w:instrText xml:space="preserve"> ADDIN ZOTERO_ITEM CSL_CITATION {"citationID":"MlcFmllL","properties":{"formattedCitation":"[17]","plainCitation":"[17]","noteIndex":0},"citationItems":[{"id":141,"uris":["http://zotero.org/users/local/risK7MLb/items/HV99YIQ7"],"itemData":{"id":141,"type":"paper-conference","abstract":"An unauthorized activity on the network is called network intrusion and device or software application which monitors the network parameters in order to detect such an intrusion is called network intrusion detection system (NIDS). With high rise in malicious activities on the internet, it is extremely important for NIDS to quickly and correctly identify any kind of malicious activity on the network. Moreover, the system must refrain from raising false alarms in case of normal usage detected as malicious. This paper proposes use of machine learning classification algorithms - XGBoost and AdaBoost with and without clustering to train a model for NIDS. The models are trained and tested using NSL KDD dataset and the results are an improvement over the previous works related to intrusion detection on the same dataset.","container-title":"2018 9th International Conference on Computing, Communication and Networking Technologies (ICCCNT)","DOI":"10.1109/ICCCNT.2018.8494186","event-title":"2018 9th International Conference on Computing, Communication and Networking Technologies (ICCCNT)","page":"1-7","source":"IEEE Xplore","title":"Network Intrusion Detection Using Clustering and Gradient Boosting","author":[{"family":"Verma","given":"Parag"},{"family":"Anwar","given":"Shayan"},{"family":"Khan","given":"Shadab"},{"family":"Mane","given":"Sunil B"}],"issued":{"date-parts":[["2018",7]]}}}],"schema":"https://github.com/citation-style-language/schema/raw/master/csl-citation.json"} </w:instrText>
      </w:r>
      <w:r w:rsidR="00A80EE2">
        <w:rPr>
          <w:rFonts w:cstheme="minorHAnsi"/>
          <w:sz w:val="24"/>
          <w:szCs w:val="24"/>
        </w:rPr>
        <w:fldChar w:fldCharType="separate"/>
      </w:r>
      <w:r w:rsidR="00F3227F" w:rsidRPr="00F3227F">
        <w:rPr>
          <w:rFonts w:ascii="Calibri" w:hAnsi="Calibri" w:cs="Calibri"/>
          <w:sz w:val="24"/>
        </w:rPr>
        <w:t>[17]</w:t>
      </w:r>
      <w:r w:rsidR="00A80EE2">
        <w:rPr>
          <w:rFonts w:cstheme="minorHAnsi"/>
          <w:sz w:val="24"/>
          <w:szCs w:val="24"/>
        </w:rPr>
        <w:fldChar w:fldCharType="end"/>
      </w:r>
      <w:r w:rsidR="00A80EE2">
        <w:rPr>
          <w:rFonts w:cstheme="minorHAnsi"/>
          <w:sz w:val="24"/>
          <w:szCs w:val="24"/>
        </w:rPr>
        <w:t>.</w:t>
      </w:r>
    </w:p>
    <w:p w14:paraId="3DDF4A6B" w14:textId="07F6E0E1" w:rsidR="00924FA6" w:rsidRDefault="00924FA6" w:rsidP="00BA31B1">
      <w:pPr>
        <w:pStyle w:val="ListParagraph"/>
        <w:numPr>
          <w:ilvl w:val="0"/>
          <w:numId w:val="45"/>
        </w:numPr>
        <w:spacing w:line="360" w:lineRule="auto"/>
        <w:rPr>
          <w:rFonts w:cstheme="minorHAnsi"/>
          <w:sz w:val="24"/>
          <w:szCs w:val="24"/>
        </w:rPr>
      </w:pPr>
      <w:r>
        <w:rPr>
          <w:rFonts w:cstheme="minorHAnsi"/>
          <w:b/>
          <w:bCs/>
          <w:sz w:val="24"/>
          <w:szCs w:val="24"/>
        </w:rPr>
        <w:t>Con</w:t>
      </w:r>
      <w:r w:rsidR="00C3757E">
        <w:rPr>
          <w:rFonts w:cstheme="minorHAnsi"/>
          <w:b/>
          <w:bCs/>
          <w:sz w:val="24"/>
          <w:szCs w:val="24"/>
        </w:rPr>
        <w:t>volutional Neural Network:</w:t>
      </w:r>
      <w:r w:rsidR="00C3757E">
        <w:rPr>
          <w:rFonts w:cstheme="minorHAnsi"/>
          <w:sz w:val="24"/>
          <w:szCs w:val="24"/>
        </w:rPr>
        <w:t xml:space="preserve"> A deep learning model which </w:t>
      </w:r>
      <w:r w:rsidR="0092670D">
        <w:rPr>
          <w:rFonts w:cstheme="minorHAnsi"/>
          <w:sz w:val="24"/>
          <w:szCs w:val="24"/>
        </w:rPr>
        <w:t>takes an input and sets the importance</w:t>
      </w:r>
      <w:r w:rsidR="00F02667">
        <w:rPr>
          <w:rFonts w:cstheme="minorHAnsi"/>
          <w:sz w:val="24"/>
          <w:szCs w:val="24"/>
        </w:rPr>
        <w:t xml:space="preserve"> by iterating </w:t>
      </w:r>
      <w:r w:rsidR="00855AD7">
        <w:rPr>
          <w:rFonts w:cstheme="minorHAnsi"/>
          <w:sz w:val="24"/>
          <w:szCs w:val="24"/>
        </w:rPr>
        <w:t>through</w:t>
      </w:r>
      <w:r w:rsidR="00F02667">
        <w:rPr>
          <w:rFonts w:cstheme="minorHAnsi"/>
          <w:sz w:val="24"/>
          <w:szCs w:val="24"/>
        </w:rPr>
        <w:t xml:space="preserve"> the network changing weights. </w:t>
      </w:r>
      <w:r w:rsidR="00855AD7">
        <w:rPr>
          <w:rFonts w:cstheme="minorHAnsi"/>
          <w:sz w:val="24"/>
          <w:szCs w:val="24"/>
        </w:rPr>
        <w:t>CNNs</w:t>
      </w:r>
      <w:r w:rsidR="00F02667">
        <w:rPr>
          <w:rFonts w:cstheme="minorHAnsi"/>
          <w:sz w:val="24"/>
          <w:szCs w:val="24"/>
        </w:rPr>
        <w:t xml:space="preserve"> have also </w:t>
      </w:r>
      <w:r w:rsidR="00ED64F9">
        <w:rPr>
          <w:rFonts w:cstheme="minorHAnsi"/>
          <w:sz w:val="24"/>
          <w:szCs w:val="24"/>
        </w:rPr>
        <w:t xml:space="preserve">had good results in the previous research </w:t>
      </w:r>
      <w:r w:rsidR="00ED64F9">
        <w:rPr>
          <w:rFonts w:cstheme="minorHAnsi"/>
          <w:sz w:val="24"/>
          <w:szCs w:val="24"/>
        </w:rPr>
        <w:fldChar w:fldCharType="begin"/>
      </w:r>
      <w:r w:rsidR="00F3227F">
        <w:rPr>
          <w:rFonts w:cstheme="minorHAnsi"/>
          <w:sz w:val="24"/>
          <w:szCs w:val="24"/>
        </w:rPr>
        <w:instrText xml:space="preserve"> ADDIN ZOTERO_ITEM CSL_CITATION {"citationID":"uLGhmjk1","properties":{"formattedCitation":"[31]","plainCitation":"[31]","noteIndex":0},"citationItems":[{"id":50,"uris":["http://zotero.org/users/local/risK7MLb/items/AZQANEGN"],"itemData":{"id":50,"type":"article-journal","abstract":"As cyberattacks become more intelligent, it is challenging to detect advanced attacks in a variety of fields including industry, national defense, and healthcare. Traditional intrusion detection systems are no longer enough to detect these advanced attacks with unexpected patterns. Attackers bypass known signatures and pretend to be normal users. Deep learning is an alternative to solving these issues. Deep Learning (DL)-based intrusion detection does not require a lot of attack signatures or the list of normal behaviors to generate detection rules. DL defines intrusion features by itself through training empirical data. We develop a DL-based intrusion model especially focusing on denial of service (DoS) attacks. For the intrusion dataset, we use KDD CUP 1999 dataset (KDD), the most widely used dataset for the evaluation of intrusion detection systems (IDS). KDD consists of four types of attack categories, such as DoS, user to root (U2R), remote to local (R2L), and probing. Numerous KDD studies have been employing machine learning and classifying the dataset into the four categories or into two categories such as attack and benign. Rather than focusing on the broad categories, we focus on various attacks belonging to same category. Unlike other categories of KDD, the DoS category has enough samples for training each attack. In addition to KDD, we use CSE-CIC-IDS2018 which is the most up-to-date IDS dataset. CSE-CIC-IDS2018 consists of more advanced DoS attacks than that of KDD. In this work, we focus on the DoS category of both datasets and develop a DL model for DoS detection. We develop our model based on a Convolutional Neural Network (CNN) and evaluate its performance through comparison with an Recurrent Neural Network (RNN). Furthermore, we suggest the optimal CNN design for the better performance through numerous experiments.","container-title":"Electronics","DOI":"10.3390/electronics9060916","ISSN":"2079-9292","issue":"6","language":"en","license":"http://creativecommons.org/licenses/by/3.0/","note":"number: 6\npublisher: Multidisciplinary Digital Publishing Institute","page":"916","source":"www.mdpi.com","title":"CNN-Based Network Intrusion Detection against Denial-of-Service Attacks","volume":"9","author":[{"family":"Kim","given":"Jiyeon"},{"family":"Kim","given":"Jiwon"},{"family":"Kim","given":"Hyunjung"},{"family":"Shim","given":"Minsun"},{"family":"Choi","given":"Eunjung"}],"issued":{"date-parts":[["2020",6]]}}}],"schema":"https://github.com/citation-style-language/schema/raw/master/csl-citation.json"} </w:instrText>
      </w:r>
      <w:r w:rsidR="00ED64F9">
        <w:rPr>
          <w:rFonts w:cstheme="minorHAnsi"/>
          <w:sz w:val="24"/>
          <w:szCs w:val="24"/>
        </w:rPr>
        <w:fldChar w:fldCharType="separate"/>
      </w:r>
      <w:r w:rsidR="00F3227F" w:rsidRPr="00F3227F">
        <w:rPr>
          <w:rFonts w:ascii="Calibri" w:hAnsi="Calibri" w:cs="Calibri"/>
          <w:sz w:val="24"/>
        </w:rPr>
        <w:t>[31]</w:t>
      </w:r>
      <w:r w:rsidR="00ED64F9">
        <w:rPr>
          <w:rFonts w:cstheme="minorHAnsi"/>
          <w:sz w:val="24"/>
          <w:szCs w:val="24"/>
        </w:rPr>
        <w:fldChar w:fldCharType="end"/>
      </w:r>
      <w:r w:rsidR="001C6D3E">
        <w:rPr>
          <w:rFonts w:cstheme="minorHAnsi"/>
          <w:sz w:val="24"/>
          <w:szCs w:val="24"/>
        </w:rPr>
        <w:t>.</w:t>
      </w:r>
    </w:p>
    <w:p w14:paraId="57CD8899" w14:textId="3B77B121" w:rsidR="00354539" w:rsidRPr="00766564" w:rsidRDefault="001C6D3E" w:rsidP="00766564">
      <w:pPr>
        <w:pStyle w:val="ListParagraph"/>
        <w:numPr>
          <w:ilvl w:val="0"/>
          <w:numId w:val="45"/>
        </w:numPr>
        <w:spacing w:line="360" w:lineRule="auto"/>
        <w:rPr>
          <w:rFonts w:cstheme="minorHAnsi"/>
          <w:sz w:val="24"/>
          <w:szCs w:val="24"/>
        </w:rPr>
      </w:pPr>
      <w:r>
        <w:rPr>
          <w:rFonts w:cstheme="minorHAnsi"/>
          <w:b/>
          <w:bCs/>
          <w:sz w:val="24"/>
          <w:szCs w:val="24"/>
        </w:rPr>
        <w:t xml:space="preserve">Long </w:t>
      </w:r>
      <w:r w:rsidR="00804F7C">
        <w:rPr>
          <w:rFonts w:cstheme="minorHAnsi"/>
          <w:b/>
          <w:bCs/>
          <w:sz w:val="24"/>
          <w:szCs w:val="24"/>
        </w:rPr>
        <w:t>Short-Term</w:t>
      </w:r>
      <w:r>
        <w:rPr>
          <w:rFonts w:cstheme="minorHAnsi"/>
          <w:b/>
          <w:bCs/>
          <w:sz w:val="24"/>
          <w:szCs w:val="24"/>
        </w:rPr>
        <w:t xml:space="preserve"> Memory:</w:t>
      </w:r>
      <w:r>
        <w:rPr>
          <w:rFonts w:cstheme="minorHAnsi"/>
          <w:sz w:val="24"/>
          <w:szCs w:val="24"/>
        </w:rPr>
        <w:t xml:space="preserve"> A type of NN that can learn and remember over </w:t>
      </w:r>
      <w:r w:rsidR="00BB0583">
        <w:rPr>
          <w:rFonts w:cstheme="minorHAnsi"/>
          <w:sz w:val="24"/>
          <w:szCs w:val="24"/>
        </w:rPr>
        <w:t>sequences of data. This model is likely not to do well at first but could offer some of the best results</w:t>
      </w:r>
      <w:r w:rsidR="003574D9">
        <w:rPr>
          <w:rFonts w:cstheme="minorHAnsi"/>
          <w:sz w:val="24"/>
          <w:szCs w:val="24"/>
        </w:rPr>
        <w:t xml:space="preserve"> over time</w:t>
      </w:r>
      <w:r w:rsidR="00BB0583">
        <w:rPr>
          <w:rFonts w:cstheme="minorHAnsi"/>
          <w:sz w:val="24"/>
          <w:szCs w:val="24"/>
        </w:rPr>
        <w:t xml:space="preserve"> as seen in previous research </w:t>
      </w:r>
      <w:r w:rsidR="00BB0583">
        <w:rPr>
          <w:rFonts w:cstheme="minorHAnsi"/>
          <w:sz w:val="24"/>
          <w:szCs w:val="24"/>
        </w:rPr>
        <w:fldChar w:fldCharType="begin"/>
      </w:r>
      <w:r w:rsidR="00F3227F">
        <w:rPr>
          <w:rFonts w:cstheme="minorHAnsi"/>
          <w:sz w:val="24"/>
          <w:szCs w:val="24"/>
        </w:rPr>
        <w:instrText xml:space="preserve"> ADDIN ZOTERO_ITEM CSL_CITATION {"citationID":"js8jyHKx","properties":{"formattedCitation":"[23]","plainCitation":"[23]","noteIndex":0},"citationItems":[{"id":148,"uris":["http://zotero.org/users/local/risK7MLb/items/I4PEYS2W"],"itemData":{"id":148,"type":"article-journal","abstract":"An intrusion detection system (IDS) is a device or software application that monitors a network for malicious activity or policy violations. It scans a network or a system for a harmful activity or security breaching. IDS protects networks (Network-based intrusion detection system NIDS) or hosts (Host-based intrusion detection system HIDS), and work by either looking for signatures of known attacks or deviations from normal activity. Deep learning algorithms proved their effectiveness in intrusion detection compared to other machine learning methods. In this paper, we implemented deep learning solutions for detecting attacks based on Long Short-Term Memory (LSTM). PCA (principal component analysis) and Mutual information (MI) are used as dimensionality reduction and feature selection techniques. Our approach was tested on a benchmark data set, KDD99, and the experimental outcomes show that models based on PCA achieve the best accuracy for training and testing, in both binary and multiclass classification.","container-title":"Journal of Big Data","DOI":"10.1186/s40537-021-00448-4","ISSN":"2196-1115","issue":"1","journalAbbreviation":"Journal of Big Data","page":"65","source":"BioMed Central","title":"Intrusion detection systems using long short-term memory (LSTM)","volume":"8","author":[{"family":"Laghrissi","given":"FatimaEzzahra"},{"family":"Douzi","given":"Samira"},{"family":"Douzi","given":"Khadija"},{"family":"Hssina","given":"Badr"}],"issued":{"date-parts":[["2021",5,7]]}}}],"schema":"https://github.com/citation-style-language/schema/raw/master/csl-citation.json"} </w:instrText>
      </w:r>
      <w:r w:rsidR="00BB0583">
        <w:rPr>
          <w:rFonts w:cstheme="minorHAnsi"/>
          <w:sz w:val="24"/>
          <w:szCs w:val="24"/>
        </w:rPr>
        <w:fldChar w:fldCharType="separate"/>
      </w:r>
      <w:r w:rsidR="00F3227F" w:rsidRPr="00F3227F">
        <w:rPr>
          <w:rFonts w:ascii="Calibri" w:hAnsi="Calibri" w:cs="Calibri"/>
          <w:sz w:val="24"/>
        </w:rPr>
        <w:t>[23]</w:t>
      </w:r>
      <w:r w:rsidR="00BB0583">
        <w:rPr>
          <w:rFonts w:cstheme="minorHAnsi"/>
          <w:sz w:val="24"/>
          <w:szCs w:val="24"/>
        </w:rPr>
        <w:fldChar w:fldCharType="end"/>
      </w:r>
      <w:r w:rsidR="006343B3">
        <w:rPr>
          <w:rFonts w:cstheme="minorHAnsi"/>
          <w:sz w:val="24"/>
          <w:szCs w:val="24"/>
        </w:rPr>
        <w:t>.</w:t>
      </w:r>
    </w:p>
    <w:p w14:paraId="6079D8D1" w14:textId="4D55D8AF" w:rsidR="00037F26" w:rsidRPr="002354B1" w:rsidRDefault="00037F26" w:rsidP="00037F26">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lastRenderedPageBreak/>
        <w:t>Hypertuning of models</w:t>
      </w:r>
    </w:p>
    <w:p w14:paraId="74F29701" w14:textId="571EDD1A" w:rsidR="006F7DCB" w:rsidRPr="00CC7721" w:rsidRDefault="00515AED" w:rsidP="006F7DCB">
      <w:pPr>
        <w:pStyle w:val="ListParagraph"/>
        <w:spacing w:line="360" w:lineRule="auto"/>
        <w:ind w:left="360"/>
        <w:rPr>
          <w:rFonts w:cstheme="minorHAnsi"/>
          <w:sz w:val="24"/>
          <w:szCs w:val="24"/>
        </w:rPr>
      </w:pPr>
      <w:r>
        <w:rPr>
          <w:rFonts w:cstheme="minorHAnsi"/>
          <w:sz w:val="24"/>
          <w:szCs w:val="24"/>
        </w:rPr>
        <w:t xml:space="preserve">Examine the top performing models and </w:t>
      </w:r>
      <w:r w:rsidR="008220F2">
        <w:rPr>
          <w:rFonts w:cstheme="minorHAnsi"/>
          <w:sz w:val="24"/>
          <w:szCs w:val="24"/>
        </w:rPr>
        <w:t>tune hyperparameters to explore potential improvements.</w:t>
      </w:r>
    </w:p>
    <w:p w14:paraId="6101A2DC" w14:textId="77777777" w:rsidR="0053767E" w:rsidRPr="002354B1" w:rsidRDefault="000727E6" w:rsidP="0053767E">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Performance</w:t>
      </w:r>
      <w:r w:rsidR="00037F26" w:rsidRPr="002354B1">
        <w:rPr>
          <w:rFonts w:cstheme="minorHAnsi"/>
          <w:b/>
          <w:bCs/>
          <w:sz w:val="24"/>
          <w:szCs w:val="24"/>
        </w:rPr>
        <w:t xml:space="preserve"> Ev</w:t>
      </w:r>
      <w:r w:rsidRPr="002354B1">
        <w:rPr>
          <w:rFonts w:cstheme="minorHAnsi"/>
          <w:b/>
          <w:bCs/>
          <w:sz w:val="24"/>
          <w:szCs w:val="24"/>
        </w:rPr>
        <w:t>aluation</w:t>
      </w:r>
      <w:r w:rsidR="0053767E" w:rsidRPr="002354B1">
        <w:rPr>
          <w:rFonts w:cstheme="minorHAnsi"/>
          <w:b/>
          <w:bCs/>
          <w:sz w:val="24"/>
          <w:szCs w:val="24"/>
        </w:rPr>
        <w:t xml:space="preserve"> </w:t>
      </w:r>
    </w:p>
    <w:p w14:paraId="07EA64A8" w14:textId="4CA65E29" w:rsidR="0053767E" w:rsidRPr="00C425FC" w:rsidRDefault="0053767E" w:rsidP="0053767E">
      <w:pPr>
        <w:pStyle w:val="ListParagraph"/>
        <w:spacing w:line="360" w:lineRule="auto"/>
        <w:ind w:left="360"/>
        <w:rPr>
          <w:rFonts w:cstheme="minorHAnsi"/>
          <w:sz w:val="24"/>
          <w:szCs w:val="24"/>
        </w:rPr>
      </w:pPr>
      <w:r w:rsidRPr="00C425FC">
        <w:rPr>
          <w:rFonts w:cstheme="minorHAnsi"/>
          <w:sz w:val="24"/>
          <w:szCs w:val="24"/>
        </w:rPr>
        <w:t xml:space="preserve">As this is a </w:t>
      </w:r>
      <w:r w:rsidR="005A0656">
        <w:rPr>
          <w:rFonts w:cstheme="minorHAnsi"/>
          <w:sz w:val="24"/>
          <w:szCs w:val="24"/>
        </w:rPr>
        <w:t>real-world</w:t>
      </w:r>
      <w:r w:rsidRPr="00C425FC">
        <w:rPr>
          <w:rFonts w:cstheme="minorHAnsi"/>
          <w:sz w:val="24"/>
          <w:szCs w:val="24"/>
        </w:rPr>
        <w:t xml:space="preserve"> </w:t>
      </w:r>
      <w:r w:rsidR="00C425FC" w:rsidRPr="00C425FC">
        <w:rPr>
          <w:rFonts w:cstheme="minorHAnsi"/>
          <w:sz w:val="24"/>
          <w:szCs w:val="24"/>
        </w:rPr>
        <w:t xml:space="preserve">scenario, </w:t>
      </w:r>
      <w:r w:rsidR="005A0656">
        <w:rPr>
          <w:rFonts w:cstheme="minorHAnsi"/>
          <w:sz w:val="24"/>
          <w:szCs w:val="24"/>
        </w:rPr>
        <w:t>analyse</w:t>
      </w:r>
      <w:r w:rsidR="00C425FC" w:rsidRPr="00C425FC">
        <w:rPr>
          <w:rFonts w:cstheme="minorHAnsi"/>
          <w:sz w:val="24"/>
          <w:szCs w:val="24"/>
        </w:rPr>
        <w:t xml:space="preserve"> the results in </w:t>
      </w:r>
      <w:r w:rsidR="005A0656">
        <w:rPr>
          <w:rFonts w:cstheme="minorHAnsi"/>
          <w:sz w:val="24"/>
          <w:szCs w:val="24"/>
        </w:rPr>
        <w:t>real-time</w:t>
      </w:r>
      <w:r w:rsidR="00C425FC">
        <w:rPr>
          <w:rFonts w:cstheme="minorHAnsi"/>
          <w:sz w:val="24"/>
          <w:szCs w:val="24"/>
        </w:rPr>
        <w:t xml:space="preserve"> for each type of attack. </w:t>
      </w:r>
      <w:r w:rsidR="006F7DCB">
        <w:rPr>
          <w:rFonts w:cstheme="minorHAnsi"/>
          <w:sz w:val="24"/>
          <w:szCs w:val="24"/>
        </w:rPr>
        <w:t xml:space="preserve">Compare models in </w:t>
      </w:r>
      <w:r w:rsidR="005A0656">
        <w:rPr>
          <w:rFonts w:cstheme="minorHAnsi"/>
          <w:sz w:val="24"/>
          <w:szCs w:val="24"/>
        </w:rPr>
        <w:t>real-time</w:t>
      </w:r>
      <w:r w:rsidR="003574D9">
        <w:rPr>
          <w:rFonts w:cstheme="minorHAnsi"/>
          <w:sz w:val="24"/>
          <w:szCs w:val="24"/>
        </w:rPr>
        <w:t xml:space="preserve"> and compare the different models to each other.</w:t>
      </w:r>
    </w:p>
    <w:p w14:paraId="6346D753" w14:textId="446F9A1A" w:rsidR="0053767E" w:rsidRPr="002354B1" w:rsidRDefault="000727E6" w:rsidP="006F7DCB">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Analy</w:t>
      </w:r>
      <w:r w:rsidR="005D52AB" w:rsidRPr="002354B1">
        <w:rPr>
          <w:rFonts w:cstheme="minorHAnsi"/>
          <w:b/>
          <w:bCs/>
          <w:sz w:val="24"/>
          <w:szCs w:val="24"/>
        </w:rPr>
        <w:t>sis and Inter</w:t>
      </w:r>
      <w:r w:rsidR="00F1799F" w:rsidRPr="002354B1">
        <w:rPr>
          <w:rFonts w:cstheme="minorHAnsi"/>
          <w:b/>
          <w:bCs/>
          <w:sz w:val="24"/>
          <w:szCs w:val="24"/>
        </w:rPr>
        <w:t>pretation of results</w:t>
      </w:r>
    </w:p>
    <w:p w14:paraId="0CE29263" w14:textId="6B320638" w:rsidR="007406A6" w:rsidRPr="0074783D" w:rsidRDefault="007406A6" w:rsidP="007406A6">
      <w:pPr>
        <w:pStyle w:val="ListParagraph"/>
        <w:spacing w:line="360" w:lineRule="auto"/>
        <w:ind w:left="360"/>
        <w:rPr>
          <w:rFonts w:cstheme="minorHAnsi"/>
          <w:sz w:val="24"/>
          <w:szCs w:val="24"/>
        </w:rPr>
      </w:pPr>
      <w:r w:rsidRPr="0074783D">
        <w:rPr>
          <w:rFonts w:cstheme="minorHAnsi"/>
          <w:sz w:val="24"/>
          <w:szCs w:val="24"/>
        </w:rPr>
        <w:t xml:space="preserve">Analysis the performance of different </w:t>
      </w:r>
      <w:r w:rsidR="0074783D" w:rsidRPr="0074783D">
        <w:rPr>
          <w:rFonts w:cstheme="minorHAnsi"/>
          <w:sz w:val="24"/>
          <w:szCs w:val="24"/>
        </w:rPr>
        <w:t>models</w:t>
      </w:r>
      <w:r w:rsidRPr="0074783D">
        <w:rPr>
          <w:rFonts w:cstheme="minorHAnsi"/>
          <w:sz w:val="24"/>
          <w:szCs w:val="24"/>
        </w:rPr>
        <w:t>, both ML and NN’s</w:t>
      </w:r>
      <w:r w:rsidR="0074783D">
        <w:rPr>
          <w:rFonts w:cstheme="minorHAnsi"/>
          <w:sz w:val="24"/>
          <w:szCs w:val="24"/>
        </w:rPr>
        <w:t xml:space="preserve"> to notice any strength or weakness. Investigate different metrics to offer a complete comparison.</w:t>
      </w:r>
    </w:p>
    <w:p w14:paraId="45F2145D" w14:textId="03B039EF" w:rsidR="00F1799F" w:rsidRPr="002354B1" w:rsidRDefault="00F1799F" w:rsidP="00037F26">
      <w:pPr>
        <w:pStyle w:val="ListParagraph"/>
        <w:numPr>
          <w:ilvl w:val="0"/>
          <w:numId w:val="26"/>
        </w:numPr>
        <w:spacing w:line="360" w:lineRule="auto"/>
        <w:ind w:left="360"/>
        <w:rPr>
          <w:rFonts w:cstheme="minorHAnsi"/>
          <w:b/>
          <w:bCs/>
          <w:sz w:val="24"/>
          <w:szCs w:val="24"/>
        </w:rPr>
      </w:pPr>
      <w:r w:rsidRPr="002354B1">
        <w:rPr>
          <w:rFonts w:cstheme="minorHAnsi"/>
          <w:b/>
          <w:bCs/>
          <w:sz w:val="24"/>
          <w:szCs w:val="24"/>
        </w:rPr>
        <w:t>Discussion and Conclusion</w:t>
      </w:r>
    </w:p>
    <w:p w14:paraId="53F953CF" w14:textId="292FE9FE" w:rsidR="003650B5" w:rsidRPr="00F35851" w:rsidRDefault="00F1799F" w:rsidP="00F35851">
      <w:pPr>
        <w:pStyle w:val="ListParagraph"/>
        <w:spacing w:line="360" w:lineRule="auto"/>
        <w:ind w:left="360"/>
        <w:rPr>
          <w:rFonts w:cstheme="minorHAnsi"/>
          <w:sz w:val="24"/>
          <w:szCs w:val="24"/>
        </w:rPr>
      </w:pPr>
      <w:r>
        <w:rPr>
          <w:rFonts w:cstheme="minorHAnsi"/>
          <w:sz w:val="24"/>
          <w:szCs w:val="24"/>
        </w:rPr>
        <w:t xml:space="preserve">Discuss the implications of the findings from the </w:t>
      </w:r>
      <w:r w:rsidR="003574D9">
        <w:rPr>
          <w:rFonts w:cstheme="minorHAnsi"/>
          <w:sz w:val="24"/>
          <w:szCs w:val="24"/>
        </w:rPr>
        <w:t>point of</w:t>
      </w:r>
      <w:r w:rsidR="00CA715A">
        <w:rPr>
          <w:rFonts w:cstheme="minorHAnsi"/>
          <w:sz w:val="24"/>
          <w:szCs w:val="24"/>
        </w:rPr>
        <w:t xml:space="preserve"> improving IDS systems. Which models performed the best? Did certain models do better for certain types of attacks? </w:t>
      </w:r>
      <w:r w:rsidR="000C49CF">
        <w:rPr>
          <w:rFonts w:cstheme="minorHAnsi"/>
          <w:sz w:val="24"/>
          <w:szCs w:val="24"/>
        </w:rPr>
        <w:t>W</w:t>
      </w:r>
      <w:r w:rsidR="005A0656">
        <w:rPr>
          <w:rFonts w:cstheme="minorHAnsi"/>
          <w:sz w:val="24"/>
          <w:szCs w:val="24"/>
        </w:rPr>
        <w:t>ere</w:t>
      </w:r>
      <w:r w:rsidR="000C49CF" w:rsidRPr="005A0656">
        <w:rPr>
          <w:rFonts w:cstheme="minorHAnsi"/>
          <w:sz w:val="24"/>
          <w:szCs w:val="24"/>
        </w:rPr>
        <w:t xml:space="preserve"> </w:t>
      </w:r>
      <w:r w:rsidR="005A0656">
        <w:rPr>
          <w:rFonts w:cstheme="minorHAnsi"/>
          <w:sz w:val="24"/>
          <w:szCs w:val="24"/>
        </w:rPr>
        <w:t>there</w:t>
      </w:r>
      <w:r w:rsidR="000C49CF" w:rsidRPr="005A0656">
        <w:rPr>
          <w:rFonts w:cstheme="minorHAnsi"/>
          <w:sz w:val="24"/>
          <w:szCs w:val="24"/>
        </w:rPr>
        <w:t xml:space="preserve"> issues with the time needed to train models </w:t>
      </w:r>
      <w:r w:rsidR="0009681E">
        <w:rPr>
          <w:rFonts w:cstheme="minorHAnsi"/>
          <w:sz w:val="24"/>
          <w:szCs w:val="24"/>
        </w:rPr>
        <w:t>for</w:t>
      </w:r>
      <w:r w:rsidR="005A0656">
        <w:rPr>
          <w:rFonts w:cstheme="minorHAnsi"/>
          <w:sz w:val="24"/>
          <w:szCs w:val="24"/>
        </w:rPr>
        <w:t xml:space="preserve"> </w:t>
      </w:r>
      <w:r w:rsidR="000C49CF" w:rsidRPr="005A0656">
        <w:rPr>
          <w:rFonts w:cstheme="minorHAnsi"/>
          <w:sz w:val="24"/>
          <w:szCs w:val="24"/>
        </w:rPr>
        <w:t>ML V’s NN?</w:t>
      </w:r>
      <w:r w:rsidR="00F35851">
        <w:rPr>
          <w:rFonts w:cstheme="minorHAnsi"/>
          <w:sz w:val="24"/>
          <w:szCs w:val="24"/>
        </w:rPr>
        <w:t xml:space="preserve"> </w:t>
      </w:r>
      <w:r w:rsidR="007406A6" w:rsidRPr="00F35851">
        <w:rPr>
          <w:rFonts w:cstheme="minorHAnsi"/>
          <w:sz w:val="24"/>
          <w:szCs w:val="24"/>
        </w:rPr>
        <w:t xml:space="preserve">Highlight any limitations </w:t>
      </w:r>
      <w:r w:rsidR="005A0656" w:rsidRPr="00F35851">
        <w:rPr>
          <w:rFonts w:cstheme="minorHAnsi"/>
          <w:sz w:val="24"/>
          <w:szCs w:val="24"/>
        </w:rPr>
        <w:t>of</w:t>
      </w:r>
      <w:r w:rsidR="007406A6" w:rsidRPr="00F35851">
        <w:rPr>
          <w:rFonts w:cstheme="minorHAnsi"/>
          <w:sz w:val="24"/>
          <w:szCs w:val="24"/>
        </w:rPr>
        <w:t xml:space="preserve"> the research. </w:t>
      </w:r>
    </w:p>
    <w:p w14:paraId="006CCC1D" w14:textId="5455F16C" w:rsidR="00C4003F" w:rsidRPr="00E176F1" w:rsidRDefault="00312F75" w:rsidP="00E176F1">
      <w:pPr>
        <w:pStyle w:val="Heading2"/>
        <w:numPr>
          <w:ilvl w:val="1"/>
          <w:numId w:val="35"/>
        </w:numPr>
        <w:rPr>
          <w:sz w:val="30"/>
          <w:szCs w:val="30"/>
        </w:rPr>
      </w:pPr>
      <w:bookmarkStart w:id="14" w:name="_Toc134635322"/>
      <w:r w:rsidRPr="00E176F1">
        <w:rPr>
          <w:sz w:val="30"/>
          <w:szCs w:val="30"/>
        </w:rPr>
        <w:t xml:space="preserve">Risks and </w:t>
      </w:r>
      <w:r w:rsidR="00C4003F" w:rsidRPr="00E176F1">
        <w:rPr>
          <w:sz w:val="30"/>
          <w:szCs w:val="30"/>
        </w:rPr>
        <w:t>Challenges</w:t>
      </w:r>
      <w:bookmarkEnd w:id="14"/>
    </w:p>
    <w:p w14:paraId="6DD42222" w14:textId="77777777" w:rsidR="00C4003F" w:rsidRPr="00B02C76" w:rsidRDefault="00C4003F" w:rsidP="00B02C76">
      <w:pPr>
        <w:spacing w:line="360" w:lineRule="auto"/>
        <w:rPr>
          <w:sz w:val="10"/>
          <w:szCs w:val="10"/>
        </w:rPr>
      </w:pPr>
    </w:p>
    <w:p w14:paraId="0A547DAF" w14:textId="24B698E1" w:rsidR="00537BA8" w:rsidRPr="00F42C4B" w:rsidRDefault="00B02C76" w:rsidP="00532271">
      <w:pPr>
        <w:pStyle w:val="ListParagraph"/>
        <w:numPr>
          <w:ilvl w:val="0"/>
          <w:numId w:val="47"/>
        </w:numPr>
        <w:spacing w:line="360" w:lineRule="auto"/>
        <w:rPr>
          <w:sz w:val="24"/>
          <w:szCs w:val="24"/>
        </w:rPr>
      </w:pPr>
      <w:r w:rsidRPr="00D0291F">
        <w:rPr>
          <w:b/>
          <w:bCs/>
          <w:sz w:val="24"/>
          <w:szCs w:val="24"/>
        </w:rPr>
        <w:t>Setting up the Apache batch steaming</w:t>
      </w:r>
      <w:r w:rsidR="007E388F" w:rsidRPr="00D0291F">
        <w:rPr>
          <w:b/>
          <w:bCs/>
          <w:sz w:val="24"/>
          <w:szCs w:val="24"/>
        </w:rPr>
        <w:t xml:space="preserve"> system</w:t>
      </w:r>
      <w:r w:rsidRPr="00D0291F">
        <w:rPr>
          <w:b/>
          <w:bCs/>
          <w:sz w:val="24"/>
          <w:szCs w:val="24"/>
        </w:rPr>
        <w:t>:</w:t>
      </w:r>
      <w:r w:rsidRPr="00F42C4B">
        <w:rPr>
          <w:sz w:val="24"/>
          <w:szCs w:val="24"/>
        </w:rPr>
        <w:t xml:space="preserve"> </w:t>
      </w:r>
      <w:r w:rsidR="005D3D06" w:rsidRPr="00F42C4B">
        <w:rPr>
          <w:sz w:val="24"/>
          <w:szCs w:val="24"/>
        </w:rPr>
        <w:t xml:space="preserve">A core concept of this research and its novel approach is that it will look at the data </w:t>
      </w:r>
      <w:r w:rsidR="0000775E" w:rsidRPr="00F42C4B">
        <w:rPr>
          <w:sz w:val="24"/>
          <w:szCs w:val="24"/>
        </w:rPr>
        <w:t>in a streaming format which has not been looked at in previous research for this dataset. This does offer challenges but it is an important aspect of this project</w:t>
      </w:r>
      <w:r w:rsidR="00664C87" w:rsidRPr="00F42C4B">
        <w:rPr>
          <w:sz w:val="24"/>
          <w:szCs w:val="24"/>
        </w:rPr>
        <w:t xml:space="preserve">. </w:t>
      </w:r>
      <w:r w:rsidR="00980931" w:rsidRPr="00F42C4B">
        <w:rPr>
          <w:sz w:val="24"/>
          <w:szCs w:val="24"/>
        </w:rPr>
        <w:t xml:space="preserve">Apache Spark was chosen </w:t>
      </w:r>
      <w:r w:rsidR="00B66B71" w:rsidRPr="00F42C4B">
        <w:rPr>
          <w:sz w:val="24"/>
          <w:szCs w:val="24"/>
        </w:rPr>
        <w:t xml:space="preserve">due to its </w:t>
      </w:r>
      <w:r w:rsidR="005A0656" w:rsidRPr="00F42C4B">
        <w:rPr>
          <w:sz w:val="24"/>
          <w:szCs w:val="24"/>
        </w:rPr>
        <w:t>built-in</w:t>
      </w:r>
      <w:r w:rsidR="00B66B71" w:rsidRPr="00F42C4B">
        <w:rPr>
          <w:sz w:val="24"/>
          <w:szCs w:val="24"/>
        </w:rPr>
        <w:t xml:space="preserve"> </w:t>
      </w:r>
      <w:r w:rsidR="00532271">
        <w:rPr>
          <w:sz w:val="24"/>
          <w:szCs w:val="24"/>
        </w:rPr>
        <w:t>S</w:t>
      </w:r>
      <w:r w:rsidR="00B66B71" w:rsidRPr="00F42C4B">
        <w:rPr>
          <w:sz w:val="24"/>
          <w:szCs w:val="24"/>
        </w:rPr>
        <w:t xml:space="preserve">treaming </w:t>
      </w:r>
      <w:r w:rsidR="00280649" w:rsidRPr="00F42C4B">
        <w:rPr>
          <w:sz w:val="24"/>
          <w:szCs w:val="24"/>
        </w:rPr>
        <w:t xml:space="preserve">and </w:t>
      </w:r>
      <w:r w:rsidR="00664C87" w:rsidRPr="00F42C4B">
        <w:rPr>
          <w:sz w:val="24"/>
          <w:szCs w:val="24"/>
        </w:rPr>
        <w:t>ML</w:t>
      </w:r>
      <w:r w:rsidR="00280649" w:rsidRPr="00F42C4B">
        <w:rPr>
          <w:sz w:val="24"/>
          <w:szCs w:val="24"/>
        </w:rPr>
        <w:t xml:space="preserve"> </w:t>
      </w:r>
      <w:r w:rsidR="00B66B71" w:rsidRPr="00F42C4B">
        <w:rPr>
          <w:sz w:val="24"/>
          <w:szCs w:val="24"/>
        </w:rPr>
        <w:t>modules that will speed up the setup process</w:t>
      </w:r>
      <w:r w:rsidR="00280649" w:rsidRPr="00F42C4B">
        <w:rPr>
          <w:sz w:val="24"/>
          <w:szCs w:val="24"/>
        </w:rPr>
        <w:t xml:space="preserve"> which offers a significant advantage over starting from scratch. </w:t>
      </w:r>
    </w:p>
    <w:p w14:paraId="00750750" w14:textId="6F2DE91E" w:rsidR="005A68A5" w:rsidRPr="00C92070" w:rsidRDefault="005A68A5" w:rsidP="00532271">
      <w:pPr>
        <w:pStyle w:val="ListParagraph"/>
        <w:numPr>
          <w:ilvl w:val="0"/>
          <w:numId w:val="46"/>
        </w:numPr>
        <w:spacing w:line="360" w:lineRule="auto"/>
        <w:rPr>
          <w:sz w:val="24"/>
          <w:szCs w:val="24"/>
        </w:rPr>
      </w:pPr>
      <w:r w:rsidRPr="00D0291F">
        <w:rPr>
          <w:b/>
          <w:bCs/>
          <w:sz w:val="24"/>
          <w:szCs w:val="24"/>
        </w:rPr>
        <w:t>Apache Machine Learnin</w:t>
      </w:r>
      <w:r w:rsidR="002028F6" w:rsidRPr="00D0291F">
        <w:rPr>
          <w:b/>
          <w:bCs/>
          <w:sz w:val="24"/>
          <w:szCs w:val="24"/>
        </w:rPr>
        <w:t>g</w:t>
      </w:r>
      <w:r w:rsidRPr="00D0291F">
        <w:rPr>
          <w:b/>
          <w:bCs/>
          <w:sz w:val="24"/>
          <w:szCs w:val="24"/>
        </w:rPr>
        <w:t xml:space="preserve"> Models:</w:t>
      </w:r>
      <w:r>
        <w:rPr>
          <w:sz w:val="24"/>
          <w:szCs w:val="24"/>
        </w:rPr>
        <w:t xml:space="preserve"> </w:t>
      </w:r>
      <w:r w:rsidR="002028F6">
        <w:rPr>
          <w:sz w:val="24"/>
          <w:szCs w:val="24"/>
        </w:rPr>
        <w:t xml:space="preserve">Not all models are designed to work with </w:t>
      </w:r>
      <w:r w:rsidR="00102AEF">
        <w:rPr>
          <w:sz w:val="24"/>
          <w:szCs w:val="24"/>
        </w:rPr>
        <w:t>streaming</w:t>
      </w:r>
      <w:r w:rsidR="002028F6">
        <w:rPr>
          <w:sz w:val="24"/>
          <w:szCs w:val="24"/>
        </w:rPr>
        <w:t xml:space="preserve"> data, some of the previous research was completed on full datasets </w:t>
      </w:r>
      <w:r w:rsidR="00102AEF">
        <w:rPr>
          <w:sz w:val="24"/>
          <w:szCs w:val="24"/>
        </w:rPr>
        <w:t xml:space="preserve">and the same models </w:t>
      </w:r>
      <w:r w:rsidR="000A44FC">
        <w:rPr>
          <w:sz w:val="24"/>
          <w:szCs w:val="24"/>
        </w:rPr>
        <w:t xml:space="preserve">that were used </w:t>
      </w:r>
      <w:r w:rsidR="00102AEF">
        <w:rPr>
          <w:sz w:val="24"/>
          <w:szCs w:val="24"/>
        </w:rPr>
        <w:t xml:space="preserve">will not work well when </w:t>
      </w:r>
      <w:r w:rsidR="008405DB">
        <w:rPr>
          <w:sz w:val="24"/>
          <w:szCs w:val="24"/>
        </w:rPr>
        <w:t xml:space="preserve">data is streamed in with batches. </w:t>
      </w:r>
      <w:r w:rsidR="002550C3">
        <w:rPr>
          <w:sz w:val="24"/>
          <w:szCs w:val="24"/>
        </w:rPr>
        <w:t xml:space="preserve"> </w:t>
      </w:r>
    </w:p>
    <w:p w14:paraId="0DB2B221" w14:textId="744E1324" w:rsidR="00FD4046" w:rsidRPr="00D0291F" w:rsidRDefault="005B05AD" w:rsidP="00532271">
      <w:pPr>
        <w:pStyle w:val="ListParagraph"/>
        <w:numPr>
          <w:ilvl w:val="0"/>
          <w:numId w:val="46"/>
        </w:numPr>
        <w:spacing w:line="360" w:lineRule="auto"/>
        <w:ind w:hanging="357"/>
        <w:rPr>
          <w:b/>
          <w:bCs/>
          <w:sz w:val="24"/>
          <w:szCs w:val="24"/>
        </w:rPr>
      </w:pPr>
      <w:r w:rsidRPr="00D0291F">
        <w:rPr>
          <w:b/>
          <w:bCs/>
          <w:sz w:val="24"/>
          <w:szCs w:val="24"/>
        </w:rPr>
        <w:t xml:space="preserve">Computational </w:t>
      </w:r>
      <w:r w:rsidR="00017D47" w:rsidRPr="00D0291F">
        <w:rPr>
          <w:b/>
          <w:bCs/>
          <w:sz w:val="24"/>
          <w:szCs w:val="24"/>
        </w:rPr>
        <w:t>Complexity</w:t>
      </w:r>
      <w:r w:rsidRPr="00D0291F">
        <w:rPr>
          <w:b/>
          <w:bCs/>
          <w:sz w:val="24"/>
          <w:szCs w:val="24"/>
        </w:rPr>
        <w:t>:</w:t>
      </w:r>
      <w:r w:rsidR="00017D47" w:rsidRPr="00D0291F">
        <w:rPr>
          <w:b/>
          <w:bCs/>
          <w:sz w:val="24"/>
          <w:szCs w:val="24"/>
        </w:rPr>
        <w:t xml:space="preserve"> </w:t>
      </w:r>
    </w:p>
    <w:p w14:paraId="4A274539" w14:textId="0B1AB284" w:rsidR="00017D47" w:rsidRPr="00CF625F" w:rsidRDefault="00017D47" w:rsidP="00532271">
      <w:pPr>
        <w:pStyle w:val="ListParagraph"/>
        <w:numPr>
          <w:ilvl w:val="1"/>
          <w:numId w:val="46"/>
        </w:numPr>
        <w:spacing w:line="360" w:lineRule="auto"/>
        <w:ind w:hanging="357"/>
        <w:rPr>
          <w:sz w:val="24"/>
          <w:szCs w:val="24"/>
        </w:rPr>
      </w:pPr>
      <w:r w:rsidRPr="001F44CC">
        <w:rPr>
          <w:b/>
          <w:bCs/>
          <w:sz w:val="24"/>
          <w:szCs w:val="24"/>
        </w:rPr>
        <w:t>Data Size</w:t>
      </w:r>
      <w:r w:rsidR="003B7353" w:rsidRPr="001F44CC">
        <w:rPr>
          <w:b/>
          <w:bCs/>
          <w:sz w:val="24"/>
          <w:szCs w:val="24"/>
        </w:rPr>
        <w:t>:</w:t>
      </w:r>
      <w:r w:rsidR="003B7353">
        <w:rPr>
          <w:sz w:val="24"/>
          <w:szCs w:val="24"/>
        </w:rPr>
        <w:t xml:space="preserve"> Processing large amounts of data can be </w:t>
      </w:r>
      <w:r w:rsidR="00F40F08">
        <w:rPr>
          <w:sz w:val="24"/>
          <w:szCs w:val="24"/>
        </w:rPr>
        <w:t>computationally</w:t>
      </w:r>
      <w:r w:rsidR="003B7353">
        <w:rPr>
          <w:sz w:val="24"/>
          <w:szCs w:val="24"/>
        </w:rPr>
        <w:t xml:space="preserve"> </w:t>
      </w:r>
      <w:r w:rsidR="00F40F08">
        <w:rPr>
          <w:sz w:val="24"/>
          <w:szCs w:val="24"/>
        </w:rPr>
        <w:t>expensive</w:t>
      </w:r>
      <w:r w:rsidR="0053611C">
        <w:rPr>
          <w:sz w:val="24"/>
          <w:szCs w:val="24"/>
        </w:rPr>
        <w:t>, especially for complex models</w:t>
      </w:r>
      <w:r w:rsidR="00CF625F">
        <w:rPr>
          <w:sz w:val="24"/>
          <w:szCs w:val="24"/>
        </w:rPr>
        <w:t xml:space="preserve">. </w:t>
      </w:r>
      <w:r w:rsidR="003911F1" w:rsidRPr="00CF625F">
        <w:rPr>
          <w:sz w:val="24"/>
          <w:szCs w:val="24"/>
        </w:rPr>
        <w:t>An advantage of using Apache’s services is that you get one cluster for free use and for later models</w:t>
      </w:r>
      <w:r w:rsidR="005A0656">
        <w:rPr>
          <w:sz w:val="24"/>
          <w:szCs w:val="24"/>
        </w:rPr>
        <w:t>,</w:t>
      </w:r>
      <w:r w:rsidR="003911F1" w:rsidRPr="00CF625F">
        <w:rPr>
          <w:sz w:val="24"/>
          <w:szCs w:val="24"/>
        </w:rPr>
        <w:t xml:space="preserve"> </w:t>
      </w:r>
      <w:r w:rsidR="008821C9" w:rsidRPr="00CF625F">
        <w:rPr>
          <w:sz w:val="24"/>
          <w:szCs w:val="24"/>
        </w:rPr>
        <w:t>other clusters can be purchased to speed up computational processing.</w:t>
      </w:r>
    </w:p>
    <w:p w14:paraId="682DEE2A" w14:textId="16F65EDB" w:rsidR="00B02C76" w:rsidRPr="006662D3" w:rsidRDefault="008821C9" w:rsidP="00532271">
      <w:pPr>
        <w:pStyle w:val="ListParagraph"/>
        <w:numPr>
          <w:ilvl w:val="1"/>
          <w:numId w:val="46"/>
        </w:numPr>
        <w:spacing w:line="360" w:lineRule="auto"/>
        <w:ind w:hanging="357"/>
        <w:rPr>
          <w:sz w:val="24"/>
          <w:szCs w:val="24"/>
        </w:rPr>
      </w:pPr>
      <w:r w:rsidRPr="001F44CC">
        <w:rPr>
          <w:b/>
          <w:bCs/>
          <w:sz w:val="24"/>
          <w:szCs w:val="24"/>
        </w:rPr>
        <w:t>Feeding in batch data:</w:t>
      </w:r>
      <w:r>
        <w:rPr>
          <w:sz w:val="24"/>
          <w:szCs w:val="24"/>
        </w:rPr>
        <w:t xml:space="preserve"> </w:t>
      </w:r>
      <w:r w:rsidR="00D141D9">
        <w:rPr>
          <w:sz w:val="24"/>
          <w:szCs w:val="24"/>
        </w:rPr>
        <w:t xml:space="preserve">The timing of </w:t>
      </w:r>
      <w:r w:rsidR="00F960DE">
        <w:rPr>
          <w:sz w:val="24"/>
          <w:szCs w:val="24"/>
        </w:rPr>
        <w:t>schedular in feeding</w:t>
      </w:r>
      <w:r w:rsidR="00D141D9">
        <w:rPr>
          <w:sz w:val="24"/>
          <w:szCs w:val="24"/>
        </w:rPr>
        <w:t xml:space="preserve"> in the simulated batch data is important</w:t>
      </w:r>
      <w:r w:rsidR="006662D3">
        <w:rPr>
          <w:sz w:val="24"/>
          <w:szCs w:val="24"/>
        </w:rPr>
        <w:t xml:space="preserve"> to ensure that models have enough time to train. </w:t>
      </w:r>
      <w:r w:rsidR="00AE7E0B" w:rsidRPr="006662D3">
        <w:rPr>
          <w:sz w:val="24"/>
          <w:szCs w:val="24"/>
        </w:rPr>
        <w:t>This needs to be explored later when model training starts.</w:t>
      </w:r>
    </w:p>
    <w:p w14:paraId="56E360FC" w14:textId="3BD323BE" w:rsidR="006662D3" w:rsidRPr="006662D3" w:rsidRDefault="00C4003F" w:rsidP="00532271">
      <w:pPr>
        <w:pStyle w:val="ListParagraph"/>
        <w:numPr>
          <w:ilvl w:val="0"/>
          <w:numId w:val="46"/>
        </w:numPr>
        <w:spacing w:line="360" w:lineRule="auto"/>
        <w:ind w:hanging="357"/>
        <w:rPr>
          <w:b/>
          <w:bCs/>
          <w:sz w:val="24"/>
          <w:szCs w:val="24"/>
        </w:rPr>
      </w:pPr>
      <w:r w:rsidRPr="00935DD5">
        <w:rPr>
          <w:b/>
          <w:bCs/>
          <w:sz w:val="24"/>
          <w:szCs w:val="24"/>
        </w:rPr>
        <w:t>Imbalance</w:t>
      </w:r>
      <w:r w:rsidR="00F960DE">
        <w:rPr>
          <w:b/>
          <w:bCs/>
          <w:sz w:val="24"/>
          <w:szCs w:val="24"/>
        </w:rPr>
        <w:t>d</w:t>
      </w:r>
      <w:r w:rsidRPr="00935DD5">
        <w:rPr>
          <w:b/>
          <w:bCs/>
          <w:sz w:val="24"/>
          <w:szCs w:val="24"/>
        </w:rPr>
        <w:t xml:space="preserve"> Data:</w:t>
      </w:r>
      <w:r w:rsidR="00B02C76" w:rsidRPr="00935DD5">
        <w:rPr>
          <w:b/>
          <w:bCs/>
          <w:sz w:val="24"/>
          <w:szCs w:val="24"/>
        </w:rPr>
        <w:t xml:space="preserve"> </w:t>
      </w:r>
      <w:r w:rsidR="00935DD5" w:rsidRPr="00935DD5">
        <w:rPr>
          <w:sz w:val="24"/>
          <w:szCs w:val="24"/>
        </w:rPr>
        <w:t>As seen in Table 4.</w:t>
      </w:r>
      <w:r w:rsidR="00F960DE">
        <w:rPr>
          <w:sz w:val="24"/>
          <w:szCs w:val="24"/>
        </w:rPr>
        <w:t>2</w:t>
      </w:r>
      <w:r w:rsidR="00935DD5">
        <w:rPr>
          <w:sz w:val="24"/>
          <w:szCs w:val="24"/>
        </w:rPr>
        <w:t xml:space="preserve"> </w:t>
      </w:r>
      <w:r w:rsidR="004248B3">
        <w:rPr>
          <w:sz w:val="24"/>
          <w:szCs w:val="24"/>
        </w:rPr>
        <w:t xml:space="preserve">and in previous research on this dataset the data is highly imbalanced. This is a realistic </w:t>
      </w:r>
      <w:r w:rsidR="00DE08D5">
        <w:rPr>
          <w:sz w:val="24"/>
          <w:szCs w:val="24"/>
        </w:rPr>
        <w:t>real-world</w:t>
      </w:r>
      <w:r w:rsidR="004248B3">
        <w:rPr>
          <w:sz w:val="24"/>
          <w:szCs w:val="24"/>
        </w:rPr>
        <w:t xml:space="preserve"> </w:t>
      </w:r>
      <w:r w:rsidR="0033099A">
        <w:rPr>
          <w:sz w:val="24"/>
          <w:szCs w:val="24"/>
        </w:rPr>
        <w:t xml:space="preserve">aspect of network data and the research will look at </w:t>
      </w:r>
      <w:r w:rsidR="00DE08D5">
        <w:rPr>
          <w:sz w:val="24"/>
          <w:szCs w:val="24"/>
        </w:rPr>
        <w:t>techniques</w:t>
      </w:r>
      <w:r w:rsidR="0033099A">
        <w:rPr>
          <w:sz w:val="24"/>
          <w:szCs w:val="24"/>
        </w:rPr>
        <w:t xml:space="preserve"> to address this issue.</w:t>
      </w:r>
    </w:p>
    <w:p w14:paraId="03912FE1" w14:textId="464607DD" w:rsidR="000B0BB4" w:rsidRPr="00AE239A" w:rsidRDefault="0064284E" w:rsidP="00532271">
      <w:pPr>
        <w:pStyle w:val="ListParagraph"/>
        <w:numPr>
          <w:ilvl w:val="0"/>
          <w:numId w:val="46"/>
        </w:numPr>
        <w:spacing w:line="360" w:lineRule="auto"/>
        <w:ind w:hanging="357"/>
        <w:rPr>
          <w:b/>
          <w:bCs/>
          <w:sz w:val="24"/>
          <w:szCs w:val="24"/>
        </w:rPr>
      </w:pPr>
      <w:r w:rsidRPr="00AE239A">
        <w:rPr>
          <w:b/>
          <w:bCs/>
          <w:sz w:val="24"/>
          <w:szCs w:val="24"/>
        </w:rPr>
        <w:t xml:space="preserve">Data Quality: </w:t>
      </w:r>
      <w:r w:rsidR="000B0BB4" w:rsidRPr="00AE239A">
        <w:rPr>
          <w:sz w:val="24"/>
          <w:szCs w:val="24"/>
        </w:rPr>
        <w:t>Pre-processing</w:t>
      </w:r>
      <w:r w:rsidR="00AE239A" w:rsidRPr="00AE239A">
        <w:rPr>
          <w:sz w:val="24"/>
          <w:szCs w:val="24"/>
        </w:rPr>
        <w:t xml:space="preserve"> data is essential</w:t>
      </w:r>
      <w:r w:rsidR="00AE239A">
        <w:rPr>
          <w:sz w:val="24"/>
          <w:szCs w:val="24"/>
        </w:rPr>
        <w:t xml:space="preserve"> to maintain data quality and model performance. </w:t>
      </w:r>
      <w:r w:rsidR="00B86FC2">
        <w:rPr>
          <w:sz w:val="24"/>
          <w:szCs w:val="24"/>
        </w:rPr>
        <w:t xml:space="preserve">This research has the advantage of exploring the data beforehand. A </w:t>
      </w:r>
      <w:r w:rsidR="00DE08D5">
        <w:rPr>
          <w:sz w:val="24"/>
          <w:szCs w:val="24"/>
        </w:rPr>
        <w:t>real-world</w:t>
      </w:r>
      <w:r w:rsidR="00B86FC2">
        <w:rPr>
          <w:sz w:val="24"/>
          <w:szCs w:val="24"/>
        </w:rPr>
        <w:t xml:space="preserve"> dataset would not have this advantage</w:t>
      </w:r>
      <w:r w:rsidR="00E04822">
        <w:rPr>
          <w:sz w:val="24"/>
          <w:szCs w:val="24"/>
        </w:rPr>
        <w:t>.</w:t>
      </w:r>
      <w:r w:rsidR="00AE239A" w:rsidRPr="00AE239A">
        <w:rPr>
          <w:sz w:val="24"/>
          <w:szCs w:val="24"/>
        </w:rPr>
        <w:t xml:space="preserve"> </w:t>
      </w:r>
    </w:p>
    <w:p w14:paraId="1521621A" w14:textId="326B3FBA" w:rsidR="00845E13" w:rsidRPr="009B5AB4" w:rsidRDefault="007312C9" w:rsidP="00532271">
      <w:pPr>
        <w:pStyle w:val="ListParagraph"/>
        <w:numPr>
          <w:ilvl w:val="0"/>
          <w:numId w:val="46"/>
        </w:numPr>
        <w:spacing w:line="360" w:lineRule="auto"/>
        <w:ind w:hanging="357"/>
        <w:rPr>
          <w:b/>
          <w:bCs/>
          <w:sz w:val="24"/>
          <w:szCs w:val="24"/>
        </w:rPr>
      </w:pPr>
      <w:r>
        <w:rPr>
          <w:b/>
          <w:bCs/>
          <w:sz w:val="24"/>
          <w:szCs w:val="24"/>
        </w:rPr>
        <w:t xml:space="preserve">Overfitting: </w:t>
      </w:r>
      <w:r w:rsidRPr="004A693A">
        <w:rPr>
          <w:sz w:val="24"/>
          <w:szCs w:val="24"/>
        </w:rPr>
        <w:t xml:space="preserve">As mentioned </w:t>
      </w:r>
      <w:r w:rsidR="004A693A" w:rsidRPr="004A693A">
        <w:rPr>
          <w:sz w:val="24"/>
          <w:szCs w:val="24"/>
        </w:rPr>
        <w:t xml:space="preserve">very high accuracy scores have been found in previous models </w:t>
      </w:r>
      <w:r w:rsidR="0049119A">
        <w:rPr>
          <w:sz w:val="24"/>
          <w:szCs w:val="24"/>
        </w:rPr>
        <w:t xml:space="preserve">so for this research this needs to be </w:t>
      </w:r>
      <w:r w:rsidR="009B5AB4">
        <w:rPr>
          <w:sz w:val="24"/>
          <w:szCs w:val="24"/>
        </w:rPr>
        <w:t>bear</w:t>
      </w:r>
      <w:r w:rsidR="00E04822">
        <w:rPr>
          <w:sz w:val="24"/>
          <w:szCs w:val="24"/>
        </w:rPr>
        <w:t xml:space="preserve"> </w:t>
      </w:r>
      <w:r w:rsidR="0049119A">
        <w:rPr>
          <w:sz w:val="24"/>
          <w:szCs w:val="24"/>
        </w:rPr>
        <w:t xml:space="preserve">in mind. Model </w:t>
      </w:r>
      <w:r w:rsidR="00EE1505">
        <w:rPr>
          <w:sz w:val="24"/>
          <w:szCs w:val="24"/>
        </w:rPr>
        <w:t>Evaluation</w:t>
      </w:r>
      <w:r w:rsidR="0049119A">
        <w:rPr>
          <w:sz w:val="24"/>
          <w:szCs w:val="24"/>
        </w:rPr>
        <w:t xml:space="preserve"> </w:t>
      </w:r>
      <w:r w:rsidR="00EE1505">
        <w:rPr>
          <w:sz w:val="24"/>
          <w:szCs w:val="24"/>
        </w:rPr>
        <w:t xml:space="preserve">techniques such as </w:t>
      </w:r>
      <w:r w:rsidR="00DE08D5">
        <w:rPr>
          <w:sz w:val="24"/>
          <w:szCs w:val="24"/>
        </w:rPr>
        <w:t>cross-validation</w:t>
      </w:r>
      <w:r w:rsidR="00EE1505">
        <w:rPr>
          <w:sz w:val="24"/>
          <w:szCs w:val="24"/>
        </w:rPr>
        <w:t xml:space="preserve"> or regularization might need to be considered. </w:t>
      </w:r>
    </w:p>
    <w:p w14:paraId="4951971A" w14:textId="77777777" w:rsidR="009B5AB4" w:rsidRPr="00E04822" w:rsidRDefault="009B5AB4" w:rsidP="009B5AB4">
      <w:pPr>
        <w:pStyle w:val="ListParagraph"/>
        <w:spacing w:line="360" w:lineRule="auto"/>
        <w:ind w:left="360"/>
        <w:rPr>
          <w:b/>
          <w:bCs/>
          <w:sz w:val="24"/>
          <w:szCs w:val="24"/>
        </w:rPr>
      </w:pPr>
    </w:p>
    <w:p w14:paraId="76531D3D" w14:textId="5744279A" w:rsidR="00C22F1C" w:rsidRPr="00845E13" w:rsidRDefault="00F129C5" w:rsidP="00E176F1">
      <w:pPr>
        <w:pStyle w:val="Heading1"/>
        <w:numPr>
          <w:ilvl w:val="0"/>
          <w:numId w:val="35"/>
        </w:numPr>
        <w:rPr>
          <w:sz w:val="40"/>
          <w:szCs w:val="40"/>
        </w:rPr>
      </w:pPr>
      <w:r>
        <w:rPr>
          <w:sz w:val="40"/>
          <w:szCs w:val="40"/>
        </w:rPr>
        <w:lastRenderedPageBreak/>
        <w:t xml:space="preserve">    </w:t>
      </w:r>
      <w:bookmarkStart w:id="15" w:name="_Toc134635323"/>
      <w:r w:rsidR="006478D4" w:rsidRPr="00845E13">
        <w:rPr>
          <w:sz w:val="40"/>
          <w:szCs w:val="40"/>
        </w:rPr>
        <w:t>C</w:t>
      </w:r>
      <w:r w:rsidR="00C22F1C" w:rsidRPr="00845E13">
        <w:rPr>
          <w:sz w:val="40"/>
          <w:szCs w:val="40"/>
        </w:rPr>
        <w:t>hapter 4 – Weekly Research Plan</w:t>
      </w:r>
      <w:bookmarkEnd w:id="15"/>
      <w:r w:rsidR="00BF4E57" w:rsidRPr="00845E13">
        <w:rPr>
          <w:sz w:val="40"/>
          <w:szCs w:val="40"/>
        </w:rPr>
        <w:t xml:space="preserve"> </w:t>
      </w:r>
    </w:p>
    <w:p w14:paraId="1F500F92" w14:textId="77777777" w:rsidR="006254B8" w:rsidRPr="00845E13" w:rsidRDefault="006254B8" w:rsidP="00845E13">
      <w:pPr>
        <w:rPr>
          <w:sz w:val="10"/>
          <w:szCs w:val="10"/>
        </w:rPr>
      </w:pPr>
    </w:p>
    <w:p w14:paraId="53D5610E" w14:textId="14CEDF50" w:rsidR="006E29B7" w:rsidRPr="00845E13" w:rsidRDefault="00845E13" w:rsidP="00845E13">
      <w:pPr>
        <w:pStyle w:val="Heading2"/>
        <w:numPr>
          <w:ilvl w:val="1"/>
          <w:numId w:val="31"/>
        </w:numPr>
        <w:rPr>
          <w:sz w:val="30"/>
          <w:szCs w:val="30"/>
        </w:rPr>
      </w:pPr>
      <w:r w:rsidRPr="00845E13">
        <w:rPr>
          <w:sz w:val="30"/>
          <w:szCs w:val="30"/>
        </w:rPr>
        <w:t xml:space="preserve"> </w:t>
      </w:r>
      <w:bookmarkStart w:id="16" w:name="_Toc134635324"/>
      <w:r w:rsidR="006E29B7" w:rsidRPr="00845E13">
        <w:rPr>
          <w:sz w:val="30"/>
          <w:szCs w:val="30"/>
        </w:rPr>
        <w:t>Grant Project Plan</w:t>
      </w:r>
      <w:bookmarkEnd w:id="16"/>
    </w:p>
    <w:p w14:paraId="063F1142" w14:textId="77777777" w:rsidR="008C6AC6" w:rsidRPr="00845E13" w:rsidRDefault="008C6AC6" w:rsidP="008C6AC6">
      <w:pPr>
        <w:rPr>
          <w:sz w:val="10"/>
          <w:szCs w:val="10"/>
        </w:rPr>
      </w:pPr>
    </w:p>
    <w:p w14:paraId="5B7F348B" w14:textId="72A1BA11" w:rsidR="001D3ED6" w:rsidRDefault="001602F7" w:rsidP="00C22E93">
      <w:pPr>
        <w:pStyle w:val="ListParagraph"/>
        <w:spacing w:line="360" w:lineRule="auto"/>
        <w:ind w:left="0" w:firstLine="720"/>
        <w:rPr>
          <w:rFonts w:cstheme="minorHAnsi"/>
          <w:sz w:val="24"/>
          <w:szCs w:val="24"/>
        </w:rPr>
      </w:pPr>
      <w:r w:rsidRPr="001602F7">
        <w:rPr>
          <w:rFonts w:cstheme="minorHAnsi"/>
          <w:sz w:val="24"/>
          <w:szCs w:val="24"/>
        </w:rPr>
        <w:t>Outlined be</w:t>
      </w:r>
      <w:r>
        <w:rPr>
          <w:rFonts w:cstheme="minorHAnsi"/>
          <w:sz w:val="24"/>
          <w:szCs w:val="24"/>
        </w:rPr>
        <w:t>low in Figure 5.</w:t>
      </w:r>
      <w:r w:rsidR="00845E13">
        <w:rPr>
          <w:rFonts w:cstheme="minorHAnsi"/>
          <w:sz w:val="24"/>
          <w:szCs w:val="24"/>
        </w:rPr>
        <w:t>1</w:t>
      </w:r>
      <w:r w:rsidRPr="001602F7">
        <w:rPr>
          <w:rFonts w:cstheme="minorHAnsi"/>
          <w:sz w:val="24"/>
          <w:szCs w:val="24"/>
        </w:rPr>
        <w:t xml:space="preserve"> is a </w:t>
      </w:r>
      <w:r w:rsidR="00873A54">
        <w:rPr>
          <w:rFonts w:cstheme="minorHAnsi"/>
          <w:sz w:val="24"/>
          <w:szCs w:val="24"/>
        </w:rPr>
        <w:t xml:space="preserve">comprehensive </w:t>
      </w:r>
      <w:r w:rsidRPr="001602F7">
        <w:rPr>
          <w:rFonts w:cstheme="minorHAnsi"/>
          <w:sz w:val="24"/>
          <w:szCs w:val="24"/>
        </w:rPr>
        <w:t xml:space="preserve">plan </w:t>
      </w:r>
      <w:r w:rsidR="001D3ED6">
        <w:rPr>
          <w:rFonts w:cstheme="minorHAnsi"/>
          <w:sz w:val="24"/>
          <w:szCs w:val="24"/>
        </w:rPr>
        <w:t>detailing the</w:t>
      </w:r>
      <w:r w:rsidRPr="001602F7">
        <w:rPr>
          <w:rFonts w:cstheme="minorHAnsi"/>
          <w:sz w:val="24"/>
          <w:szCs w:val="24"/>
        </w:rPr>
        <w:t xml:space="preserve"> steps to take for each s</w:t>
      </w:r>
      <w:r w:rsidR="001D3ED6">
        <w:rPr>
          <w:rFonts w:cstheme="minorHAnsi"/>
          <w:sz w:val="24"/>
          <w:szCs w:val="24"/>
        </w:rPr>
        <w:t>ection</w:t>
      </w:r>
      <w:r w:rsidR="00F75FCF">
        <w:rPr>
          <w:rFonts w:cstheme="minorHAnsi"/>
          <w:sz w:val="24"/>
          <w:szCs w:val="24"/>
        </w:rPr>
        <w:t>.</w:t>
      </w:r>
      <w:r w:rsidR="00845E13">
        <w:rPr>
          <w:rFonts w:cstheme="minorHAnsi"/>
          <w:sz w:val="24"/>
          <w:szCs w:val="24"/>
        </w:rPr>
        <w:t xml:space="preserve"> </w:t>
      </w:r>
      <w:r w:rsidR="001D3ED6">
        <w:rPr>
          <w:rFonts w:cstheme="minorHAnsi"/>
          <w:sz w:val="24"/>
          <w:szCs w:val="24"/>
        </w:rPr>
        <w:t xml:space="preserve">An objective of each section is to produce an initial draft, which should </w:t>
      </w:r>
      <w:r w:rsidR="00C248DF">
        <w:rPr>
          <w:rFonts w:cstheme="minorHAnsi"/>
          <w:sz w:val="24"/>
          <w:szCs w:val="24"/>
        </w:rPr>
        <w:t>help in the process of compiling the final report.</w:t>
      </w:r>
    </w:p>
    <w:p w14:paraId="6FA05E6B" w14:textId="6F558D6D" w:rsidR="00C22F1C" w:rsidRDefault="00576938" w:rsidP="00576938">
      <w:pPr>
        <w:jc w:val="center"/>
      </w:pPr>
      <w:r w:rsidRPr="00576938">
        <w:rPr>
          <w:noProof/>
        </w:rPr>
        <w:drawing>
          <wp:inline distT="0" distB="0" distL="0" distR="0" wp14:anchorId="2B324813" wp14:editId="310E3E2E">
            <wp:extent cx="7573432" cy="4648849"/>
            <wp:effectExtent l="0" t="0" r="8890" b="0"/>
            <wp:docPr id="780261823"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61823" name="Picture 1" descr="Chart, treemap chart&#10;&#10;Description automatically generated"/>
                    <pic:cNvPicPr/>
                  </pic:nvPicPr>
                  <pic:blipFill>
                    <a:blip r:embed="rId10"/>
                    <a:stretch>
                      <a:fillRect/>
                    </a:stretch>
                  </pic:blipFill>
                  <pic:spPr>
                    <a:xfrm>
                      <a:off x="0" y="0"/>
                      <a:ext cx="7573432" cy="4648849"/>
                    </a:xfrm>
                    <a:prstGeom prst="rect">
                      <a:avLst/>
                    </a:prstGeom>
                  </pic:spPr>
                </pic:pic>
              </a:graphicData>
            </a:graphic>
          </wp:inline>
        </w:drawing>
      </w:r>
    </w:p>
    <w:p w14:paraId="2A53FCF0" w14:textId="75713256" w:rsidR="001602F7" w:rsidRPr="00FC32BB" w:rsidRDefault="001602F7" w:rsidP="00576938">
      <w:pPr>
        <w:jc w:val="center"/>
        <w:rPr>
          <w:sz w:val="20"/>
          <w:szCs w:val="20"/>
        </w:rPr>
      </w:pPr>
      <w:r w:rsidRPr="00FC32BB">
        <w:rPr>
          <w:sz w:val="20"/>
          <w:szCs w:val="20"/>
        </w:rPr>
        <w:t xml:space="preserve">Figure </w:t>
      </w:r>
      <w:r w:rsidR="00FC32BB" w:rsidRPr="00FC32BB">
        <w:rPr>
          <w:sz w:val="20"/>
          <w:szCs w:val="20"/>
        </w:rPr>
        <w:t>5.</w:t>
      </w:r>
      <w:r w:rsidR="0054441B">
        <w:rPr>
          <w:sz w:val="20"/>
          <w:szCs w:val="20"/>
        </w:rPr>
        <w:t>1</w:t>
      </w:r>
      <w:r w:rsidR="00FC32BB" w:rsidRPr="00FC32BB">
        <w:rPr>
          <w:sz w:val="20"/>
          <w:szCs w:val="20"/>
        </w:rPr>
        <w:t>: Grant Project Plan</w:t>
      </w:r>
    </w:p>
    <w:p w14:paraId="4F4151CC" w14:textId="77777777" w:rsidR="007C7275" w:rsidRDefault="007C7275" w:rsidP="007C7275"/>
    <w:p w14:paraId="4AC86DA9" w14:textId="44849071" w:rsidR="006478D4" w:rsidRPr="005478D4" w:rsidRDefault="00576938" w:rsidP="001602F7">
      <w:pPr>
        <w:pStyle w:val="ListParagraph"/>
        <w:numPr>
          <w:ilvl w:val="0"/>
          <w:numId w:val="23"/>
        </w:numPr>
        <w:spacing w:line="360" w:lineRule="auto"/>
        <w:ind w:hanging="357"/>
        <w:rPr>
          <w:sz w:val="24"/>
          <w:szCs w:val="24"/>
        </w:rPr>
      </w:pPr>
      <w:r w:rsidRPr="00EC7CA7">
        <w:rPr>
          <w:b/>
          <w:bCs/>
          <w:sz w:val="24"/>
          <w:szCs w:val="24"/>
        </w:rPr>
        <w:t>Examination of Literature</w:t>
      </w:r>
      <w:r w:rsidR="00032616" w:rsidRPr="00EC7CA7">
        <w:rPr>
          <w:b/>
          <w:bCs/>
          <w:sz w:val="24"/>
          <w:szCs w:val="24"/>
        </w:rPr>
        <w:t xml:space="preserve"> Review and Methodology</w:t>
      </w:r>
      <w:r w:rsidR="00032616" w:rsidRPr="005478D4">
        <w:rPr>
          <w:sz w:val="24"/>
          <w:szCs w:val="24"/>
        </w:rPr>
        <w:t xml:space="preserve"> </w:t>
      </w:r>
    </w:p>
    <w:p w14:paraId="323C20E6" w14:textId="282377AA" w:rsidR="001A3A76" w:rsidRDefault="001A3A76" w:rsidP="001602F7">
      <w:pPr>
        <w:pStyle w:val="ListParagraph"/>
        <w:numPr>
          <w:ilvl w:val="0"/>
          <w:numId w:val="20"/>
        </w:numPr>
        <w:spacing w:line="360" w:lineRule="auto"/>
        <w:ind w:hanging="357"/>
        <w:rPr>
          <w:sz w:val="24"/>
          <w:szCs w:val="24"/>
        </w:rPr>
      </w:pPr>
      <w:r w:rsidRPr="00FE5C78">
        <w:rPr>
          <w:sz w:val="24"/>
          <w:szCs w:val="24"/>
        </w:rPr>
        <w:t xml:space="preserve">Review Previous Research </w:t>
      </w:r>
      <w:r w:rsidR="00075F46" w:rsidRPr="00FE5C78">
        <w:rPr>
          <w:sz w:val="24"/>
          <w:szCs w:val="24"/>
        </w:rPr>
        <w:t xml:space="preserve">on </w:t>
      </w:r>
      <w:r w:rsidR="006E7DC4" w:rsidRPr="00FE5C78">
        <w:rPr>
          <w:sz w:val="24"/>
          <w:szCs w:val="24"/>
        </w:rPr>
        <w:t xml:space="preserve">the </w:t>
      </w:r>
      <w:r w:rsidR="00B730E4">
        <w:rPr>
          <w:sz w:val="24"/>
          <w:szCs w:val="24"/>
        </w:rPr>
        <w:t>D</w:t>
      </w:r>
      <w:r w:rsidR="006E7DC4" w:rsidRPr="00FE5C78">
        <w:rPr>
          <w:sz w:val="24"/>
          <w:szCs w:val="24"/>
        </w:rPr>
        <w:t>ata</w:t>
      </w:r>
      <w:r w:rsidR="00B730E4">
        <w:rPr>
          <w:sz w:val="24"/>
          <w:szCs w:val="24"/>
        </w:rPr>
        <w:t>s</w:t>
      </w:r>
      <w:r w:rsidR="006E7DC4" w:rsidRPr="00FE5C78">
        <w:rPr>
          <w:sz w:val="24"/>
          <w:szCs w:val="24"/>
        </w:rPr>
        <w:t>et, Cybersecurity, Apache Spark and Apache Machine Learning Models</w:t>
      </w:r>
    </w:p>
    <w:p w14:paraId="29666F02" w14:textId="64CD92E5" w:rsidR="006C550A" w:rsidRDefault="00BC230A" w:rsidP="001602F7">
      <w:pPr>
        <w:pStyle w:val="ListParagraph"/>
        <w:numPr>
          <w:ilvl w:val="0"/>
          <w:numId w:val="20"/>
        </w:numPr>
        <w:spacing w:line="360" w:lineRule="auto"/>
        <w:ind w:hanging="357"/>
        <w:rPr>
          <w:sz w:val="24"/>
          <w:szCs w:val="24"/>
        </w:rPr>
      </w:pPr>
      <w:r>
        <w:rPr>
          <w:sz w:val="24"/>
          <w:szCs w:val="24"/>
        </w:rPr>
        <w:t>Identify</w:t>
      </w:r>
      <w:r w:rsidR="009474F9">
        <w:rPr>
          <w:sz w:val="24"/>
          <w:szCs w:val="24"/>
        </w:rPr>
        <w:t xml:space="preserve"> gaps in </w:t>
      </w:r>
      <w:r w:rsidR="006C550A">
        <w:rPr>
          <w:sz w:val="24"/>
          <w:szCs w:val="24"/>
        </w:rPr>
        <w:t xml:space="preserve">existing research and areas of potential improvements </w:t>
      </w:r>
    </w:p>
    <w:p w14:paraId="355A1D60" w14:textId="3B694DA4" w:rsidR="00320345" w:rsidRDefault="006C550A" w:rsidP="001602F7">
      <w:pPr>
        <w:pStyle w:val="ListParagraph"/>
        <w:numPr>
          <w:ilvl w:val="1"/>
          <w:numId w:val="20"/>
        </w:numPr>
        <w:spacing w:line="360" w:lineRule="auto"/>
        <w:ind w:hanging="357"/>
        <w:rPr>
          <w:sz w:val="24"/>
          <w:szCs w:val="24"/>
        </w:rPr>
      </w:pPr>
      <w:r>
        <w:rPr>
          <w:sz w:val="24"/>
          <w:szCs w:val="24"/>
        </w:rPr>
        <w:t xml:space="preserve">Use </w:t>
      </w:r>
      <w:r w:rsidR="00BE50CB">
        <w:rPr>
          <w:sz w:val="24"/>
          <w:szCs w:val="24"/>
        </w:rPr>
        <w:t xml:space="preserve">the </w:t>
      </w:r>
      <w:r w:rsidR="00203746">
        <w:rPr>
          <w:sz w:val="24"/>
          <w:szCs w:val="24"/>
        </w:rPr>
        <w:t xml:space="preserve">Research Paper </w:t>
      </w:r>
      <w:r>
        <w:rPr>
          <w:sz w:val="24"/>
          <w:szCs w:val="24"/>
        </w:rPr>
        <w:t xml:space="preserve">checklist created </w:t>
      </w:r>
      <w:r w:rsidR="004854DE">
        <w:rPr>
          <w:sz w:val="24"/>
          <w:szCs w:val="24"/>
        </w:rPr>
        <w:t>from</w:t>
      </w:r>
      <w:r w:rsidR="00521844">
        <w:rPr>
          <w:sz w:val="24"/>
          <w:szCs w:val="24"/>
        </w:rPr>
        <w:t xml:space="preserve"> STAT9004 </w:t>
      </w:r>
      <w:r w:rsidR="00534AAD">
        <w:rPr>
          <w:sz w:val="24"/>
          <w:szCs w:val="24"/>
        </w:rPr>
        <w:t>–</w:t>
      </w:r>
      <w:r w:rsidR="00521844">
        <w:rPr>
          <w:sz w:val="24"/>
          <w:szCs w:val="24"/>
        </w:rPr>
        <w:t xml:space="preserve"> Statistical</w:t>
      </w:r>
      <w:r w:rsidR="00534AAD">
        <w:rPr>
          <w:sz w:val="24"/>
          <w:szCs w:val="24"/>
        </w:rPr>
        <w:t xml:space="preserve"> Data Analysis with </w:t>
      </w:r>
      <w:r w:rsidR="008B4E55">
        <w:rPr>
          <w:sz w:val="24"/>
          <w:szCs w:val="24"/>
        </w:rPr>
        <w:t>Catherine P</w:t>
      </w:r>
      <w:r w:rsidR="0084219F">
        <w:rPr>
          <w:sz w:val="24"/>
          <w:szCs w:val="24"/>
        </w:rPr>
        <w:t>almer</w:t>
      </w:r>
      <w:r w:rsidR="00203746">
        <w:rPr>
          <w:sz w:val="24"/>
          <w:szCs w:val="24"/>
        </w:rPr>
        <w:t xml:space="preserve"> as a guide </w:t>
      </w:r>
      <w:r w:rsidR="003C45A6">
        <w:rPr>
          <w:sz w:val="24"/>
          <w:szCs w:val="24"/>
        </w:rPr>
        <w:t xml:space="preserve">when reviewing </w:t>
      </w:r>
      <w:r w:rsidR="00320345">
        <w:rPr>
          <w:sz w:val="24"/>
          <w:szCs w:val="24"/>
        </w:rPr>
        <w:t>research papers</w:t>
      </w:r>
    </w:p>
    <w:p w14:paraId="4FDB940E" w14:textId="32BB54DE" w:rsidR="00320345" w:rsidRDefault="000A34E8" w:rsidP="001602F7">
      <w:pPr>
        <w:pStyle w:val="ListParagraph"/>
        <w:numPr>
          <w:ilvl w:val="0"/>
          <w:numId w:val="20"/>
        </w:numPr>
        <w:spacing w:line="360" w:lineRule="auto"/>
        <w:ind w:hanging="357"/>
        <w:rPr>
          <w:sz w:val="24"/>
          <w:szCs w:val="24"/>
        </w:rPr>
      </w:pPr>
      <w:r>
        <w:rPr>
          <w:sz w:val="24"/>
          <w:szCs w:val="24"/>
        </w:rPr>
        <w:t xml:space="preserve">Choose the </w:t>
      </w:r>
      <w:r w:rsidR="00320345">
        <w:rPr>
          <w:sz w:val="24"/>
          <w:szCs w:val="24"/>
        </w:rPr>
        <w:t xml:space="preserve">Machine Learning and Neural Networks </w:t>
      </w:r>
      <w:r>
        <w:rPr>
          <w:sz w:val="24"/>
          <w:szCs w:val="24"/>
        </w:rPr>
        <w:t xml:space="preserve">models to be used </w:t>
      </w:r>
      <w:r w:rsidR="00320345">
        <w:rPr>
          <w:sz w:val="24"/>
          <w:szCs w:val="24"/>
        </w:rPr>
        <w:t xml:space="preserve">for </w:t>
      </w:r>
      <w:r>
        <w:rPr>
          <w:sz w:val="24"/>
          <w:szCs w:val="24"/>
        </w:rPr>
        <w:t>the research</w:t>
      </w:r>
    </w:p>
    <w:p w14:paraId="6C993B63" w14:textId="40B8947D" w:rsidR="00CA253E" w:rsidRDefault="001A2B41" w:rsidP="001602F7">
      <w:pPr>
        <w:pStyle w:val="ListParagraph"/>
        <w:numPr>
          <w:ilvl w:val="0"/>
          <w:numId w:val="20"/>
        </w:numPr>
        <w:spacing w:line="360" w:lineRule="auto"/>
        <w:ind w:hanging="357"/>
        <w:rPr>
          <w:sz w:val="24"/>
          <w:szCs w:val="24"/>
        </w:rPr>
      </w:pPr>
      <w:r>
        <w:rPr>
          <w:sz w:val="24"/>
          <w:szCs w:val="24"/>
        </w:rPr>
        <w:t>Investigate</w:t>
      </w:r>
      <w:r w:rsidR="00CA253E">
        <w:rPr>
          <w:sz w:val="24"/>
          <w:szCs w:val="24"/>
        </w:rPr>
        <w:t xml:space="preserve"> the Apache Machine Learning Module</w:t>
      </w:r>
      <w:r w:rsidR="00FE1C8F">
        <w:rPr>
          <w:sz w:val="24"/>
          <w:szCs w:val="24"/>
        </w:rPr>
        <w:t xml:space="preserve"> and Streaming Module</w:t>
      </w:r>
    </w:p>
    <w:p w14:paraId="709A4A77" w14:textId="77777777" w:rsidR="00491F20" w:rsidRDefault="00491F20" w:rsidP="00491F20">
      <w:pPr>
        <w:pStyle w:val="ListParagraph"/>
        <w:spacing w:line="360" w:lineRule="auto"/>
        <w:ind w:left="1440"/>
        <w:rPr>
          <w:sz w:val="24"/>
          <w:szCs w:val="24"/>
        </w:rPr>
      </w:pPr>
    </w:p>
    <w:p w14:paraId="0F871CBA" w14:textId="77777777" w:rsidR="00491F20" w:rsidRDefault="00491F20" w:rsidP="00491F20">
      <w:pPr>
        <w:pStyle w:val="ListParagraph"/>
        <w:spacing w:line="360" w:lineRule="auto"/>
        <w:ind w:left="1440"/>
        <w:rPr>
          <w:sz w:val="24"/>
          <w:szCs w:val="24"/>
        </w:rPr>
      </w:pPr>
    </w:p>
    <w:p w14:paraId="743C5C35" w14:textId="5A90363D" w:rsidR="00032616" w:rsidRPr="005478D4" w:rsidRDefault="00032616" w:rsidP="001602F7">
      <w:pPr>
        <w:pStyle w:val="ListParagraph"/>
        <w:numPr>
          <w:ilvl w:val="0"/>
          <w:numId w:val="23"/>
        </w:numPr>
        <w:spacing w:line="360" w:lineRule="auto"/>
        <w:ind w:hanging="357"/>
        <w:rPr>
          <w:sz w:val="24"/>
          <w:szCs w:val="24"/>
        </w:rPr>
      </w:pPr>
      <w:r w:rsidRPr="00EC7CA7">
        <w:rPr>
          <w:b/>
          <w:bCs/>
          <w:sz w:val="24"/>
          <w:szCs w:val="24"/>
        </w:rPr>
        <w:lastRenderedPageBreak/>
        <w:t>Writing of Literature Review and Methodology</w:t>
      </w:r>
      <w:r w:rsidR="005478D4">
        <w:rPr>
          <w:sz w:val="24"/>
          <w:szCs w:val="24"/>
        </w:rPr>
        <w:t xml:space="preserve"> </w:t>
      </w:r>
    </w:p>
    <w:p w14:paraId="232B1DE4" w14:textId="19EF5284" w:rsidR="00FE5C78" w:rsidRDefault="00AF7A13" w:rsidP="001602F7">
      <w:pPr>
        <w:pStyle w:val="ListParagraph"/>
        <w:numPr>
          <w:ilvl w:val="0"/>
          <w:numId w:val="20"/>
        </w:numPr>
        <w:spacing w:line="360" w:lineRule="auto"/>
        <w:ind w:hanging="357"/>
        <w:rPr>
          <w:sz w:val="24"/>
          <w:szCs w:val="24"/>
        </w:rPr>
      </w:pPr>
      <w:r>
        <w:rPr>
          <w:sz w:val="24"/>
          <w:szCs w:val="24"/>
        </w:rPr>
        <w:t>Written Report</w:t>
      </w:r>
      <w:r w:rsidR="00863B76">
        <w:rPr>
          <w:sz w:val="24"/>
          <w:szCs w:val="24"/>
        </w:rPr>
        <w:t xml:space="preserve"> First Draft</w:t>
      </w:r>
      <w:r>
        <w:rPr>
          <w:sz w:val="24"/>
          <w:szCs w:val="24"/>
        </w:rPr>
        <w:t xml:space="preserve">: </w:t>
      </w:r>
      <w:r w:rsidR="003D2116">
        <w:rPr>
          <w:sz w:val="24"/>
          <w:szCs w:val="24"/>
        </w:rPr>
        <w:t>Summarise the findings of the Literature Review</w:t>
      </w:r>
    </w:p>
    <w:p w14:paraId="17F2710F" w14:textId="3BC2257F" w:rsidR="00CD66BF" w:rsidRDefault="007A45FA" w:rsidP="001602F7">
      <w:pPr>
        <w:pStyle w:val="ListParagraph"/>
        <w:numPr>
          <w:ilvl w:val="0"/>
          <w:numId w:val="20"/>
        </w:numPr>
        <w:spacing w:line="360" w:lineRule="auto"/>
        <w:ind w:hanging="357"/>
        <w:rPr>
          <w:sz w:val="24"/>
          <w:szCs w:val="24"/>
        </w:rPr>
      </w:pPr>
      <w:r>
        <w:rPr>
          <w:sz w:val="24"/>
          <w:szCs w:val="24"/>
        </w:rPr>
        <w:t>Written Report</w:t>
      </w:r>
      <w:r w:rsidR="00863B76">
        <w:rPr>
          <w:sz w:val="24"/>
          <w:szCs w:val="24"/>
        </w:rPr>
        <w:t xml:space="preserve"> First Draft</w:t>
      </w:r>
      <w:r>
        <w:rPr>
          <w:sz w:val="24"/>
          <w:szCs w:val="24"/>
        </w:rPr>
        <w:t xml:space="preserve">: </w:t>
      </w:r>
      <w:r w:rsidR="003D2116">
        <w:rPr>
          <w:sz w:val="24"/>
          <w:szCs w:val="24"/>
        </w:rPr>
        <w:t>Define the research problem</w:t>
      </w:r>
      <w:r w:rsidR="00CD66BF">
        <w:rPr>
          <w:sz w:val="24"/>
          <w:szCs w:val="24"/>
        </w:rPr>
        <w:t xml:space="preserve"> and objectives clearly</w:t>
      </w:r>
    </w:p>
    <w:p w14:paraId="278C07A1" w14:textId="1DFB6761" w:rsidR="00387019" w:rsidRPr="00387019" w:rsidRDefault="00387019" w:rsidP="001602F7">
      <w:pPr>
        <w:pStyle w:val="ListParagraph"/>
        <w:numPr>
          <w:ilvl w:val="0"/>
          <w:numId w:val="20"/>
        </w:numPr>
        <w:spacing w:line="360" w:lineRule="auto"/>
        <w:ind w:hanging="357"/>
        <w:rPr>
          <w:sz w:val="24"/>
          <w:szCs w:val="24"/>
        </w:rPr>
      </w:pPr>
      <w:r>
        <w:rPr>
          <w:sz w:val="24"/>
          <w:szCs w:val="24"/>
        </w:rPr>
        <w:t>Written Report</w:t>
      </w:r>
      <w:r w:rsidR="00863B76">
        <w:rPr>
          <w:sz w:val="24"/>
          <w:szCs w:val="24"/>
        </w:rPr>
        <w:t xml:space="preserve"> First Draft</w:t>
      </w:r>
      <w:r>
        <w:rPr>
          <w:sz w:val="24"/>
          <w:szCs w:val="24"/>
        </w:rPr>
        <w:t xml:space="preserve">: </w:t>
      </w:r>
      <w:r w:rsidR="00126B3F">
        <w:rPr>
          <w:sz w:val="24"/>
          <w:szCs w:val="24"/>
        </w:rPr>
        <w:t>Describe the</w:t>
      </w:r>
      <w:r w:rsidR="004B0757">
        <w:rPr>
          <w:sz w:val="24"/>
          <w:szCs w:val="24"/>
        </w:rPr>
        <w:t xml:space="preserve"> </w:t>
      </w:r>
      <w:r w:rsidR="00CC5FC0">
        <w:rPr>
          <w:sz w:val="24"/>
          <w:szCs w:val="24"/>
        </w:rPr>
        <w:t>chosen methodology</w:t>
      </w:r>
      <w:r w:rsidR="0083616B">
        <w:rPr>
          <w:sz w:val="24"/>
          <w:szCs w:val="24"/>
        </w:rPr>
        <w:t xml:space="preserve"> to be used</w:t>
      </w:r>
    </w:p>
    <w:p w14:paraId="3F42A3AC" w14:textId="64AC543E" w:rsidR="00032616" w:rsidRPr="00EC7CA7" w:rsidRDefault="00032616" w:rsidP="001602F7">
      <w:pPr>
        <w:pStyle w:val="ListParagraph"/>
        <w:numPr>
          <w:ilvl w:val="0"/>
          <w:numId w:val="23"/>
        </w:numPr>
        <w:spacing w:line="360" w:lineRule="auto"/>
        <w:ind w:hanging="357"/>
        <w:rPr>
          <w:b/>
          <w:bCs/>
          <w:sz w:val="24"/>
          <w:szCs w:val="24"/>
        </w:rPr>
      </w:pPr>
      <w:r w:rsidRPr="00EC7CA7">
        <w:rPr>
          <w:b/>
          <w:bCs/>
          <w:sz w:val="24"/>
          <w:szCs w:val="24"/>
        </w:rPr>
        <w:t>Gath</w:t>
      </w:r>
      <w:r w:rsidR="00B835F8" w:rsidRPr="00EC7CA7">
        <w:rPr>
          <w:b/>
          <w:bCs/>
          <w:sz w:val="24"/>
          <w:szCs w:val="24"/>
        </w:rPr>
        <w:t>ering of Primary Data</w:t>
      </w:r>
    </w:p>
    <w:p w14:paraId="7684303D" w14:textId="2D1181B5" w:rsidR="00FE5C78" w:rsidRDefault="00FE5C78" w:rsidP="001602F7">
      <w:pPr>
        <w:pStyle w:val="ListParagraph"/>
        <w:numPr>
          <w:ilvl w:val="0"/>
          <w:numId w:val="20"/>
        </w:numPr>
        <w:spacing w:line="360" w:lineRule="auto"/>
        <w:ind w:hanging="357"/>
        <w:rPr>
          <w:sz w:val="24"/>
          <w:szCs w:val="24"/>
        </w:rPr>
      </w:pPr>
      <w:r>
        <w:rPr>
          <w:sz w:val="24"/>
          <w:szCs w:val="24"/>
        </w:rPr>
        <w:t xml:space="preserve">Completed. Using a dataset from the </w:t>
      </w:r>
      <w:r w:rsidR="006A5F3E">
        <w:rPr>
          <w:sz w:val="24"/>
          <w:szCs w:val="24"/>
        </w:rPr>
        <w:t>Canadian Institute of Cybersecurity</w:t>
      </w:r>
      <w:r w:rsidR="00784B0B">
        <w:rPr>
          <w:sz w:val="24"/>
          <w:szCs w:val="24"/>
        </w:rPr>
        <w:t xml:space="preserve"> (CIS)</w:t>
      </w:r>
    </w:p>
    <w:p w14:paraId="08209FAE" w14:textId="57232794" w:rsidR="00B168D5" w:rsidRDefault="00B168D5" w:rsidP="001602F7">
      <w:pPr>
        <w:pStyle w:val="ListParagraph"/>
        <w:numPr>
          <w:ilvl w:val="0"/>
          <w:numId w:val="20"/>
        </w:numPr>
        <w:spacing w:line="360" w:lineRule="auto"/>
        <w:ind w:hanging="357"/>
        <w:rPr>
          <w:sz w:val="24"/>
          <w:szCs w:val="24"/>
        </w:rPr>
      </w:pPr>
      <w:r>
        <w:rPr>
          <w:sz w:val="24"/>
          <w:szCs w:val="24"/>
        </w:rPr>
        <w:t xml:space="preserve">Data </w:t>
      </w:r>
      <w:r w:rsidR="00D42382">
        <w:rPr>
          <w:sz w:val="24"/>
          <w:szCs w:val="24"/>
        </w:rPr>
        <w:t>Pre-processing</w:t>
      </w:r>
      <w:r w:rsidR="008A3BA7">
        <w:rPr>
          <w:sz w:val="24"/>
          <w:szCs w:val="24"/>
        </w:rPr>
        <w:t xml:space="preserve">. </w:t>
      </w:r>
      <w:r w:rsidR="00C67875">
        <w:rPr>
          <w:sz w:val="24"/>
          <w:szCs w:val="24"/>
        </w:rPr>
        <w:t xml:space="preserve">Clean data, handle missing data, perform feature </w:t>
      </w:r>
      <w:r w:rsidR="00BC1F90">
        <w:rPr>
          <w:sz w:val="24"/>
          <w:szCs w:val="24"/>
        </w:rPr>
        <w:t>engineering</w:t>
      </w:r>
      <w:r w:rsidR="001610D9">
        <w:rPr>
          <w:sz w:val="24"/>
          <w:szCs w:val="24"/>
        </w:rPr>
        <w:t>. The data is in good cond</w:t>
      </w:r>
      <w:r w:rsidR="00863B76">
        <w:rPr>
          <w:sz w:val="24"/>
          <w:szCs w:val="24"/>
        </w:rPr>
        <w:t>ition</w:t>
      </w:r>
      <w:r w:rsidR="00AC1266">
        <w:rPr>
          <w:sz w:val="24"/>
          <w:szCs w:val="24"/>
        </w:rPr>
        <w:t xml:space="preserve"> already</w:t>
      </w:r>
      <w:r w:rsidR="00784B0B">
        <w:rPr>
          <w:sz w:val="24"/>
          <w:szCs w:val="24"/>
        </w:rPr>
        <w:t xml:space="preserve"> as the CIS has already performed data pre-processing on it</w:t>
      </w:r>
    </w:p>
    <w:p w14:paraId="68876F13" w14:textId="75F6EF35" w:rsidR="00BC1F90" w:rsidRPr="00FE5C78" w:rsidRDefault="00BC1F90" w:rsidP="001602F7">
      <w:pPr>
        <w:pStyle w:val="ListParagraph"/>
        <w:numPr>
          <w:ilvl w:val="0"/>
          <w:numId w:val="20"/>
        </w:numPr>
        <w:spacing w:line="360" w:lineRule="auto"/>
        <w:ind w:hanging="357"/>
        <w:rPr>
          <w:sz w:val="24"/>
          <w:szCs w:val="24"/>
        </w:rPr>
      </w:pPr>
      <w:r>
        <w:rPr>
          <w:sz w:val="24"/>
          <w:szCs w:val="24"/>
        </w:rPr>
        <w:t>Written Report</w:t>
      </w:r>
      <w:r w:rsidR="00AC1266">
        <w:rPr>
          <w:sz w:val="24"/>
          <w:szCs w:val="24"/>
        </w:rPr>
        <w:t xml:space="preserve"> Frist Draft</w:t>
      </w:r>
      <w:r>
        <w:rPr>
          <w:sz w:val="24"/>
          <w:szCs w:val="24"/>
        </w:rPr>
        <w:t xml:space="preserve">: </w:t>
      </w:r>
      <w:r w:rsidR="00126B3F">
        <w:rPr>
          <w:sz w:val="24"/>
          <w:szCs w:val="24"/>
        </w:rPr>
        <w:t>Describe data and pre-processing steps taken</w:t>
      </w:r>
    </w:p>
    <w:p w14:paraId="7F3CD2EF" w14:textId="265149BB" w:rsidR="00B835F8" w:rsidRPr="005478D4" w:rsidRDefault="00B835F8" w:rsidP="001602F7">
      <w:pPr>
        <w:pStyle w:val="ListParagraph"/>
        <w:numPr>
          <w:ilvl w:val="0"/>
          <w:numId w:val="23"/>
        </w:numPr>
        <w:spacing w:line="360" w:lineRule="auto"/>
        <w:ind w:hanging="357"/>
        <w:rPr>
          <w:sz w:val="24"/>
          <w:szCs w:val="24"/>
        </w:rPr>
      </w:pPr>
      <w:r w:rsidRPr="00EC7CA7">
        <w:rPr>
          <w:b/>
          <w:bCs/>
          <w:sz w:val="24"/>
          <w:szCs w:val="24"/>
        </w:rPr>
        <w:t>Analysis Data/ Apache Spark Setup</w:t>
      </w:r>
      <w:r w:rsidR="002274F6">
        <w:rPr>
          <w:sz w:val="24"/>
          <w:szCs w:val="24"/>
        </w:rPr>
        <w:t xml:space="preserve"> </w:t>
      </w:r>
    </w:p>
    <w:p w14:paraId="3DC84C67" w14:textId="20AE689C" w:rsidR="006A5F3E" w:rsidRDefault="006A5F3E" w:rsidP="001602F7">
      <w:pPr>
        <w:pStyle w:val="ListParagraph"/>
        <w:numPr>
          <w:ilvl w:val="0"/>
          <w:numId w:val="20"/>
        </w:numPr>
        <w:spacing w:line="360" w:lineRule="auto"/>
        <w:ind w:hanging="357"/>
        <w:rPr>
          <w:sz w:val="24"/>
          <w:szCs w:val="24"/>
        </w:rPr>
      </w:pPr>
      <w:r>
        <w:rPr>
          <w:sz w:val="24"/>
          <w:szCs w:val="24"/>
        </w:rPr>
        <w:t xml:space="preserve">Perform </w:t>
      </w:r>
      <w:r w:rsidR="0041633C">
        <w:rPr>
          <w:sz w:val="24"/>
          <w:szCs w:val="24"/>
        </w:rPr>
        <w:t>Exploratory Data Analysis (EDA</w:t>
      </w:r>
      <w:r w:rsidR="007E5BEF">
        <w:rPr>
          <w:sz w:val="24"/>
          <w:szCs w:val="24"/>
        </w:rPr>
        <w:t>)</w:t>
      </w:r>
      <w:r w:rsidR="0041633C">
        <w:rPr>
          <w:sz w:val="24"/>
          <w:szCs w:val="24"/>
        </w:rPr>
        <w:t xml:space="preserve"> on the data</w:t>
      </w:r>
    </w:p>
    <w:p w14:paraId="2BDADF53" w14:textId="46315EF6" w:rsidR="006A5F3E" w:rsidRDefault="006A5F3E" w:rsidP="001602F7">
      <w:pPr>
        <w:pStyle w:val="ListParagraph"/>
        <w:numPr>
          <w:ilvl w:val="0"/>
          <w:numId w:val="20"/>
        </w:numPr>
        <w:spacing w:line="360" w:lineRule="auto"/>
        <w:ind w:hanging="357"/>
        <w:rPr>
          <w:sz w:val="24"/>
          <w:szCs w:val="24"/>
        </w:rPr>
      </w:pPr>
      <w:r>
        <w:rPr>
          <w:sz w:val="24"/>
          <w:szCs w:val="24"/>
        </w:rPr>
        <w:t xml:space="preserve">Set up Apache spark to allow the </w:t>
      </w:r>
      <w:r w:rsidR="00D40DAC">
        <w:rPr>
          <w:sz w:val="24"/>
          <w:szCs w:val="24"/>
        </w:rPr>
        <w:t xml:space="preserve">Data to be fed into models in batches – </w:t>
      </w:r>
      <w:r w:rsidR="006A14D5">
        <w:rPr>
          <w:sz w:val="24"/>
          <w:szCs w:val="24"/>
        </w:rPr>
        <w:t xml:space="preserve">Discussed with </w:t>
      </w:r>
      <w:r w:rsidR="00557E45">
        <w:rPr>
          <w:sz w:val="24"/>
          <w:szCs w:val="24"/>
        </w:rPr>
        <w:t>lecturer Ig</w:t>
      </w:r>
      <w:r w:rsidR="00C579CC">
        <w:rPr>
          <w:sz w:val="24"/>
          <w:szCs w:val="24"/>
        </w:rPr>
        <w:t>nacio Castin</w:t>
      </w:r>
      <w:r w:rsidR="00CB6DBB">
        <w:rPr>
          <w:sz w:val="24"/>
          <w:szCs w:val="24"/>
        </w:rPr>
        <w:t>eiras</w:t>
      </w:r>
    </w:p>
    <w:p w14:paraId="46E9ACBE" w14:textId="7DB7F949" w:rsidR="00D42382" w:rsidRDefault="00CB6DBB" w:rsidP="001602F7">
      <w:pPr>
        <w:pStyle w:val="ListParagraph"/>
        <w:numPr>
          <w:ilvl w:val="0"/>
          <w:numId w:val="20"/>
        </w:numPr>
        <w:spacing w:line="360" w:lineRule="auto"/>
        <w:ind w:hanging="357"/>
        <w:rPr>
          <w:sz w:val="24"/>
          <w:szCs w:val="24"/>
        </w:rPr>
      </w:pPr>
      <w:r>
        <w:rPr>
          <w:sz w:val="24"/>
          <w:szCs w:val="24"/>
        </w:rPr>
        <w:t xml:space="preserve">Configure </w:t>
      </w:r>
      <w:r w:rsidR="00627069">
        <w:rPr>
          <w:sz w:val="24"/>
          <w:szCs w:val="24"/>
        </w:rPr>
        <w:t>Apache Spark</w:t>
      </w:r>
      <w:r w:rsidR="008B4D8A">
        <w:rPr>
          <w:sz w:val="24"/>
          <w:szCs w:val="24"/>
        </w:rPr>
        <w:t xml:space="preserve"> to include single and multi-cluster (free and paid) </w:t>
      </w:r>
      <w:r w:rsidR="00BE50CB">
        <w:rPr>
          <w:sz w:val="24"/>
          <w:szCs w:val="24"/>
        </w:rPr>
        <w:t>set-up</w:t>
      </w:r>
      <w:r w:rsidR="008B4D8A">
        <w:rPr>
          <w:sz w:val="24"/>
          <w:szCs w:val="24"/>
        </w:rPr>
        <w:t xml:space="preserve"> and batch streaming of the data</w:t>
      </w:r>
    </w:p>
    <w:p w14:paraId="29FA1B0A" w14:textId="77FB2089" w:rsidR="00862FBE" w:rsidRDefault="00862FBE" w:rsidP="001602F7">
      <w:pPr>
        <w:pStyle w:val="ListParagraph"/>
        <w:numPr>
          <w:ilvl w:val="0"/>
          <w:numId w:val="20"/>
        </w:numPr>
        <w:spacing w:line="360" w:lineRule="auto"/>
        <w:ind w:hanging="357"/>
        <w:rPr>
          <w:sz w:val="24"/>
          <w:szCs w:val="24"/>
        </w:rPr>
      </w:pPr>
      <w:r>
        <w:rPr>
          <w:sz w:val="24"/>
          <w:szCs w:val="24"/>
        </w:rPr>
        <w:t>Written Report First Draft: Write up and explain Apache Spark</w:t>
      </w:r>
      <w:r w:rsidR="007A32A7">
        <w:rPr>
          <w:sz w:val="24"/>
          <w:szCs w:val="24"/>
        </w:rPr>
        <w:t xml:space="preserve"> Streaming Set Up</w:t>
      </w:r>
    </w:p>
    <w:p w14:paraId="1A5FB811" w14:textId="00D13375" w:rsidR="007E5BEF" w:rsidRDefault="007E5BEF" w:rsidP="001602F7">
      <w:pPr>
        <w:pStyle w:val="ListParagraph"/>
        <w:numPr>
          <w:ilvl w:val="0"/>
          <w:numId w:val="20"/>
        </w:numPr>
        <w:spacing w:line="360" w:lineRule="auto"/>
        <w:ind w:hanging="357"/>
        <w:rPr>
          <w:sz w:val="24"/>
          <w:szCs w:val="24"/>
        </w:rPr>
      </w:pPr>
      <w:r>
        <w:rPr>
          <w:sz w:val="24"/>
          <w:szCs w:val="24"/>
        </w:rPr>
        <w:t>Written Report</w:t>
      </w:r>
      <w:r w:rsidR="001E2A74">
        <w:rPr>
          <w:sz w:val="24"/>
          <w:szCs w:val="24"/>
        </w:rPr>
        <w:t xml:space="preserve"> First Draft</w:t>
      </w:r>
      <w:r>
        <w:rPr>
          <w:sz w:val="24"/>
          <w:szCs w:val="24"/>
        </w:rPr>
        <w:t xml:space="preserve">: </w:t>
      </w:r>
      <w:r w:rsidR="00830579">
        <w:rPr>
          <w:sz w:val="24"/>
          <w:szCs w:val="24"/>
        </w:rPr>
        <w:t>EDA description of data</w:t>
      </w:r>
      <w:r w:rsidR="007A32A7">
        <w:rPr>
          <w:sz w:val="24"/>
          <w:szCs w:val="24"/>
        </w:rPr>
        <w:t xml:space="preserve"> </w:t>
      </w:r>
    </w:p>
    <w:p w14:paraId="326D10B7" w14:textId="1F94BA08" w:rsidR="00C74A34" w:rsidRPr="005478D4" w:rsidRDefault="00B168D5" w:rsidP="001602F7">
      <w:pPr>
        <w:pStyle w:val="ListParagraph"/>
        <w:numPr>
          <w:ilvl w:val="0"/>
          <w:numId w:val="23"/>
        </w:numPr>
        <w:spacing w:line="360" w:lineRule="auto"/>
        <w:ind w:hanging="357"/>
        <w:rPr>
          <w:sz w:val="24"/>
          <w:szCs w:val="24"/>
        </w:rPr>
      </w:pPr>
      <w:r w:rsidRPr="00EC7CA7">
        <w:rPr>
          <w:b/>
          <w:bCs/>
          <w:sz w:val="24"/>
          <w:szCs w:val="24"/>
        </w:rPr>
        <w:t>Machine Learning / Neural Network Modelling</w:t>
      </w:r>
    </w:p>
    <w:p w14:paraId="43E888FC" w14:textId="4A2115D8" w:rsidR="00B835F8" w:rsidRDefault="00B168D5" w:rsidP="001602F7">
      <w:pPr>
        <w:pStyle w:val="ListParagraph"/>
        <w:numPr>
          <w:ilvl w:val="0"/>
          <w:numId w:val="20"/>
        </w:numPr>
        <w:spacing w:line="360" w:lineRule="auto"/>
        <w:ind w:hanging="357"/>
        <w:rPr>
          <w:sz w:val="24"/>
          <w:szCs w:val="24"/>
        </w:rPr>
      </w:pPr>
      <w:r>
        <w:rPr>
          <w:sz w:val="24"/>
          <w:szCs w:val="24"/>
        </w:rPr>
        <w:t>Explore Apache Sparks’ Machine Learning Module developed to work with batch data</w:t>
      </w:r>
    </w:p>
    <w:p w14:paraId="0D6091C4" w14:textId="3F27D2DC" w:rsidR="0020342D" w:rsidRDefault="0020342D" w:rsidP="001602F7">
      <w:pPr>
        <w:pStyle w:val="ListParagraph"/>
        <w:numPr>
          <w:ilvl w:val="0"/>
          <w:numId w:val="20"/>
        </w:numPr>
        <w:spacing w:line="360" w:lineRule="auto"/>
        <w:ind w:hanging="357"/>
        <w:rPr>
          <w:sz w:val="24"/>
          <w:szCs w:val="24"/>
        </w:rPr>
      </w:pPr>
      <w:r>
        <w:rPr>
          <w:sz w:val="24"/>
          <w:szCs w:val="24"/>
        </w:rPr>
        <w:t xml:space="preserve">Implement and train </w:t>
      </w:r>
      <w:r w:rsidR="00AD502C">
        <w:rPr>
          <w:sz w:val="24"/>
          <w:szCs w:val="24"/>
        </w:rPr>
        <w:t>the chosen</w:t>
      </w:r>
      <w:r>
        <w:rPr>
          <w:sz w:val="24"/>
          <w:szCs w:val="24"/>
        </w:rPr>
        <w:t xml:space="preserve"> ML and NN models</w:t>
      </w:r>
      <w:r w:rsidR="000D5C79">
        <w:rPr>
          <w:sz w:val="24"/>
          <w:szCs w:val="24"/>
        </w:rPr>
        <w:t xml:space="preserve"> using Apache Spark</w:t>
      </w:r>
    </w:p>
    <w:p w14:paraId="6F183A28" w14:textId="47D62C55" w:rsidR="000D5C79" w:rsidRDefault="000D5C79" w:rsidP="001602F7">
      <w:pPr>
        <w:pStyle w:val="ListParagraph"/>
        <w:numPr>
          <w:ilvl w:val="0"/>
          <w:numId w:val="20"/>
        </w:numPr>
        <w:spacing w:line="360" w:lineRule="auto"/>
        <w:ind w:hanging="357"/>
        <w:rPr>
          <w:sz w:val="24"/>
          <w:szCs w:val="24"/>
        </w:rPr>
      </w:pPr>
      <w:r>
        <w:rPr>
          <w:sz w:val="24"/>
          <w:szCs w:val="24"/>
        </w:rPr>
        <w:t xml:space="preserve">Evaluate </w:t>
      </w:r>
      <w:r w:rsidR="0004310B">
        <w:rPr>
          <w:sz w:val="24"/>
          <w:szCs w:val="24"/>
        </w:rPr>
        <w:t xml:space="preserve">model performance with </w:t>
      </w:r>
      <w:r w:rsidR="009C7438">
        <w:rPr>
          <w:sz w:val="24"/>
          <w:szCs w:val="24"/>
        </w:rPr>
        <w:t>appropriate</w:t>
      </w:r>
      <w:r w:rsidR="0004310B">
        <w:rPr>
          <w:sz w:val="24"/>
          <w:szCs w:val="24"/>
        </w:rPr>
        <w:t xml:space="preserve"> metrics</w:t>
      </w:r>
    </w:p>
    <w:p w14:paraId="482B1205" w14:textId="4FE566DB" w:rsidR="0004310B" w:rsidRDefault="0004310B" w:rsidP="001602F7">
      <w:pPr>
        <w:pStyle w:val="ListParagraph"/>
        <w:numPr>
          <w:ilvl w:val="0"/>
          <w:numId w:val="20"/>
        </w:numPr>
        <w:spacing w:line="360" w:lineRule="auto"/>
        <w:ind w:hanging="357"/>
        <w:rPr>
          <w:sz w:val="24"/>
          <w:szCs w:val="24"/>
        </w:rPr>
      </w:pPr>
      <w:r>
        <w:rPr>
          <w:sz w:val="24"/>
          <w:szCs w:val="24"/>
        </w:rPr>
        <w:t xml:space="preserve">Perform </w:t>
      </w:r>
      <w:r w:rsidR="009C7438">
        <w:rPr>
          <w:sz w:val="24"/>
          <w:szCs w:val="24"/>
        </w:rPr>
        <w:t>hyperparameter</w:t>
      </w:r>
      <w:r>
        <w:rPr>
          <w:sz w:val="24"/>
          <w:szCs w:val="24"/>
        </w:rPr>
        <w:t xml:space="preserve"> tunning </w:t>
      </w:r>
      <w:r w:rsidR="009C7438">
        <w:rPr>
          <w:sz w:val="24"/>
          <w:szCs w:val="24"/>
        </w:rPr>
        <w:t xml:space="preserve">on best </w:t>
      </w:r>
      <w:r w:rsidR="00AD502C">
        <w:rPr>
          <w:sz w:val="24"/>
          <w:szCs w:val="24"/>
        </w:rPr>
        <w:t>performing models</w:t>
      </w:r>
    </w:p>
    <w:p w14:paraId="4E23B7CA" w14:textId="1C28F595" w:rsidR="00C74A34" w:rsidRDefault="009C7438" w:rsidP="001602F7">
      <w:pPr>
        <w:pStyle w:val="ListParagraph"/>
        <w:numPr>
          <w:ilvl w:val="0"/>
          <w:numId w:val="20"/>
        </w:numPr>
        <w:spacing w:line="360" w:lineRule="auto"/>
        <w:ind w:hanging="357"/>
        <w:rPr>
          <w:sz w:val="24"/>
          <w:szCs w:val="24"/>
        </w:rPr>
      </w:pPr>
      <w:r>
        <w:rPr>
          <w:sz w:val="24"/>
          <w:szCs w:val="24"/>
        </w:rPr>
        <w:t>Write Report</w:t>
      </w:r>
      <w:r w:rsidR="00CD6B08">
        <w:rPr>
          <w:sz w:val="24"/>
          <w:szCs w:val="24"/>
        </w:rPr>
        <w:t xml:space="preserve"> First Draft</w:t>
      </w:r>
      <w:r>
        <w:rPr>
          <w:sz w:val="24"/>
          <w:szCs w:val="24"/>
        </w:rPr>
        <w:t xml:space="preserve">: </w:t>
      </w:r>
      <w:r w:rsidR="00830579">
        <w:rPr>
          <w:sz w:val="24"/>
          <w:szCs w:val="24"/>
        </w:rPr>
        <w:t>Explain Apache Spark</w:t>
      </w:r>
      <w:r w:rsidR="00347B27">
        <w:rPr>
          <w:sz w:val="24"/>
          <w:szCs w:val="24"/>
        </w:rPr>
        <w:t>’s MLib Module</w:t>
      </w:r>
    </w:p>
    <w:p w14:paraId="51D0A75D" w14:textId="12686069" w:rsidR="00CD6B08" w:rsidRPr="00CD6B08" w:rsidRDefault="00CD6B08" w:rsidP="00CD6B08">
      <w:pPr>
        <w:pStyle w:val="ListParagraph"/>
        <w:numPr>
          <w:ilvl w:val="0"/>
          <w:numId w:val="20"/>
        </w:numPr>
        <w:spacing w:line="360" w:lineRule="auto"/>
        <w:ind w:hanging="357"/>
        <w:rPr>
          <w:sz w:val="24"/>
          <w:szCs w:val="24"/>
        </w:rPr>
      </w:pPr>
      <w:r>
        <w:rPr>
          <w:sz w:val="24"/>
          <w:szCs w:val="24"/>
        </w:rPr>
        <w:t xml:space="preserve">Write Report First Draft: </w:t>
      </w:r>
      <w:r>
        <w:rPr>
          <w:sz w:val="24"/>
          <w:szCs w:val="24"/>
        </w:rPr>
        <w:t xml:space="preserve">Write up results from models and </w:t>
      </w:r>
      <w:r w:rsidR="00A060F3">
        <w:rPr>
          <w:sz w:val="24"/>
          <w:szCs w:val="24"/>
        </w:rPr>
        <w:t xml:space="preserve">compare their results </w:t>
      </w:r>
    </w:p>
    <w:p w14:paraId="106B4773" w14:textId="6E50CF12" w:rsidR="00B835F8" w:rsidRPr="00770E94" w:rsidRDefault="00B835F8" w:rsidP="001602F7">
      <w:pPr>
        <w:pStyle w:val="ListParagraph"/>
        <w:numPr>
          <w:ilvl w:val="0"/>
          <w:numId w:val="23"/>
        </w:numPr>
        <w:spacing w:line="360" w:lineRule="auto"/>
        <w:ind w:hanging="357"/>
        <w:rPr>
          <w:b/>
          <w:bCs/>
          <w:sz w:val="24"/>
          <w:szCs w:val="24"/>
        </w:rPr>
      </w:pPr>
      <w:r w:rsidRPr="00770E94">
        <w:rPr>
          <w:b/>
          <w:bCs/>
          <w:sz w:val="24"/>
          <w:szCs w:val="24"/>
        </w:rPr>
        <w:t xml:space="preserve">Review and rewrite </w:t>
      </w:r>
      <w:r w:rsidR="00BE50CB">
        <w:rPr>
          <w:b/>
          <w:bCs/>
          <w:sz w:val="24"/>
          <w:szCs w:val="24"/>
        </w:rPr>
        <w:t xml:space="preserve">the </w:t>
      </w:r>
      <w:r w:rsidR="006478D4" w:rsidRPr="00770E94">
        <w:rPr>
          <w:b/>
          <w:bCs/>
          <w:sz w:val="24"/>
          <w:szCs w:val="24"/>
        </w:rPr>
        <w:t>literature</w:t>
      </w:r>
      <w:r w:rsidRPr="00770E94">
        <w:rPr>
          <w:b/>
          <w:bCs/>
          <w:sz w:val="24"/>
          <w:szCs w:val="24"/>
        </w:rPr>
        <w:t xml:space="preserve"> </w:t>
      </w:r>
    </w:p>
    <w:p w14:paraId="75DB9E35" w14:textId="4C9B815E" w:rsidR="00EC7CA7" w:rsidRPr="00605E3D" w:rsidRDefault="005B556B" w:rsidP="001602F7">
      <w:pPr>
        <w:pStyle w:val="ListParagraph"/>
        <w:numPr>
          <w:ilvl w:val="0"/>
          <w:numId w:val="20"/>
        </w:numPr>
        <w:spacing w:line="360" w:lineRule="auto"/>
        <w:ind w:hanging="357"/>
        <w:rPr>
          <w:sz w:val="24"/>
          <w:szCs w:val="24"/>
        </w:rPr>
      </w:pPr>
      <w:r>
        <w:rPr>
          <w:sz w:val="24"/>
          <w:szCs w:val="24"/>
        </w:rPr>
        <w:t xml:space="preserve">Update literature review with any new findings from </w:t>
      </w:r>
      <w:r w:rsidR="00605E3D">
        <w:rPr>
          <w:sz w:val="24"/>
          <w:szCs w:val="24"/>
        </w:rPr>
        <w:t>throughout</w:t>
      </w:r>
      <w:r>
        <w:rPr>
          <w:sz w:val="24"/>
          <w:szCs w:val="24"/>
        </w:rPr>
        <w:t xml:space="preserve"> the project</w:t>
      </w:r>
    </w:p>
    <w:p w14:paraId="00E2F60F" w14:textId="0126F709" w:rsidR="006478D4" w:rsidRPr="00770E94" w:rsidRDefault="006478D4" w:rsidP="001602F7">
      <w:pPr>
        <w:pStyle w:val="ListParagraph"/>
        <w:numPr>
          <w:ilvl w:val="0"/>
          <w:numId w:val="23"/>
        </w:numPr>
        <w:spacing w:line="360" w:lineRule="auto"/>
        <w:ind w:hanging="357"/>
        <w:rPr>
          <w:b/>
          <w:bCs/>
          <w:sz w:val="24"/>
          <w:szCs w:val="24"/>
        </w:rPr>
      </w:pPr>
      <w:r w:rsidRPr="00770E94">
        <w:rPr>
          <w:b/>
          <w:bCs/>
          <w:sz w:val="24"/>
          <w:szCs w:val="24"/>
        </w:rPr>
        <w:t>Finish write up</w:t>
      </w:r>
    </w:p>
    <w:p w14:paraId="4C7799F6" w14:textId="5936B25F" w:rsidR="00EC7CA7" w:rsidRDefault="00605E3D" w:rsidP="001602F7">
      <w:pPr>
        <w:pStyle w:val="ListParagraph"/>
        <w:numPr>
          <w:ilvl w:val="0"/>
          <w:numId w:val="20"/>
        </w:numPr>
        <w:spacing w:line="360" w:lineRule="auto"/>
        <w:ind w:hanging="357"/>
        <w:rPr>
          <w:sz w:val="24"/>
          <w:szCs w:val="24"/>
        </w:rPr>
      </w:pPr>
      <w:r>
        <w:rPr>
          <w:sz w:val="24"/>
          <w:szCs w:val="24"/>
        </w:rPr>
        <w:t>Write up each section</w:t>
      </w:r>
      <w:r w:rsidR="00A060F3">
        <w:rPr>
          <w:sz w:val="24"/>
          <w:szCs w:val="24"/>
        </w:rPr>
        <w:t xml:space="preserve"> using first drafts</w:t>
      </w:r>
    </w:p>
    <w:p w14:paraId="39C1371E" w14:textId="2265D914" w:rsidR="00605E3D" w:rsidRDefault="00605E3D" w:rsidP="001602F7">
      <w:pPr>
        <w:pStyle w:val="ListParagraph"/>
        <w:numPr>
          <w:ilvl w:val="0"/>
          <w:numId w:val="20"/>
        </w:numPr>
        <w:spacing w:line="360" w:lineRule="auto"/>
        <w:ind w:hanging="357"/>
        <w:rPr>
          <w:sz w:val="24"/>
          <w:szCs w:val="24"/>
        </w:rPr>
      </w:pPr>
      <w:r>
        <w:rPr>
          <w:sz w:val="24"/>
          <w:szCs w:val="24"/>
        </w:rPr>
        <w:t>Additional</w:t>
      </w:r>
      <w:r w:rsidR="00A060F3">
        <w:rPr>
          <w:sz w:val="24"/>
          <w:szCs w:val="24"/>
        </w:rPr>
        <w:t>:</w:t>
      </w:r>
    </w:p>
    <w:p w14:paraId="335A0829" w14:textId="303C8A0E" w:rsidR="000C1AC2" w:rsidRDefault="00605E3D" w:rsidP="001602F7">
      <w:pPr>
        <w:pStyle w:val="ListParagraph"/>
        <w:numPr>
          <w:ilvl w:val="1"/>
          <w:numId w:val="20"/>
        </w:numPr>
        <w:spacing w:line="360" w:lineRule="auto"/>
        <w:ind w:hanging="357"/>
        <w:rPr>
          <w:sz w:val="24"/>
          <w:szCs w:val="24"/>
        </w:rPr>
      </w:pPr>
      <w:r>
        <w:rPr>
          <w:sz w:val="24"/>
          <w:szCs w:val="24"/>
        </w:rPr>
        <w:t xml:space="preserve">Discuss </w:t>
      </w:r>
      <w:r w:rsidR="00BE50CB">
        <w:rPr>
          <w:sz w:val="24"/>
          <w:szCs w:val="24"/>
        </w:rPr>
        <w:t xml:space="preserve">the </w:t>
      </w:r>
      <w:r>
        <w:rPr>
          <w:sz w:val="24"/>
          <w:szCs w:val="24"/>
        </w:rPr>
        <w:t xml:space="preserve">implications of the findings for the field of </w:t>
      </w:r>
      <w:r w:rsidR="000C1AC2">
        <w:rPr>
          <w:sz w:val="24"/>
          <w:szCs w:val="24"/>
        </w:rPr>
        <w:t xml:space="preserve">IDS and </w:t>
      </w:r>
      <w:r w:rsidR="00FA0BEB">
        <w:rPr>
          <w:sz w:val="24"/>
          <w:szCs w:val="24"/>
        </w:rPr>
        <w:t>Cybersecurity</w:t>
      </w:r>
    </w:p>
    <w:p w14:paraId="421682A8" w14:textId="182C4AFE" w:rsidR="00587FF2" w:rsidRDefault="000C1AC2" w:rsidP="001602F7">
      <w:pPr>
        <w:pStyle w:val="ListParagraph"/>
        <w:numPr>
          <w:ilvl w:val="1"/>
          <w:numId w:val="20"/>
        </w:numPr>
        <w:spacing w:line="360" w:lineRule="auto"/>
        <w:ind w:hanging="357"/>
        <w:rPr>
          <w:sz w:val="24"/>
          <w:szCs w:val="24"/>
        </w:rPr>
      </w:pPr>
      <w:r>
        <w:rPr>
          <w:sz w:val="24"/>
          <w:szCs w:val="24"/>
        </w:rPr>
        <w:t xml:space="preserve">Make recommendations for </w:t>
      </w:r>
      <w:r w:rsidR="00587FF2">
        <w:rPr>
          <w:sz w:val="24"/>
          <w:szCs w:val="24"/>
        </w:rPr>
        <w:t>future research and areas of improvements</w:t>
      </w:r>
    </w:p>
    <w:p w14:paraId="6BEE4626" w14:textId="1764E594" w:rsidR="00587FF2" w:rsidRDefault="00587FF2" w:rsidP="001602F7">
      <w:pPr>
        <w:pStyle w:val="ListParagraph"/>
        <w:numPr>
          <w:ilvl w:val="0"/>
          <w:numId w:val="20"/>
        </w:numPr>
        <w:spacing w:line="360" w:lineRule="auto"/>
        <w:ind w:hanging="357"/>
        <w:rPr>
          <w:sz w:val="24"/>
          <w:szCs w:val="24"/>
        </w:rPr>
      </w:pPr>
      <w:r>
        <w:rPr>
          <w:sz w:val="24"/>
          <w:szCs w:val="24"/>
        </w:rPr>
        <w:t xml:space="preserve">Review </w:t>
      </w:r>
      <w:r w:rsidR="003B07F3">
        <w:rPr>
          <w:sz w:val="24"/>
          <w:szCs w:val="24"/>
        </w:rPr>
        <w:t>the report using the STAT9004 checklist</w:t>
      </w:r>
    </w:p>
    <w:p w14:paraId="130BA39B" w14:textId="77777777" w:rsidR="00C31D47" w:rsidRDefault="00FA0BEB" w:rsidP="00C31D47">
      <w:pPr>
        <w:pStyle w:val="ListParagraph"/>
        <w:numPr>
          <w:ilvl w:val="0"/>
          <w:numId w:val="20"/>
        </w:numPr>
        <w:spacing w:line="360" w:lineRule="auto"/>
        <w:ind w:hanging="357"/>
        <w:rPr>
          <w:sz w:val="24"/>
          <w:szCs w:val="24"/>
        </w:rPr>
      </w:pPr>
      <w:r>
        <w:rPr>
          <w:sz w:val="24"/>
          <w:szCs w:val="24"/>
        </w:rPr>
        <w:t>Finalise the Final Report</w:t>
      </w:r>
    </w:p>
    <w:p w14:paraId="423EBD60" w14:textId="77777777" w:rsidR="007C7275" w:rsidRDefault="007C7275" w:rsidP="007C7275"/>
    <w:p w14:paraId="650AFC0E" w14:textId="77777777" w:rsidR="00F35851" w:rsidRDefault="00F35851" w:rsidP="007C7275"/>
    <w:p w14:paraId="665C8AAB" w14:textId="3B98F3C0" w:rsidR="007C7275" w:rsidRDefault="001C7CEF" w:rsidP="001C7CEF">
      <w:pPr>
        <w:pStyle w:val="Heading1"/>
        <w:rPr>
          <w:sz w:val="40"/>
          <w:szCs w:val="40"/>
        </w:rPr>
      </w:pPr>
      <w:r>
        <w:rPr>
          <w:sz w:val="40"/>
          <w:szCs w:val="40"/>
        </w:rPr>
        <w:lastRenderedPageBreak/>
        <w:t>5</w:t>
      </w:r>
      <w:r>
        <w:rPr>
          <w:sz w:val="40"/>
          <w:szCs w:val="40"/>
        </w:rPr>
        <w:tab/>
      </w:r>
      <w:bookmarkStart w:id="17" w:name="_Toc134635325"/>
      <w:r w:rsidR="007C7275" w:rsidRPr="001C7CEF">
        <w:rPr>
          <w:sz w:val="40"/>
          <w:szCs w:val="40"/>
        </w:rPr>
        <w:t>References</w:t>
      </w:r>
      <w:bookmarkEnd w:id="17"/>
    </w:p>
    <w:p w14:paraId="68330C3C" w14:textId="77777777" w:rsidR="00D529B0" w:rsidRPr="00873327" w:rsidRDefault="00D529B0" w:rsidP="00D529B0">
      <w:pPr>
        <w:rPr>
          <w:sz w:val="10"/>
          <w:szCs w:val="10"/>
        </w:rPr>
      </w:pPr>
    </w:p>
    <w:p w14:paraId="54AF86F3" w14:textId="0FF2BCB4" w:rsidR="007C7275" w:rsidRPr="00873327" w:rsidRDefault="00873327" w:rsidP="007C7275">
      <w:pPr>
        <w:rPr>
          <w:sz w:val="24"/>
          <w:szCs w:val="24"/>
        </w:rPr>
      </w:pPr>
      <w:r w:rsidRPr="00873327">
        <w:rPr>
          <w:sz w:val="24"/>
          <w:szCs w:val="24"/>
        </w:rPr>
        <w:t xml:space="preserve">Reference style is </w:t>
      </w:r>
      <w:r>
        <w:rPr>
          <w:sz w:val="24"/>
          <w:szCs w:val="24"/>
        </w:rPr>
        <w:t>IEEE.</w:t>
      </w:r>
    </w:p>
    <w:p w14:paraId="5984903F" w14:textId="77777777" w:rsidR="00F3227F" w:rsidRPr="00F3227F" w:rsidRDefault="003451BE" w:rsidP="00F3227F">
      <w:pPr>
        <w:pStyle w:val="Bibliography"/>
        <w:rPr>
          <w:rFonts w:ascii="Calibri" w:hAnsi="Calibri" w:cs="Calibri"/>
          <w:sz w:val="24"/>
        </w:rPr>
      </w:pPr>
      <w:r w:rsidRPr="00062764">
        <w:rPr>
          <w:rFonts w:ascii="Calibri" w:hAnsi="Calibri" w:cs="Calibri"/>
        </w:rPr>
        <w:t>“</w:t>
      </w:r>
      <w:r w:rsidR="006208BD">
        <w:fldChar w:fldCharType="begin"/>
      </w:r>
      <w:r w:rsidR="006208BD">
        <w:instrText xml:space="preserve"> ADDIN ZOTERO_BIBL {"uncited":[],"omitted":[],"custom":[]} CSL_BIBLIOGRAPHY </w:instrText>
      </w:r>
      <w:r w:rsidR="006208BD">
        <w:fldChar w:fldCharType="separate"/>
      </w:r>
      <w:r w:rsidR="00F3227F" w:rsidRPr="00F3227F">
        <w:rPr>
          <w:rFonts w:ascii="Calibri" w:hAnsi="Calibri" w:cs="Calibri"/>
          <w:sz w:val="24"/>
        </w:rPr>
        <w:t>[1]</w:t>
      </w:r>
      <w:r w:rsidR="00F3227F" w:rsidRPr="00F3227F">
        <w:rPr>
          <w:rFonts w:ascii="Calibri" w:hAnsi="Calibri" w:cs="Calibri"/>
          <w:sz w:val="24"/>
        </w:rPr>
        <w:tab/>
        <w:t>“The Latest Cyber Crime Statistics (updated May 2023) | AAG IT Support.” https://aag-it.com/the-latest-cyber-crime-statistics/ (accessed May 09, 2023).</w:t>
      </w:r>
    </w:p>
    <w:p w14:paraId="4D9EAFB5"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w:t>
      </w:r>
      <w:r w:rsidRPr="00F3227F">
        <w:rPr>
          <w:rFonts w:ascii="Calibri" w:hAnsi="Calibri" w:cs="Calibri"/>
          <w:sz w:val="24"/>
        </w:rPr>
        <w:tab/>
        <w:t xml:space="preserve">“How the HSE </w:t>
      </w:r>
      <w:proofErr w:type="spellStart"/>
      <w:r w:rsidRPr="00F3227F">
        <w:rPr>
          <w:rFonts w:ascii="Calibri" w:hAnsi="Calibri" w:cs="Calibri"/>
          <w:sz w:val="24"/>
        </w:rPr>
        <w:t>cyber attack</w:t>
      </w:r>
      <w:proofErr w:type="spellEnd"/>
      <w:r w:rsidRPr="00F3227F">
        <w:rPr>
          <w:rFonts w:ascii="Calibri" w:hAnsi="Calibri" w:cs="Calibri"/>
          <w:sz w:val="24"/>
        </w:rPr>
        <w:t xml:space="preserve"> changed the face of online crime globally,” </w:t>
      </w:r>
      <w:r w:rsidRPr="00F3227F">
        <w:rPr>
          <w:rFonts w:ascii="Calibri" w:hAnsi="Calibri" w:cs="Calibri"/>
          <w:i/>
          <w:iCs/>
          <w:sz w:val="24"/>
        </w:rPr>
        <w:t>The Irish Times</w:t>
      </w:r>
      <w:r w:rsidRPr="00F3227F">
        <w:rPr>
          <w:rFonts w:ascii="Calibri" w:hAnsi="Calibri" w:cs="Calibri"/>
          <w:sz w:val="24"/>
        </w:rPr>
        <w:t>. https://www.irishtimes.com/technology/data-security/2023/03/11/how-the-hse-cyber-attack-changed-the-face-of-online-crime-globally/ (accessed Mar. 17, 2023).</w:t>
      </w:r>
    </w:p>
    <w:p w14:paraId="5BC77F08"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w:t>
      </w:r>
      <w:r w:rsidRPr="00F3227F">
        <w:rPr>
          <w:rFonts w:ascii="Calibri" w:hAnsi="Calibri" w:cs="Calibri"/>
          <w:sz w:val="24"/>
        </w:rPr>
        <w:tab/>
        <w:t xml:space="preserve">“Hackers threaten to publish ‘confidential’ MTU data unless ransom is paid, High Court told,” </w:t>
      </w:r>
      <w:r w:rsidRPr="00F3227F">
        <w:rPr>
          <w:rFonts w:ascii="Calibri" w:hAnsi="Calibri" w:cs="Calibri"/>
          <w:i/>
          <w:iCs/>
          <w:sz w:val="24"/>
        </w:rPr>
        <w:t>The Irish Times</w:t>
      </w:r>
      <w:r w:rsidRPr="00F3227F">
        <w:rPr>
          <w:rFonts w:ascii="Calibri" w:hAnsi="Calibri" w:cs="Calibri"/>
          <w:sz w:val="24"/>
        </w:rPr>
        <w:t>. https://www.irishtimes.com/ireland/education/2023/02/11/hackers-threaten-to-publish-confidential-mtu-data-unless-ransom-is-paid-high-court-told/ (accessed Mar. 17, 2023).</w:t>
      </w:r>
    </w:p>
    <w:p w14:paraId="0F612C4D"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4]</w:t>
      </w:r>
      <w:r w:rsidRPr="00F3227F">
        <w:rPr>
          <w:rFonts w:ascii="Calibri" w:hAnsi="Calibri" w:cs="Calibri"/>
          <w:sz w:val="24"/>
        </w:rPr>
        <w:tab/>
        <w:t>“How reputational damage from a data breach affects consumer perception | Imprivata.” https://www.imprivata.com/blog/reputation-risks-how-cyberattacks-affect-consumer-perception (accessed May 09, 2023).</w:t>
      </w:r>
    </w:p>
    <w:p w14:paraId="1DED4A0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5]</w:t>
      </w:r>
      <w:r w:rsidRPr="00F3227F">
        <w:rPr>
          <w:rFonts w:ascii="Calibri" w:hAnsi="Calibri" w:cs="Calibri"/>
          <w:sz w:val="24"/>
        </w:rPr>
        <w:tab/>
        <w:t xml:space="preserve">S. Romanosky, R. Telang, and A. </w:t>
      </w:r>
      <w:proofErr w:type="spellStart"/>
      <w:r w:rsidRPr="00F3227F">
        <w:rPr>
          <w:rFonts w:ascii="Calibri" w:hAnsi="Calibri" w:cs="Calibri"/>
          <w:sz w:val="24"/>
        </w:rPr>
        <w:t>Acquisti</w:t>
      </w:r>
      <w:proofErr w:type="spellEnd"/>
      <w:r w:rsidRPr="00F3227F">
        <w:rPr>
          <w:rFonts w:ascii="Calibri" w:hAnsi="Calibri" w:cs="Calibri"/>
          <w:sz w:val="24"/>
        </w:rPr>
        <w:t xml:space="preserve">, “Do Data Breach Disclosure Laws Reduce Identity Theft?,” </w:t>
      </w:r>
      <w:r w:rsidRPr="00F3227F">
        <w:rPr>
          <w:rFonts w:ascii="Calibri" w:hAnsi="Calibri" w:cs="Calibri"/>
          <w:i/>
          <w:iCs/>
          <w:sz w:val="24"/>
        </w:rPr>
        <w:t>J. Policy Anal. Manage.</w:t>
      </w:r>
      <w:r w:rsidRPr="00F3227F">
        <w:rPr>
          <w:rFonts w:ascii="Calibri" w:hAnsi="Calibri" w:cs="Calibri"/>
          <w:sz w:val="24"/>
        </w:rPr>
        <w:t>, vol. 30, no. 2, pp. 256–286, 2011.</w:t>
      </w:r>
    </w:p>
    <w:p w14:paraId="333D05DF"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6]</w:t>
      </w:r>
      <w:r w:rsidRPr="00F3227F">
        <w:rPr>
          <w:rFonts w:ascii="Calibri" w:hAnsi="Calibri" w:cs="Calibri"/>
          <w:sz w:val="24"/>
        </w:rPr>
        <w:tab/>
        <w:t xml:space="preserve">M. Pawlicki, R. Kozik, and M. </w:t>
      </w:r>
      <w:proofErr w:type="spellStart"/>
      <w:r w:rsidRPr="00F3227F">
        <w:rPr>
          <w:rFonts w:ascii="Calibri" w:hAnsi="Calibri" w:cs="Calibri"/>
          <w:sz w:val="24"/>
        </w:rPr>
        <w:t>Choraś</w:t>
      </w:r>
      <w:proofErr w:type="spellEnd"/>
      <w:r w:rsidRPr="00F3227F">
        <w:rPr>
          <w:rFonts w:ascii="Calibri" w:hAnsi="Calibri" w:cs="Calibri"/>
          <w:sz w:val="24"/>
        </w:rPr>
        <w:t xml:space="preserve">, “A survey on neural networks for (cyber-) security and (cyber-) security of neural networks,” </w:t>
      </w:r>
      <w:r w:rsidRPr="00F3227F">
        <w:rPr>
          <w:rFonts w:ascii="Calibri" w:hAnsi="Calibri" w:cs="Calibri"/>
          <w:i/>
          <w:iCs/>
          <w:sz w:val="24"/>
        </w:rPr>
        <w:t>Neurocomputing</w:t>
      </w:r>
      <w:r w:rsidRPr="00F3227F">
        <w:rPr>
          <w:rFonts w:ascii="Calibri" w:hAnsi="Calibri" w:cs="Calibri"/>
          <w:sz w:val="24"/>
        </w:rPr>
        <w:t>, vol. 500, pp. 1075–1087, Aug. 2022, doi: 10.1016/j.neucom.2022.06.002.</w:t>
      </w:r>
    </w:p>
    <w:p w14:paraId="4716F901"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7]</w:t>
      </w:r>
      <w:r w:rsidRPr="00F3227F">
        <w:rPr>
          <w:rFonts w:ascii="Calibri" w:hAnsi="Calibri" w:cs="Calibri"/>
          <w:sz w:val="24"/>
        </w:rPr>
        <w:tab/>
        <w:t xml:space="preserve">T. McNally, “HSE hackers were in health service’s computer system for eight weeks before </w:t>
      </w:r>
      <w:proofErr w:type="spellStart"/>
      <w:r w:rsidRPr="00F3227F">
        <w:rPr>
          <w:rFonts w:ascii="Calibri" w:hAnsi="Calibri" w:cs="Calibri"/>
          <w:sz w:val="24"/>
        </w:rPr>
        <w:t>cyber attack</w:t>
      </w:r>
      <w:proofErr w:type="spellEnd"/>
      <w:r w:rsidRPr="00F3227F">
        <w:rPr>
          <w:rFonts w:ascii="Calibri" w:hAnsi="Calibri" w:cs="Calibri"/>
          <w:sz w:val="24"/>
        </w:rPr>
        <w:t xml:space="preserve">,” </w:t>
      </w:r>
      <w:r w:rsidRPr="00F3227F">
        <w:rPr>
          <w:rFonts w:ascii="Calibri" w:hAnsi="Calibri" w:cs="Calibri"/>
          <w:i/>
          <w:iCs/>
          <w:sz w:val="24"/>
        </w:rPr>
        <w:t>TheJournal.ie</w:t>
      </w:r>
      <w:r w:rsidRPr="00F3227F">
        <w:rPr>
          <w:rFonts w:ascii="Calibri" w:hAnsi="Calibri" w:cs="Calibri"/>
          <w:sz w:val="24"/>
        </w:rPr>
        <w:t>, Dec. 10, 2021. https://www.thejournal.ie/hse-hack-report-5626054-Dec2021/ (accessed May 09, 2023).</w:t>
      </w:r>
    </w:p>
    <w:p w14:paraId="575B6FA8"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8]</w:t>
      </w:r>
      <w:r w:rsidRPr="00F3227F">
        <w:rPr>
          <w:rFonts w:ascii="Calibri" w:hAnsi="Calibri" w:cs="Calibri"/>
          <w:sz w:val="24"/>
        </w:rPr>
        <w:tab/>
        <w:t>“</w:t>
      </w:r>
      <w:proofErr w:type="spellStart"/>
      <w:r w:rsidRPr="00F3227F">
        <w:rPr>
          <w:rFonts w:ascii="Calibri" w:hAnsi="Calibri" w:cs="Calibri"/>
          <w:sz w:val="24"/>
        </w:rPr>
        <w:t>pyspark.streaming</w:t>
      </w:r>
      <w:proofErr w:type="spellEnd"/>
      <w:r w:rsidRPr="00F3227F">
        <w:rPr>
          <w:rFonts w:ascii="Calibri" w:hAnsi="Calibri" w:cs="Calibri"/>
          <w:sz w:val="24"/>
        </w:rPr>
        <w:t xml:space="preserve"> module — </w:t>
      </w:r>
      <w:proofErr w:type="spellStart"/>
      <w:r w:rsidRPr="00F3227F">
        <w:rPr>
          <w:rFonts w:ascii="Calibri" w:hAnsi="Calibri" w:cs="Calibri"/>
          <w:sz w:val="24"/>
        </w:rPr>
        <w:t>PySpark</w:t>
      </w:r>
      <w:proofErr w:type="spellEnd"/>
      <w:r w:rsidRPr="00F3227F">
        <w:rPr>
          <w:rFonts w:ascii="Calibri" w:hAnsi="Calibri" w:cs="Calibri"/>
          <w:sz w:val="24"/>
        </w:rPr>
        <w:t xml:space="preserve"> 2.1.1 documentation.” https://spark.apache.org/docs/2.1.1/api/python/pyspark.streaming.html (accessed May 11, 2023).</w:t>
      </w:r>
    </w:p>
    <w:p w14:paraId="69D76721"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9]</w:t>
      </w:r>
      <w:r w:rsidRPr="00F3227F">
        <w:rPr>
          <w:rFonts w:ascii="Calibri" w:hAnsi="Calibri" w:cs="Calibri"/>
          <w:sz w:val="24"/>
        </w:rPr>
        <w:tab/>
        <w:t>“</w:t>
      </w:r>
      <w:proofErr w:type="spellStart"/>
      <w:r w:rsidRPr="00F3227F">
        <w:rPr>
          <w:rFonts w:ascii="Calibri" w:hAnsi="Calibri" w:cs="Calibri"/>
          <w:sz w:val="24"/>
        </w:rPr>
        <w:t>MLlib</w:t>
      </w:r>
      <w:proofErr w:type="spellEnd"/>
      <w:r w:rsidRPr="00F3227F">
        <w:rPr>
          <w:rFonts w:ascii="Calibri" w:hAnsi="Calibri" w:cs="Calibri"/>
          <w:sz w:val="24"/>
        </w:rPr>
        <w:t>: Main Guide - Spark 3.4.0 Documentation.” https://spark.apache.org/docs/latest/ml-guide.html (accessed May 11, 2023).</w:t>
      </w:r>
    </w:p>
    <w:p w14:paraId="079C5ACC"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0]</w:t>
      </w:r>
      <w:r w:rsidRPr="00F3227F">
        <w:rPr>
          <w:rFonts w:ascii="Calibri" w:hAnsi="Calibri" w:cs="Calibri"/>
          <w:sz w:val="24"/>
        </w:rPr>
        <w:tab/>
        <w:t>“Applications | Research | Canadian Institute for Cybersecurity | UNB.” https://www.unb.ca/cic/research/applications.html (accessed May 11, 2023).</w:t>
      </w:r>
    </w:p>
    <w:p w14:paraId="1453F69D"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1]</w:t>
      </w:r>
      <w:r w:rsidRPr="00F3227F">
        <w:rPr>
          <w:rFonts w:ascii="Calibri" w:hAnsi="Calibri" w:cs="Calibri"/>
          <w:sz w:val="24"/>
        </w:rPr>
        <w:tab/>
        <w:t xml:space="preserve">J. L. Leevy and T. M. </w:t>
      </w:r>
      <w:proofErr w:type="spellStart"/>
      <w:r w:rsidRPr="00F3227F">
        <w:rPr>
          <w:rFonts w:ascii="Calibri" w:hAnsi="Calibri" w:cs="Calibri"/>
          <w:sz w:val="24"/>
        </w:rPr>
        <w:t>Khoshgoftaar</w:t>
      </w:r>
      <w:proofErr w:type="spellEnd"/>
      <w:r w:rsidRPr="00F3227F">
        <w:rPr>
          <w:rFonts w:ascii="Calibri" w:hAnsi="Calibri" w:cs="Calibri"/>
          <w:sz w:val="24"/>
        </w:rPr>
        <w:t xml:space="preserve">, “A survey and analysis of intrusion detection models based on CSE-CIC-IDS2018 Big Data,” </w:t>
      </w:r>
      <w:r w:rsidRPr="00F3227F">
        <w:rPr>
          <w:rFonts w:ascii="Calibri" w:hAnsi="Calibri" w:cs="Calibri"/>
          <w:i/>
          <w:iCs/>
          <w:sz w:val="24"/>
        </w:rPr>
        <w:t>J. Big Data</w:t>
      </w:r>
      <w:r w:rsidRPr="00F3227F">
        <w:rPr>
          <w:rFonts w:ascii="Calibri" w:hAnsi="Calibri" w:cs="Calibri"/>
          <w:sz w:val="24"/>
        </w:rPr>
        <w:t>, vol. 7, no. 1, p. 104, Nov. 2020, doi: 10.1186/s40537-020-00382-x.</w:t>
      </w:r>
    </w:p>
    <w:p w14:paraId="7428A8D8"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2]</w:t>
      </w:r>
      <w:r w:rsidRPr="00F3227F">
        <w:rPr>
          <w:rFonts w:ascii="Calibri" w:hAnsi="Calibri" w:cs="Calibri"/>
          <w:sz w:val="24"/>
        </w:rPr>
        <w:tab/>
        <w:t xml:space="preserve">A. </w:t>
      </w:r>
      <w:proofErr w:type="spellStart"/>
      <w:r w:rsidRPr="00F3227F">
        <w:rPr>
          <w:rFonts w:ascii="Calibri" w:hAnsi="Calibri" w:cs="Calibri"/>
          <w:sz w:val="24"/>
        </w:rPr>
        <w:t>Khraisat</w:t>
      </w:r>
      <w:proofErr w:type="spellEnd"/>
      <w:r w:rsidRPr="00F3227F">
        <w:rPr>
          <w:rFonts w:ascii="Calibri" w:hAnsi="Calibri" w:cs="Calibri"/>
          <w:sz w:val="24"/>
        </w:rPr>
        <w:t xml:space="preserve">, I. Gondal, P. </w:t>
      </w:r>
      <w:proofErr w:type="spellStart"/>
      <w:r w:rsidRPr="00F3227F">
        <w:rPr>
          <w:rFonts w:ascii="Calibri" w:hAnsi="Calibri" w:cs="Calibri"/>
          <w:sz w:val="24"/>
        </w:rPr>
        <w:t>Vamplew</w:t>
      </w:r>
      <w:proofErr w:type="spellEnd"/>
      <w:r w:rsidRPr="00F3227F">
        <w:rPr>
          <w:rFonts w:ascii="Calibri" w:hAnsi="Calibri" w:cs="Calibri"/>
          <w:sz w:val="24"/>
        </w:rPr>
        <w:t xml:space="preserve">, and J. </w:t>
      </w:r>
      <w:proofErr w:type="spellStart"/>
      <w:r w:rsidRPr="00F3227F">
        <w:rPr>
          <w:rFonts w:ascii="Calibri" w:hAnsi="Calibri" w:cs="Calibri"/>
          <w:sz w:val="24"/>
        </w:rPr>
        <w:t>Kamruzzaman</w:t>
      </w:r>
      <w:proofErr w:type="spellEnd"/>
      <w:r w:rsidRPr="00F3227F">
        <w:rPr>
          <w:rFonts w:ascii="Calibri" w:hAnsi="Calibri" w:cs="Calibri"/>
          <w:sz w:val="24"/>
        </w:rPr>
        <w:t xml:space="preserve">, “Survey of intrusion detection systems: techniques, datasets and challenges,” </w:t>
      </w:r>
      <w:r w:rsidRPr="00F3227F">
        <w:rPr>
          <w:rFonts w:ascii="Calibri" w:hAnsi="Calibri" w:cs="Calibri"/>
          <w:i/>
          <w:iCs/>
          <w:sz w:val="24"/>
        </w:rPr>
        <w:t>Cybersecurity</w:t>
      </w:r>
      <w:r w:rsidRPr="00F3227F">
        <w:rPr>
          <w:rFonts w:ascii="Calibri" w:hAnsi="Calibri" w:cs="Calibri"/>
          <w:sz w:val="24"/>
        </w:rPr>
        <w:t>, vol. 2, no. 1, p. 20, Jul. 2019, doi: 10.1186/s42400-019-0038-7.</w:t>
      </w:r>
    </w:p>
    <w:p w14:paraId="56E24F11"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3]</w:t>
      </w:r>
      <w:r w:rsidRPr="00F3227F">
        <w:rPr>
          <w:rFonts w:ascii="Calibri" w:hAnsi="Calibri" w:cs="Calibri"/>
          <w:sz w:val="24"/>
        </w:rPr>
        <w:tab/>
        <w:t>A. C. Solutions, “Why Next Generation IDS Systems are Flawed.” https://blog.ariacybersecurity.com/blog/why-next-generation-ids-systems-are-flawed (accessed May 09, 2023).</w:t>
      </w:r>
    </w:p>
    <w:p w14:paraId="43002EE5"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4]</w:t>
      </w:r>
      <w:r w:rsidRPr="00F3227F">
        <w:rPr>
          <w:rFonts w:ascii="Calibri" w:hAnsi="Calibri" w:cs="Calibri"/>
          <w:sz w:val="24"/>
        </w:rPr>
        <w:tab/>
        <w:t>Amrit Pal Singh, “Analysis of Host-Based and Network-Based Intrusion Detection System”.</w:t>
      </w:r>
    </w:p>
    <w:p w14:paraId="7913DA5C"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5]</w:t>
      </w:r>
      <w:r w:rsidRPr="00F3227F">
        <w:rPr>
          <w:rFonts w:ascii="Calibri" w:hAnsi="Calibri" w:cs="Calibri"/>
          <w:sz w:val="24"/>
        </w:rPr>
        <w:tab/>
        <w:t xml:space="preserve">S. M. Othman, F. M. Ba-Alwi, N. T. </w:t>
      </w:r>
      <w:proofErr w:type="spellStart"/>
      <w:r w:rsidRPr="00F3227F">
        <w:rPr>
          <w:rFonts w:ascii="Calibri" w:hAnsi="Calibri" w:cs="Calibri"/>
          <w:sz w:val="24"/>
        </w:rPr>
        <w:t>Alsohybe</w:t>
      </w:r>
      <w:proofErr w:type="spellEnd"/>
      <w:r w:rsidRPr="00F3227F">
        <w:rPr>
          <w:rFonts w:ascii="Calibri" w:hAnsi="Calibri" w:cs="Calibri"/>
          <w:sz w:val="24"/>
        </w:rPr>
        <w:t>, and A. Y. Al-</w:t>
      </w:r>
      <w:proofErr w:type="spellStart"/>
      <w:r w:rsidRPr="00F3227F">
        <w:rPr>
          <w:rFonts w:ascii="Calibri" w:hAnsi="Calibri" w:cs="Calibri"/>
          <w:sz w:val="24"/>
        </w:rPr>
        <w:t>Hashida</w:t>
      </w:r>
      <w:proofErr w:type="spellEnd"/>
      <w:r w:rsidRPr="00F3227F">
        <w:rPr>
          <w:rFonts w:ascii="Calibri" w:hAnsi="Calibri" w:cs="Calibri"/>
          <w:sz w:val="24"/>
        </w:rPr>
        <w:t xml:space="preserve">, “Intrusion detection model using machine learning algorithm on Big Data environment,” </w:t>
      </w:r>
      <w:r w:rsidRPr="00F3227F">
        <w:rPr>
          <w:rFonts w:ascii="Calibri" w:hAnsi="Calibri" w:cs="Calibri"/>
          <w:i/>
          <w:iCs/>
          <w:sz w:val="24"/>
        </w:rPr>
        <w:t>J. Big Data</w:t>
      </w:r>
      <w:r w:rsidRPr="00F3227F">
        <w:rPr>
          <w:rFonts w:ascii="Calibri" w:hAnsi="Calibri" w:cs="Calibri"/>
          <w:sz w:val="24"/>
        </w:rPr>
        <w:t>, vol. 5, no. 1, p. 34, Sep. 2018, doi: 10.1186/s40537-018-0145-4.</w:t>
      </w:r>
    </w:p>
    <w:p w14:paraId="09ACED17"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6]</w:t>
      </w:r>
      <w:r w:rsidRPr="00F3227F">
        <w:rPr>
          <w:rFonts w:ascii="Calibri" w:hAnsi="Calibri" w:cs="Calibri"/>
          <w:sz w:val="24"/>
        </w:rPr>
        <w:tab/>
        <w:t xml:space="preserve">N. </w:t>
      </w:r>
      <w:proofErr w:type="spellStart"/>
      <w:r w:rsidRPr="00F3227F">
        <w:rPr>
          <w:rFonts w:ascii="Calibri" w:hAnsi="Calibri" w:cs="Calibri"/>
          <w:sz w:val="24"/>
        </w:rPr>
        <w:t>Farnaaz</w:t>
      </w:r>
      <w:proofErr w:type="spellEnd"/>
      <w:r w:rsidRPr="00F3227F">
        <w:rPr>
          <w:rFonts w:ascii="Calibri" w:hAnsi="Calibri" w:cs="Calibri"/>
          <w:sz w:val="24"/>
        </w:rPr>
        <w:t xml:space="preserve"> and M. A. Jabbar, “Random Forest </w:t>
      </w:r>
      <w:proofErr w:type="spellStart"/>
      <w:r w:rsidRPr="00F3227F">
        <w:rPr>
          <w:rFonts w:ascii="Calibri" w:hAnsi="Calibri" w:cs="Calibri"/>
          <w:sz w:val="24"/>
        </w:rPr>
        <w:t>Modeling</w:t>
      </w:r>
      <w:proofErr w:type="spellEnd"/>
      <w:r w:rsidRPr="00F3227F">
        <w:rPr>
          <w:rFonts w:ascii="Calibri" w:hAnsi="Calibri" w:cs="Calibri"/>
          <w:sz w:val="24"/>
        </w:rPr>
        <w:t xml:space="preserve"> for Network Intrusion Detection System,” </w:t>
      </w:r>
      <w:r w:rsidRPr="00F3227F">
        <w:rPr>
          <w:rFonts w:ascii="Calibri" w:hAnsi="Calibri" w:cs="Calibri"/>
          <w:i/>
          <w:iCs/>
          <w:sz w:val="24"/>
        </w:rPr>
        <w:t xml:space="preserve">Procedia </w:t>
      </w:r>
      <w:proofErr w:type="spellStart"/>
      <w:r w:rsidRPr="00F3227F">
        <w:rPr>
          <w:rFonts w:ascii="Calibri" w:hAnsi="Calibri" w:cs="Calibri"/>
          <w:i/>
          <w:iCs/>
          <w:sz w:val="24"/>
        </w:rPr>
        <w:t>Comput</w:t>
      </w:r>
      <w:proofErr w:type="spellEnd"/>
      <w:r w:rsidRPr="00F3227F">
        <w:rPr>
          <w:rFonts w:ascii="Calibri" w:hAnsi="Calibri" w:cs="Calibri"/>
          <w:i/>
          <w:iCs/>
          <w:sz w:val="24"/>
        </w:rPr>
        <w:t>. Sci.</w:t>
      </w:r>
      <w:r w:rsidRPr="00F3227F">
        <w:rPr>
          <w:rFonts w:ascii="Calibri" w:hAnsi="Calibri" w:cs="Calibri"/>
          <w:sz w:val="24"/>
        </w:rPr>
        <w:t>, vol. 89, pp. 213–217, Jan. 2016, doi: 10.1016/j.procs.2016.06.047.</w:t>
      </w:r>
    </w:p>
    <w:p w14:paraId="4A1053F6"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7]</w:t>
      </w:r>
      <w:r w:rsidRPr="00F3227F">
        <w:rPr>
          <w:rFonts w:ascii="Calibri" w:hAnsi="Calibri" w:cs="Calibri"/>
          <w:sz w:val="24"/>
        </w:rPr>
        <w:tab/>
        <w:t xml:space="preserve">P. Verma, S. Anwar, S. Khan, and S. B. Mane, “Network Intrusion Detection Using Clustering and Gradient Boosting,” in </w:t>
      </w:r>
      <w:r w:rsidRPr="00F3227F">
        <w:rPr>
          <w:rFonts w:ascii="Calibri" w:hAnsi="Calibri" w:cs="Calibri"/>
          <w:i/>
          <w:iCs/>
          <w:sz w:val="24"/>
        </w:rPr>
        <w:t>2018 9th International Conference on Computing, Communication and Networking Technologies (ICCCNT)</w:t>
      </w:r>
      <w:r w:rsidRPr="00F3227F">
        <w:rPr>
          <w:rFonts w:ascii="Calibri" w:hAnsi="Calibri" w:cs="Calibri"/>
          <w:sz w:val="24"/>
        </w:rPr>
        <w:t>, Jul. 2018, pp. 1–7. doi: 10.1109/ICCCNT.2018.8494186.</w:t>
      </w:r>
    </w:p>
    <w:p w14:paraId="6F71DE94"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8]</w:t>
      </w:r>
      <w:r w:rsidRPr="00F3227F">
        <w:rPr>
          <w:rFonts w:ascii="Calibri" w:hAnsi="Calibri" w:cs="Calibri"/>
          <w:sz w:val="24"/>
        </w:rPr>
        <w:tab/>
        <w:t xml:space="preserve">D. S. Kim and J. S. Park, “Network-Based Intrusion Detection with Support Vector Machines,” in </w:t>
      </w:r>
      <w:r w:rsidRPr="00F3227F">
        <w:rPr>
          <w:rFonts w:ascii="Calibri" w:hAnsi="Calibri" w:cs="Calibri"/>
          <w:i/>
          <w:iCs/>
          <w:sz w:val="24"/>
        </w:rPr>
        <w:t>Information Networking</w:t>
      </w:r>
      <w:r w:rsidRPr="00F3227F">
        <w:rPr>
          <w:rFonts w:ascii="Calibri" w:hAnsi="Calibri" w:cs="Calibri"/>
          <w:sz w:val="24"/>
        </w:rPr>
        <w:t>, H.-K. Kahng, Ed., in Lecture Notes in Computer Science. Berlin, Heidelberg: Springer, 2003, pp. 747–756. doi: 10.1007/978-3-540-45235-5_73.</w:t>
      </w:r>
    </w:p>
    <w:p w14:paraId="7E74C847"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19]</w:t>
      </w:r>
      <w:r w:rsidRPr="00F3227F">
        <w:rPr>
          <w:rFonts w:ascii="Calibri" w:hAnsi="Calibri" w:cs="Calibri"/>
          <w:sz w:val="24"/>
        </w:rPr>
        <w:tab/>
        <w:t xml:space="preserve">Y. Liao and V. R. Vemuri, “Use of K-Nearest </w:t>
      </w:r>
      <w:proofErr w:type="spellStart"/>
      <w:r w:rsidRPr="00F3227F">
        <w:rPr>
          <w:rFonts w:ascii="Calibri" w:hAnsi="Calibri" w:cs="Calibri"/>
          <w:sz w:val="24"/>
        </w:rPr>
        <w:t>Neighbor</w:t>
      </w:r>
      <w:proofErr w:type="spellEnd"/>
      <w:r w:rsidRPr="00F3227F">
        <w:rPr>
          <w:rFonts w:ascii="Calibri" w:hAnsi="Calibri" w:cs="Calibri"/>
          <w:sz w:val="24"/>
        </w:rPr>
        <w:t xml:space="preserve"> classifier for intrusion detection11An earlier version of this paper is to appear in the Proceedings of the 11th USENIX Security Symposium, San Francisco, CA, August 2002,” </w:t>
      </w:r>
      <w:proofErr w:type="spellStart"/>
      <w:r w:rsidRPr="00F3227F">
        <w:rPr>
          <w:rFonts w:ascii="Calibri" w:hAnsi="Calibri" w:cs="Calibri"/>
          <w:i/>
          <w:iCs/>
          <w:sz w:val="24"/>
        </w:rPr>
        <w:t>Comput</w:t>
      </w:r>
      <w:proofErr w:type="spellEnd"/>
      <w:r w:rsidRPr="00F3227F">
        <w:rPr>
          <w:rFonts w:ascii="Calibri" w:hAnsi="Calibri" w:cs="Calibri"/>
          <w:i/>
          <w:iCs/>
          <w:sz w:val="24"/>
        </w:rPr>
        <w:t xml:space="preserve">. </w:t>
      </w:r>
      <w:proofErr w:type="spellStart"/>
      <w:r w:rsidRPr="00F3227F">
        <w:rPr>
          <w:rFonts w:ascii="Calibri" w:hAnsi="Calibri" w:cs="Calibri"/>
          <w:i/>
          <w:iCs/>
          <w:sz w:val="24"/>
        </w:rPr>
        <w:t>Secur</w:t>
      </w:r>
      <w:proofErr w:type="spellEnd"/>
      <w:r w:rsidRPr="00F3227F">
        <w:rPr>
          <w:rFonts w:ascii="Calibri" w:hAnsi="Calibri" w:cs="Calibri"/>
          <w:i/>
          <w:iCs/>
          <w:sz w:val="24"/>
        </w:rPr>
        <w:t>.</w:t>
      </w:r>
      <w:r w:rsidRPr="00F3227F">
        <w:rPr>
          <w:rFonts w:ascii="Calibri" w:hAnsi="Calibri" w:cs="Calibri"/>
          <w:sz w:val="24"/>
        </w:rPr>
        <w:t>, vol. 21, no. 5, pp. 439–448, Oct. 2002, doi: 10.1016/S0167-4048(02)00514-X.</w:t>
      </w:r>
    </w:p>
    <w:p w14:paraId="6134370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0]</w:t>
      </w:r>
      <w:r w:rsidRPr="00F3227F">
        <w:rPr>
          <w:rFonts w:ascii="Calibri" w:hAnsi="Calibri" w:cs="Calibri"/>
          <w:sz w:val="24"/>
        </w:rPr>
        <w:tab/>
        <w:t xml:space="preserve">“UCI Machine Learning Repository: KDD Cup 1999 Data </w:t>
      </w:r>
      <w:proofErr w:type="spellStart"/>
      <w:r w:rsidRPr="00F3227F">
        <w:rPr>
          <w:rFonts w:ascii="Calibri" w:hAnsi="Calibri" w:cs="Calibri"/>
          <w:sz w:val="24"/>
        </w:rPr>
        <w:t>Data</w:t>
      </w:r>
      <w:proofErr w:type="spellEnd"/>
      <w:r w:rsidRPr="00F3227F">
        <w:rPr>
          <w:rFonts w:ascii="Calibri" w:hAnsi="Calibri" w:cs="Calibri"/>
          <w:sz w:val="24"/>
        </w:rPr>
        <w:t xml:space="preserve"> Set.” https://archive.ics.uci.edu/ml/datasets/kdd+cup+1999+data (accessed May 10, 2023).</w:t>
      </w:r>
    </w:p>
    <w:p w14:paraId="2B2F6B99"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1]</w:t>
      </w:r>
      <w:r w:rsidRPr="00F3227F">
        <w:rPr>
          <w:rFonts w:ascii="Calibri" w:hAnsi="Calibri" w:cs="Calibri"/>
          <w:sz w:val="24"/>
        </w:rPr>
        <w:tab/>
        <w:t>“NSL-KDD | Datasets | Research | Canadian Institute for Cybersecurity | UNB.” https://www.unb.ca/cic/datasets/nsl.html (accessed May 10, 2023).</w:t>
      </w:r>
    </w:p>
    <w:p w14:paraId="553F899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2]</w:t>
      </w:r>
      <w:r w:rsidRPr="00F3227F">
        <w:rPr>
          <w:rFonts w:ascii="Calibri" w:hAnsi="Calibri" w:cs="Calibri"/>
          <w:sz w:val="24"/>
        </w:rPr>
        <w:tab/>
        <w:t xml:space="preserve">“(PDF) A Survey of CNN-Based Network Intrusion Detection,” </w:t>
      </w:r>
      <w:r w:rsidRPr="00F3227F">
        <w:rPr>
          <w:rFonts w:ascii="Calibri" w:hAnsi="Calibri" w:cs="Calibri"/>
          <w:i/>
          <w:iCs/>
          <w:sz w:val="24"/>
        </w:rPr>
        <w:t>ResearchGate</w:t>
      </w:r>
      <w:r w:rsidRPr="00F3227F">
        <w:rPr>
          <w:rFonts w:ascii="Calibri" w:hAnsi="Calibri" w:cs="Calibri"/>
          <w:sz w:val="24"/>
        </w:rPr>
        <w:t>, doi: 10.3390/app12168162.</w:t>
      </w:r>
    </w:p>
    <w:p w14:paraId="018DA0B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lastRenderedPageBreak/>
        <w:t>[23]</w:t>
      </w:r>
      <w:r w:rsidRPr="00F3227F">
        <w:rPr>
          <w:rFonts w:ascii="Calibri" w:hAnsi="Calibri" w:cs="Calibri"/>
          <w:sz w:val="24"/>
        </w:rPr>
        <w:tab/>
        <w:t xml:space="preserve">F. </w:t>
      </w:r>
      <w:proofErr w:type="spellStart"/>
      <w:r w:rsidRPr="00F3227F">
        <w:rPr>
          <w:rFonts w:ascii="Calibri" w:hAnsi="Calibri" w:cs="Calibri"/>
          <w:sz w:val="24"/>
        </w:rPr>
        <w:t>Laghrissi</w:t>
      </w:r>
      <w:proofErr w:type="spellEnd"/>
      <w:r w:rsidRPr="00F3227F">
        <w:rPr>
          <w:rFonts w:ascii="Calibri" w:hAnsi="Calibri" w:cs="Calibri"/>
          <w:sz w:val="24"/>
        </w:rPr>
        <w:t xml:space="preserve">, S. </w:t>
      </w:r>
      <w:proofErr w:type="spellStart"/>
      <w:r w:rsidRPr="00F3227F">
        <w:rPr>
          <w:rFonts w:ascii="Calibri" w:hAnsi="Calibri" w:cs="Calibri"/>
          <w:sz w:val="24"/>
        </w:rPr>
        <w:t>Douzi</w:t>
      </w:r>
      <w:proofErr w:type="spellEnd"/>
      <w:r w:rsidRPr="00F3227F">
        <w:rPr>
          <w:rFonts w:ascii="Calibri" w:hAnsi="Calibri" w:cs="Calibri"/>
          <w:sz w:val="24"/>
        </w:rPr>
        <w:t xml:space="preserve">, K. </w:t>
      </w:r>
      <w:proofErr w:type="spellStart"/>
      <w:r w:rsidRPr="00F3227F">
        <w:rPr>
          <w:rFonts w:ascii="Calibri" w:hAnsi="Calibri" w:cs="Calibri"/>
          <w:sz w:val="24"/>
        </w:rPr>
        <w:t>Douzi</w:t>
      </w:r>
      <w:proofErr w:type="spellEnd"/>
      <w:r w:rsidRPr="00F3227F">
        <w:rPr>
          <w:rFonts w:ascii="Calibri" w:hAnsi="Calibri" w:cs="Calibri"/>
          <w:sz w:val="24"/>
        </w:rPr>
        <w:t xml:space="preserve">, and B. </w:t>
      </w:r>
      <w:proofErr w:type="spellStart"/>
      <w:r w:rsidRPr="00F3227F">
        <w:rPr>
          <w:rFonts w:ascii="Calibri" w:hAnsi="Calibri" w:cs="Calibri"/>
          <w:sz w:val="24"/>
        </w:rPr>
        <w:t>Hssina</w:t>
      </w:r>
      <w:proofErr w:type="spellEnd"/>
      <w:r w:rsidRPr="00F3227F">
        <w:rPr>
          <w:rFonts w:ascii="Calibri" w:hAnsi="Calibri" w:cs="Calibri"/>
          <w:sz w:val="24"/>
        </w:rPr>
        <w:t xml:space="preserve">, “Intrusion detection systems using long short-term memory (LSTM),” </w:t>
      </w:r>
      <w:r w:rsidRPr="00F3227F">
        <w:rPr>
          <w:rFonts w:ascii="Calibri" w:hAnsi="Calibri" w:cs="Calibri"/>
          <w:i/>
          <w:iCs/>
          <w:sz w:val="24"/>
        </w:rPr>
        <w:t>J. Big Data</w:t>
      </w:r>
      <w:r w:rsidRPr="00F3227F">
        <w:rPr>
          <w:rFonts w:ascii="Calibri" w:hAnsi="Calibri" w:cs="Calibri"/>
          <w:sz w:val="24"/>
        </w:rPr>
        <w:t>, vol. 8, no. 1, p. 65, May 2021, doi: 10.1186/s40537-021-00448-4.</w:t>
      </w:r>
    </w:p>
    <w:p w14:paraId="315AB3C4"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4]</w:t>
      </w:r>
      <w:r w:rsidRPr="00F3227F">
        <w:rPr>
          <w:rFonts w:ascii="Calibri" w:hAnsi="Calibri" w:cs="Calibri"/>
          <w:sz w:val="24"/>
        </w:rPr>
        <w:tab/>
        <w:t xml:space="preserve">A. Singh and J. Jang-Jaccard, “Autoencoder-based Unsupervised Intrusion Detection using Multi-Scale Convolutional Recurrent Networks.” </w:t>
      </w:r>
      <w:proofErr w:type="spellStart"/>
      <w:r w:rsidRPr="00F3227F">
        <w:rPr>
          <w:rFonts w:ascii="Calibri" w:hAnsi="Calibri" w:cs="Calibri"/>
          <w:sz w:val="24"/>
        </w:rPr>
        <w:t>arXiv</w:t>
      </w:r>
      <w:proofErr w:type="spellEnd"/>
      <w:r w:rsidRPr="00F3227F">
        <w:rPr>
          <w:rFonts w:ascii="Calibri" w:hAnsi="Calibri" w:cs="Calibri"/>
          <w:sz w:val="24"/>
        </w:rPr>
        <w:t>, Apr. 07, 2022. Accessed: May 09, 2023. [Online]. Available: http://arxiv.org/abs/2204.03779</w:t>
      </w:r>
    </w:p>
    <w:p w14:paraId="7FAF3DA4"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5]</w:t>
      </w:r>
      <w:r w:rsidRPr="00F3227F">
        <w:rPr>
          <w:rFonts w:ascii="Calibri" w:hAnsi="Calibri" w:cs="Calibri"/>
          <w:sz w:val="24"/>
        </w:rPr>
        <w:tab/>
        <w:t>“Intrusion Detection Using Principal Component Analysis and Support Vector Machines | IEEE Conference Publication | IEEE Xplore.” https://ieeexplore.ieee.org/document/9264568 (accessed May 10, 2023).</w:t>
      </w:r>
    </w:p>
    <w:p w14:paraId="00DCC750"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6]</w:t>
      </w:r>
      <w:r w:rsidRPr="00F3227F">
        <w:rPr>
          <w:rFonts w:ascii="Calibri" w:hAnsi="Calibri" w:cs="Calibri"/>
          <w:sz w:val="24"/>
        </w:rPr>
        <w:tab/>
        <w:t xml:space="preserve">F. Amiri, M. Rezaei Yousefi, C. Lucas, A. </w:t>
      </w:r>
      <w:proofErr w:type="spellStart"/>
      <w:r w:rsidRPr="00F3227F">
        <w:rPr>
          <w:rFonts w:ascii="Calibri" w:hAnsi="Calibri" w:cs="Calibri"/>
          <w:sz w:val="24"/>
        </w:rPr>
        <w:t>Shakery</w:t>
      </w:r>
      <w:proofErr w:type="spellEnd"/>
      <w:r w:rsidRPr="00F3227F">
        <w:rPr>
          <w:rFonts w:ascii="Calibri" w:hAnsi="Calibri" w:cs="Calibri"/>
          <w:sz w:val="24"/>
        </w:rPr>
        <w:t xml:space="preserve">, and N. Yazdani, “Mutual information-based feature selection for intrusion detection systems,” </w:t>
      </w:r>
      <w:r w:rsidRPr="00F3227F">
        <w:rPr>
          <w:rFonts w:ascii="Calibri" w:hAnsi="Calibri" w:cs="Calibri"/>
          <w:i/>
          <w:iCs/>
          <w:sz w:val="24"/>
        </w:rPr>
        <w:t xml:space="preserve">J </w:t>
      </w:r>
      <w:proofErr w:type="spellStart"/>
      <w:r w:rsidRPr="00F3227F">
        <w:rPr>
          <w:rFonts w:ascii="Calibri" w:hAnsi="Calibri" w:cs="Calibri"/>
          <w:i/>
          <w:iCs/>
          <w:sz w:val="24"/>
        </w:rPr>
        <w:t>Netw</w:t>
      </w:r>
      <w:proofErr w:type="spellEnd"/>
      <w:r w:rsidRPr="00F3227F">
        <w:rPr>
          <w:rFonts w:ascii="Calibri" w:hAnsi="Calibri" w:cs="Calibri"/>
          <w:i/>
          <w:iCs/>
          <w:sz w:val="24"/>
        </w:rPr>
        <w:t xml:space="preserve">. </w:t>
      </w:r>
      <w:proofErr w:type="spellStart"/>
      <w:r w:rsidRPr="00F3227F">
        <w:rPr>
          <w:rFonts w:ascii="Calibri" w:hAnsi="Calibri" w:cs="Calibri"/>
          <w:i/>
          <w:iCs/>
          <w:sz w:val="24"/>
        </w:rPr>
        <w:t>Comput</w:t>
      </w:r>
      <w:proofErr w:type="spellEnd"/>
      <w:r w:rsidRPr="00F3227F">
        <w:rPr>
          <w:rFonts w:ascii="Calibri" w:hAnsi="Calibri" w:cs="Calibri"/>
          <w:i/>
          <w:iCs/>
          <w:sz w:val="24"/>
        </w:rPr>
        <w:t>. Appl.</w:t>
      </w:r>
      <w:r w:rsidRPr="00F3227F">
        <w:rPr>
          <w:rFonts w:ascii="Calibri" w:hAnsi="Calibri" w:cs="Calibri"/>
          <w:sz w:val="24"/>
        </w:rPr>
        <w:t>, vol. 34, pp. 1184–1199, Jul. 2011, doi: 10.1016/j.jnca.2011.01.002.</w:t>
      </w:r>
    </w:p>
    <w:p w14:paraId="30D6F432"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7]</w:t>
      </w:r>
      <w:r w:rsidRPr="00F3227F">
        <w:rPr>
          <w:rFonts w:ascii="Calibri" w:hAnsi="Calibri" w:cs="Calibri"/>
          <w:sz w:val="24"/>
        </w:rPr>
        <w:tab/>
        <w:t>“IDS 2018 | Datasets | Research | Canadian Institute for Cybersecurity | UNB.” https://www.unb.ca/cic/datasets/ids-2018.html (accessed Mar. 17, 2023).</w:t>
      </w:r>
    </w:p>
    <w:p w14:paraId="4162FB7B"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8]</w:t>
      </w:r>
      <w:r w:rsidRPr="00F3227F">
        <w:rPr>
          <w:rFonts w:ascii="Calibri" w:hAnsi="Calibri" w:cs="Calibri"/>
          <w:sz w:val="24"/>
        </w:rPr>
        <w:tab/>
        <w:t>“</w:t>
      </w:r>
      <w:proofErr w:type="spellStart"/>
      <w:r w:rsidRPr="00F3227F">
        <w:rPr>
          <w:rFonts w:ascii="Calibri" w:hAnsi="Calibri" w:cs="Calibri"/>
          <w:sz w:val="24"/>
        </w:rPr>
        <w:t>cic</w:t>
      </w:r>
      <w:proofErr w:type="spellEnd"/>
      <w:r w:rsidRPr="00F3227F">
        <w:rPr>
          <w:rFonts w:ascii="Calibri" w:hAnsi="Calibri" w:cs="Calibri"/>
          <w:sz w:val="24"/>
        </w:rPr>
        <w:t>-ids 2018 ML classification day9 (Unbalanced) | Kaggle.” https://www.kaggle.com/code/kareemayman10/cic-ids-2018-ml-classification-day9-unbalanced (accessed Mar. 17, 2023).</w:t>
      </w:r>
    </w:p>
    <w:p w14:paraId="0D567072"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29]</w:t>
      </w:r>
      <w:r w:rsidRPr="00F3227F">
        <w:rPr>
          <w:rFonts w:ascii="Calibri" w:hAnsi="Calibri" w:cs="Calibri"/>
          <w:sz w:val="24"/>
        </w:rPr>
        <w:tab/>
        <w:t xml:space="preserve">“Method of </w:t>
      </w:r>
      <w:proofErr w:type="spellStart"/>
      <w:r w:rsidRPr="00F3227F">
        <w:rPr>
          <w:rFonts w:ascii="Calibri" w:hAnsi="Calibri" w:cs="Calibri"/>
          <w:sz w:val="24"/>
        </w:rPr>
        <w:t>analyzing</w:t>
      </w:r>
      <w:proofErr w:type="spellEnd"/>
      <w:r w:rsidRPr="00F3227F">
        <w:rPr>
          <w:rFonts w:ascii="Calibri" w:hAnsi="Calibri" w:cs="Calibri"/>
          <w:sz w:val="24"/>
        </w:rPr>
        <w:t xml:space="preserve"> computer traffic based on recurrent neural networks - </w:t>
      </w:r>
      <w:proofErr w:type="spellStart"/>
      <w:r w:rsidRPr="00F3227F">
        <w:rPr>
          <w:rFonts w:ascii="Calibri" w:hAnsi="Calibri" w:cs="Calibri"/>
          <w:sz w:val="24"/>
        </w:rPr>
        <w:t>IOPscience</w:t>
      </w:r>
      <w:proofErr w:type="spellEnd"/>
      <w:r w:rsidRPr="00F3227F">
        <w:rPr>
          <w:rFonts w:ascii="Calibri" w:hAnsi="Calibri" w:cs="Calibri"/>
          <w:sz w:val="24"/>
        </w:rPr>
        <w:t>.” https://iopscience.iop.org/article/10.1088/1742-6596/1353/1/012133/meta (accessed Mar. 17, 2023).</w:t>
      </w:r>
    </w:p>
    <w:p w14:paraId="48247D9C"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0]</w:t>
      </w:r>
      <w:r w:rsidRPr="00F3227F">
        <w:rPr>
          <w:rFonts w:ascii="Calibri" w:hAnsi="Calibri" w:cs="Calibri"/>
          <w:sz w:val="24"/>
        </w:rPr>
        <w:tab/>
        <w:t xml:space="preserve">L. </w:t>
      </w:r>
      <w:proofErr w:type="spellStart"/>
      <w:r w:rsidRPr="00F3227F">
        <w:rPr>
          <w:rFonts w:ascii="Calibri" w:hAnsi="Calibri" w:cs="Calibri"/>
          <w:sz w:val="24"/>
        </w:rPr>
        <w:t>D’hooge</w:t>
      </w:r>
      <w:proofErr w:type="spellEnd"/>
      <w:r w:rsidRPr="00F3227F">
        <w:rPr>
          <w:rFonts w:ascii="Calibri" w:hAnsi="Calibri" w:cs="Calibri"/>
          <w:sz w:val="24"/>
        </w:rPr>
        <w:t xml:space="preserve">, T. Wauters, B. </w:t>
      </w:r>
      <w:proofErr w:type="spellStart"/>
      <w:r w:rsidRPr="00F3227F">
        <w:rPr>
          <w:rFonts w:ascii="Calibri" w:hAnsi="Calibri" w:cs="Calibri"/>
          <w:sz w:val="24"/>
        </w:rPr>
        <w:t>Volckaert</w:t>
      </w:r>
      <w:proofErr w:type="spellEnd"/>
      <w:r w:rsidRPr="00F3227F">
        <w:rPr>
          <w:rFonts w:ascii="Calibri" w:hAnsi="Calibri" w:cs="Calibri"/>
          <w:sz w:val="24"/>
        </w:rPr>
        <w:t xml:space="preserve">, and F. De Turck, “Inter-dataset generalization strength of supervised machine learning methods for intrusion detection,” </w:t>
      </w:r>
      <w:r w:rsidRPr="00F3227F">
        <w:rPr>
          <w:rFonts w:ascii="Calibri" w:hAnsi="Calibri" w:cs="Calibri"/>
          <w:i/>
          <w:iCs/>
          <w:sz w:val="24"/>
        </w:rPr>
        <w:t xml:space="preserve">J. Inf. </w:t>
      </w:r>
      <w:proofErr w:type="spellStart"/>
      <w:r w:rsidRPr="00F3227F">
        <w:rPr>
          <w:rFonts w:ascii="Calibri" w:hAnsi="Calibri" w:cs="Calibri"/>
          <w:i/>
          <w:iCs/>
          <w:sz w:val="24"/>
        </w:rPr>
        <w:t>Secur</w:t>
      </w:r>
      <w:proofErr w:type="spellEnd"/>
      <w:r w:rsidRPr="00F3227F">
        <w:rPr>
          <w:rFonts w:ascii="Calibri" w:hAnsi="Calibri" w:cs="Calibri"/>
          <w:i/>
          <w:iCs/>
          <w:sz w:val="24"/>
        </w:rPr>
        <w:t>. Appl.</w:t>
      </w:r>
      <w:r w:rsidRPr="00F3227F">
        <w:rPr>
          <w:rFonts w:ascii="Calibri" w:hAnsi="Calibri" w:cs="Calibri"/>
          <w:sz w:val="24"/>
        </w:rPr>
        <w:t>, vol. 54, p. 102564, Oct. 2020, doi: 10.1016/j.jisa.2020.102564.</w:t>
      </w:r>
    </w:p>
    <w:p w14:paraId="3AF3AC5A"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1]</w:t>
      </w:r>
      <w:r w:rsidRPr="00F3227F">
        <w:rPr>
          <w:rFonts w:ascii="Calibri" w:hAnsi="Calibri" w:cs="Calibri"/>
          <w:sz w:val="24"/>
        </w:rPr>
        <w:tab/>
        <w:t xml:space="preserve">J. Kim, J. Kim, H. Kim, M. Shim, and E. Choi, “CNN-Based Network Intrusion Detection against Denial-of-Service Attacks,” </w:t>
      </w:r>
      <w:r w:rsidRPr="00F3227F">
        <w:rPr>
          <w:rFonts w:ascii="Calibri" w:hAnsi="Calibri" w:cs="Calibri"/>
          <w:i/>
          <w:iCs/>
          <w:sz w:val="24"/>
        </w:rPr>
        <w:t>Electronics</w:t>
      </w:r>
      <w:r w:rsidRPr="00F3227F">
        <w:rPr>
          <w:rFonts w:ascii="Calibri" w:hAnsi="Calibri" w:cs="Calibri"/>
          <w:sz w:val="24"/>
        </w:rPr>
        <w:t>, vol. 9, no. 6, Art. no. 6, Jun. 2020, doi: 10.3390/electronics9060916.</w:t>
      </w:r>
    </w:p>
    <w:p w14:paraId="3127DB01"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2]</w:t>
      </w:r>
      <w:r w:rsidRPr="00F3227F">
        <w:rPr>
          <w:rFonts w:ascii="Calibri" w:hAnsi="Calibri" w:cs="Calibri"/>
          <w:sz w:val="24"/>
        </w:rPr>
        <w:tab/>
        <w:t xml:space="preserve">R. </w:t>
      </w:r>
      <w:proofErr w:type="spellStart"/>
      <w:r w:rsidRPr="00F3227F">
        <w:rPr>
          <w:rFonts w:ascii="Calibri" w:hAnsi="Calibri" w:cs="Calibri"/>
          <w:sz w:val="24"/>
        </w:rPr>
        <w:t>Atefinia</w:t>
      </w:r>
      <w:proofErr w:type="spellEnd"/>
      <w:r w:rsidRPr="00F3227F">
        <w:rPr>
          <w:rFonts w:ascii="Calibri" w:hAnsi="Calibri" w:cs="Calibri"/>
          <w:sz w:val="24"/>
        </w:rPr>
        <w:t xml:space="preserve"> and M. Ahmadi, “Network intrusion detection using multi-architectural modular deep neural network,” </w:t>
      </w:r>
      <w:r w:rsidRPr="00F3227F">
        <w:rPr>
          <w:rFonts w:ascii="Calibri" w:hAnsi="Calibri" w:cs="Calibri"/>
          <w:i/>
          <w:iCs/>
          <w:sz w:val="24"/>
        </w:rPr>
        <w:t xml:space="preserve">J. </w:t>
      </w:r>
      <w:proofErr w:type="spellStart"/>
      <w:r w:rsidRPr="00F3227F">
        <w:rPr>
          <w:rFonts w:ascii="Calibri" w:hAnsi="Calibri" w:cs="Calibri"/>
          <w:i/>
          <w:iCs/>
          <w:sz w:val="24"/>
        </w:rPr>
        <w:t>Supercomput</w:t>
      </w:r>
      <w:proofErr w:type="spellEnd"/>
      <w:r w:rsidRPr="00F3227F">
        <w:rPr>
          <w:rFonts w:ascii="Calibri" w:hAnsi="Calibri" w:cs="Calibri"/>
          <w:i/>
          <w:iCs/>
          <w:sz w:val="24"/>
        </w:rPr>
        <w:t>.</w:t>
      </w:r>
      <w:r w:rsidRPr="00F3227F">
        <w:rPr>
          <w:rFonts w:ascii="Calibri" w:hAnsi="Calibri" w:cs="Calibri"/>
          <w:sz w:val="24"/>
        </w:rPr>
        <w:t>, vol. 77, no. 4, pp. 3571–3593, Apr. 2021, doi: 10.1007/s11227-020-03410-y.</w:t>
      </w:r>
    </w:p>
    <w:p w14:paraId="610974D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3]</w:t>
      </w:r>
      <w:r w:rsidRPr="00F3227F">
        <w:rPr>
          <w:rFonts w:ascii="Calibri" w:hAnsi="Calibri" w:cs="Calibri"/>
          <w:sz w:val="24"/>
        </w:rPr>
        <w:tab/>
        <w:t xml:space="preserve">V. Kanimozhi and T. P. Jacob, “Artificial Intelligence outflanks all other machine learning classifiers in Network Intrusion Detection System on the realistic cyber dataset CSE-CIC-IDS2018 using cloud computing,” </w:t>
      </w:r>
      <w:r w:rsidRPr="00F3227F">
        <w:rPr>
          <w:rFonts w:ascii="Calibri" w:hAnsi="Calibri" w:cs="Calibri"/>
          <w:i/>
          <w:iCs/>
          <w:sz w:val="24"/>
        </w:rPr>
        <w:t>ICT Express</w:t>
      </w:r>
      <w:r w:rsidRPr="00F3227F">
        <w:rPr>
          <w:rFonts w:ascii="Calibri" w:hAnsi="Calibri" w:cs="Calibri"/>
          <w:sz w:val="24"/>
        </w:rPr>
        <w:t>, vol. 7, no. 3, pp. 366–370, Sep. 2021, doi: 10.1016/j.icte.2020.12.004.</w:t>
      </w:r>
    </w:p>
    <w:p w14:paraId="42D3BD16"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4]</w:t>
      </w:r>
      <w:r w:rsidRPr="00F3227F">
        <w:rPr>
          <w:rFonts w:ascii="Calibri" w:hAnsi="Calibri" w:cs="Calibri"/>
          <w:sz w:val="24"/>
        </w:rPr>
        <w:tab/>
        <w:t xml:space="preserve">F. S. de Lima Filho, F. A. F. Silveira, A. de Medeiros Brito Junior, G. Vargas-Solar, and L. F. Silveira, “Smart Detection: An Online Approach for DoS/DDoS Attack Detection Using Machine Learning,” </w:t>
      </w:r>
      <w:proofErr w:type="spellStart"/>
      <w:r w:rsidRPr="00F3227F">
        <w:rPr>
          <w:rFonts w:ascii="Calibri" w:hAnsi="Calibri" w:cs="Calibri"/>
          <w:i/>
          <w:iCs/>
          <w:sz w:val="24"/>
        </w:rPr>
        <w:t>Secur</w:t>
      </w:r>
      <w:proofErr w:type="spellEnd"/>
      <w:r w:rsidRPr="00F3227F">
        <w:rPr>
          <w:rFonts w:ascii="Calibri" w:hAnsi="Calibri" w:cs="Calibri"/>
          <w:i/>
          <w:iCs/>
          <w:sz w:val="24"/>
        </w:rPr>
        <w:t xml:space="preserve">. </w:t>
      </w:r>
      <w:proofErr w:type="spellStart"/>
      <w:r w:rsidRPr="00F3227F">
        <w:rPr>
          <w:rFonts w:ascii="Calibri" w:hAnsi="Calibri" w:cs="Calibri"/>
          <w:i/>
          <w:iCs/>
          <w:sz w:val="24"/>
        </w:rPr>
        <w:t>Commun</w:t>
      </w:r>
      <w:proofErr w:type="spellEnd"/>
      <w:r w:rsidRPr="00F3227F">
        <w:rPr>
          <w:rFonts w:ascii="Calibri" w:hAnsi="Calibri" w:cs="Calibri"/>
          <w:i/>
          <w:iCs/>
          <w:sz w:val="24"/>
        </w:rPr>
        <w:t xml:space="preserve">. </w:t>
      </w:r>
      <w:proofErr w:type="spellStart"/>
      <w:r w:rsidRPr="00F3227F">
        <w:rPr>
          <w:rFonts w:ascii="Calibri" w:hAnsi="Calibri" w:cs="Calibri"/>
          <w:i/>
          <w:iCs/>
          <w:sz w:val="24"/>
        </w:rPr>
        <w:t>Netw</w:t>
      </w:r>
      <w:proofErr w:type="spellEnd"/>
      <w:r w:rsidRPr="00F3227F">
        <w:rPr>
          <w:rFonts w:ascii="Calibri" w:hAnsi="Calibri" w:cs="Calibri"/>
          <w:i/>
          <w:iCs/>
          <w:sz w:val="24"/>
        </w:rPr>
        <w:t>.</w:t>
      </w:r>
      <w:r w:rsidRPr="00F3227F">
        <w:rPr>
          <w:rFonts w:ascii="Calibri" w:hAnsi="Calibri" w:cs="Calibri"/>
          <w:sz w:val="24"/>
        </w:rPr>
        <w:t>, vol. 2019, p. e1574749, Oct. 2019, doi: 10.1155/2019/1574749.</w:t>
      </w:r>
    </w:p>
    <w:p w14:paraId="5009C730"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5]</w:t>
      </w:r>
      <w:r w:rsidRPr="00F3227F">
        <w:rPr>
          <w:rFonts w:ascii="Calibri" w:hAnsi="Calibri" w:cs="Calibri"/>
          <w:sz w:val="24"/>
        </w:rPr>
        <w:tab/>
        <w:t xml:space="preserve">P. Bedi, N. Gupta, and V. Jindal, “Siam-IDS: Handling class imbalance problem in Intrusion Detection Systems using Siamese Neural Network,” </w:t>
      </w:r>
      <w:r w:rsidRPr="00F3227F">
        <w:rPr>
          <w:rFonts w:ascii="Calibri" w:hAnsi="Calibri" w:cs="Calibri"/>
          <w:i/>
          <w:iCs/>
          <w:sz w:val="24"/>
        </w:rPr>
        <w:t xml:space="preserve">Procedia </w:t>
      </w:r>
      <w:proofErr w:type="spellStart"/>
      <w:r w:rsidRPr="00F3227F">
        <w:rPr>
          <w:rFonts w:ascii="Calibri" w:hAnsi="Calibri" w:cs="Calibri"/>
          <w:i/>
          <w:iCs/>
          <w:sz w:val="24"/>
        </w:rPr>
        <w:t>Comput</w:t>
      </w:r>
      <w:proofErr w:type="spellEnd"/>
      <w:r w:rsidRPr="00F3227F">
        <w:rPr>
          <w:rFonts w:ascii="Calibri" w:hAnsi="Calibri" w:cs="Calibri"/>
          <w:i/>
          <w:iCs/>
          <w:sz w:val="24"/>
        </w:rPr>
        <w:t>. Sci.</w:t>
      </w:r>
      <w:r w:rsidRPr="00F3227F">
        <w:rPr>
          <w:rFonts w:ascii="Calibri" w:hAnsi="Calibri" w:cs="Calibri"/>
          <w:sz w:val="24"/>
        </w:rPr>
        <w:t>, vol. 171, pp. 780–789, Jan. 2020, doi: 10.1016/j.procs.2020.04.085.</w:t>
      </w:r>
    </w:p>
    <w:p w14:paraId="222B603E"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6]</w:t>
      </w:r>
      <w:r w:rsidRPr="00F3227F">
        <w:rPr>
          <w:rFonts w:ascii="Calibri" w:hAnsi="Calibri" w:cs="Calibri"/>
          <w:sz w:val="24"/>
        </w:rPr>
        <w:tab/>
        <w:t xml:space="preserve">S. Bagui and K. Li, “Resampling imbalanced data for network intrusion detection datasets,” </w:t>
      </w:r>
      <w:r w:rsidRPr="00F3227F">
        <w:rPr>
          <w:rFonts w:ascii="Calibri" w:hAnsi="Calibri" w:cs="Calibri"/>
          <w:i/>
          <w:iCs/>
          <w:sz w:val="24"/>
        </w:rPr>
        <w:t>J. Big Data</w:t>
      </w:r>
      <w:r w:rsidRPr="00F3227F">
        <w:rPr>
          <w:rFonts w:ascii="Calibri" w:hAnsi="Calibri" w:cs="Calibri"/>
          <w:sz w:val="24"/>
        </w:rPr>
        <w:t>, vol. 8, no. 1, p. 6, Jan. 2021, doi: 10.1186/s40537-020-00390-x.</w:t>
      </w:r>
    </w:p>
    <w:p w14:paraId="75180243" w14:textId="77777777" w:rsidR="00F3227F" w:rsidRPr="00F3227F" w:rsidRDefault="00F3227F" w:rsidP="00F3227F">
      <w:pPr>
        <w:pStyle w:val="Bibliography"/>
        <w:rPr>
          <w:rFonts w:ascii="Calibri" w:hAnsi="Calibri" w:cs="Calibri"/>
          <w:sz w:val="24"/>
        </w:rPr>
      </w:pPr>
      <w:r w:rsidRPr="00F3227F">
        <w:rPr>
          <w:rFonts w:ascii="Calibri" w:hAnsi="Calibri" w:cs="Calibri"/>
          <w:sz w:val="24"/>
        </w:rPr>
        <w:t>[37]</w:t>
      </w:r>
      <w:r w:rsidRPr="00F3227F">
        <w:rPr>
          <w:rFonts w:ascii="Calibri" w:hAnsi="Calibri" w:cs="Calibri"/>
          <w:sz w:val="24"/>
        </w:rPr>
        <w:tab/>
        <w:t xml:space="preserve">S. Karim, . R., P. Yunus, P. Khan, and M. Asif, “Implementation of K-Means Clustering for Intrusion Detection,” </w:t>
      </w:r>
      <w:r w:rsidRPr="00F3227F">
        <w:rPr>
          <w:rFonts w:ascii="Calibri" w:hAnsi="Calibri" w:cs="Calibri"/>
          <w:i/>
          <w:iCs/>
          <w:sz w:val="24"/>
        </w:rPr>
        <w:t xml:space="preserve">Int. J. Sci. Res. </w:t>
      </w:r>
      <w:proofErr w:type="spellStart"/>
      <w:r w:rsidRPr="00F3227F">
        <w:rPr>
          <w:rFonts w:ascii="Calibri" w:hAnsi="Calibri" w:cs="Calibri"/>
          <w:i/>
          <w:iCs/>
          <w:sz w:val="24"/>
        </w:rPr>
        <w:t>Comput</w:t>
      </w:r>
      <w:proofErr w:type="spellEnd"/>
      <w:r w:rsidRPr="00F3227F">
        <w:rPr>
          <w:rFonts w:ascii="Calibri" w:hAnsi="Calibri" w:cs="Calibri"/>
          <w:i/>
          <w:iCs/>
          <w:sz w:val="24"/>
        </w:rPr>
        <w:t>. Sci. Eng. Inf. Technol.</w:t>
      </w:r>
      <w:r w:rsidRPr="00F3227F">
        <w:rPr>
          <w:rFonts w:ascii="Calibri" w:hAnsi="Calibri" w:cs="Calibri"/>
          <w:sz w:val="24"/>
        </w:rPr>
        <w:t>, pp. 1232–1241, Apr. 2019, doi: 10.32628/CSEIT1952332.</w:t>
      </w:r>
    </w:p>
    <w:p w14:paraId="4CA80F37" w14:textId="7B61F37A" w:rsidR="007C7275" w:rsidRPr="0005375F" w:rsidRDefault="006208BD" w:rsidP="0005375F">
      <w:pPr>
        <w:spacing w:line="360" w:lineRule="auto"/>
        <w:ind w:firstLine="720"/>
        <w:rPr>
          <w:sz w:val="24"/>
          <w:szCs w:val="24"/>
        </w:rPr>
      </w:pPr>
      <w:r>
        <w:rPr>
          <w:sz w:val="24"/>
          <w:szCs w:val="24"/>
        </w:rPr>
        <w:fldChar w:fldCharType="end"/>
      </w:r>
    </w:p>
    <w:sectPr w:rsidR="007C7275" w:rsidRPr="0005375F">
      <w:footerReference w:type="default" r:id="rId11"/>
      <w:headerReference w:type="first" r:id="rId12"/>
      <w:pgSz w:w="15840" w:h="17999"/>
      <w:pgMar w:top="1417" w:right="1417" w:bottom="1417" w:left="1417" w:header="720" w:footer="720" w:gutter="0"/>
      <w:pgNumType w:start="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6E51F" w14:textId="77777777" w:rsidR="0085033E" w:rsidRDefault="0085033E">
      <w:pPr>
        <w:spacing w:after="0" w:line="240" w:lineRule="auto"/>
      </w:pPr>
      <w:r>
        <w:separator/>
      </w:r>
    </w:p>
  </w:endnote>
  <w:endnote w:type="continuationSeparator" w:id="0">
    <w:p w14:paraId="0873D39C" w14:textId="77777777" w:rsidR="0085033E" w:rsidRDefault="0085033E">
      <w:pPr>
        <w:spacing w:after="0" w:line="240" w:lineRule="auto"/>
      </w:pPr>
      <w:r>
        <w:continuationSeparator/>
      </w:r>
    </w:p>
  </w:endnote>
  <w:endnote w:type="continuationNotice" w:id="1">
    <w:p w14:paraId="6487365B" w14:textId="77777777" w:rsidR="0085033E" w:rsidRDefault="008503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4932797"/>
      <w:docPartObj>
        <w:docPartGallery w:val="Page Numbers (Bottom of Page)"/>
        <w:docPartUnique/>
      </w:docPartObj>
    </w:sdtPr>
    <w:sdtEndPr>
      <w:rPr>
        <w:color w:val="808080" w:themeColor="background1" w:themeShade="80"/>
        <w:spacing w:val="60"/>
      </w:rPr>
    </w:sdtEndPr>
    <w:sdtContent>
      <w:p w14:paraId="68DBF1AE" w14:textId="77777777" w:rsidR="00A90DC0" w:rsidRDefault="00865852">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4</w:t>
        </w:r>
        <w:r>
          <w:rPr>
            <w:noProof/>
          </w:rPr>
          <w:fldChar w:fldCharType="end"/>
        </w:r>
        <w:r>
          <w:t xml:space="preserve"> | </w:t>
        </w:r>
        <w:r>
          <w:rPr>
            <w:color w:val="808080" w:themeColor="background1" w:themeShade="80"/>
            <w:spacing w:val="60"/>
          </w:rPr>
          <w:t>Page</w:t>
        </w:r>
      </w:p>
    </w:sdtContent>
  </w:sdt>
  <w:p w14:paraId="58D3952C" w14:textId="77777777" w:rsidR="00A90DC0" w:rsidRDefault="00A90D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F52E6" w14:textId="77777777" w:rsidR="0085033E" w:rsidRDefault="0085033E">
      <w:pPr>
        <w:spacing w:after="0" w:line="240" w:lineRule="auto"/>
      </w:pPr>
      <w:r>
        <w:separator/>
      </w:r>
    </w:p>
  </w:footnote>
  <w:footnote w:type="continuationSeparator" w:id="0">
    <w:p w14:paraId="1FE6E17F" w14:textId="77777777" w:rsidR="0085033E" w:rsidRDefault="0085033E">
      <w:pPr>
        <w:spacing w:after="0" w:line="240" w:lineRule="auto"/>
      </w:pPr>
      <w:r>
        <w:continuationSeparator/>
      </w:r>
    </w:p>
  </w:footnote>
  <w:footnote w:type="continuationNotice" w:id="1">
    <w:p w14:paraId="0F9C597D" w14:textId="77777777" w:rsidR="0085033E" w:rsidRDefault="008503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FB67F" w14:textId="0F78FB68" w:rsidR="00A90DC0" w:rsidRDefault="000C311F">
    <w:pPr>
      <w:pStyle w:val="Header"/>
    </w:pPr>
    <w:r>
      <w:t>MATH9001 – Research Methods</w:t>
    </w:r>
    <w:r w:rsidR="00EE17E3">
      <w:t>: Assignment 2</w:t>
    </w:r>
    <w:r>
      <w:t xml:space="preserve"> – Brian Higgins – R002395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7081"/>
    <w:multiLevelType w:val="multilevel"/>
    <w:tmpl w:val="7A02FCB8"/>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02D73405"/>
    <w:multiLevelType w:val="hybridMultilevel"/>
    <w:tmpl w:val="3D460F5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47416A9"/>
    <w:multiLevelType w:val="multilevel"/>
    <w:tmpl w:val="1E5AA676"/>
    <w:lvl w:ilvl="0">
      <w:start w:val="3"/>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6FA5337"/>
    <w:multiLevelType w:val="hybridMultilevel"/>
    <w:tmpl w:val="DB18B552"/>
    <w:lvl w:ilvl="0" w:tplc="99C488B4">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914705D"/>
    <w:multiLevelType w:val="hybridMultilevel"/>
    <w:tmpl w:val="4364D336"/>
    <w:lvl w:ilvl="0" w:tplc="FF5ABDBA">
      <w:start w:val="897"/>
      <w:numFmt w:val="decimal"/>
      <w:lvlText w:val="(%1"/>
      <w:lvlJc w:val="left"/>
      <w:pPr>
        <w:ind w:left="750" w:hanging="39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A4C4412"/>
    <w:multiLevelType w:val="hybridMultilevel"/>
    <w:tmpl w:val="36747E1C"/>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6" w15:restartNumberingAfterBreak="0">
    <w:nsid w:val="0B8063CD"/>
    <w:multiLevelType w:val="hybridMultilevel"/>
    <w:tmpl w:val="E5FCA660"/>
    <w:lvl w:ilvl="0" w:tplc="6CF46A70">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7" w15:restartNumberingAfterBreak="0">
    <w:nsid w:val="0E31110E"/>
    <w:multiLevelType w:val="multilevel"/>
    <w:tmpl w:val="01DEF1FC"/>
    <w:lvl w:ilvl="0">
      <w:start w:val="5"/>
      <w:numFmt w:val="decimal"/>
      <w:lvlText w:val="%1."/>
      <w:lvlJc w:val="left"/>
      <w:pPr>
        <w:ind w:left="510" w:hanging="51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0F3D3C1B"/>
    <w:multiLevelType w:val="multilevel"/>
    <w:tmpl w:val="031EE678"/>
    <w:lvl w:ilvl="0">
      <w:start w:val="1"/>
      <w:numFmt w:val="decimal"/>
      <w:lvlText w:val="%1"/>
      <w:lvlJc w:val="left"/>
      <w:pPr>
        <w:ind w:left="360" w:hanging="360"/>
      </w:pPr>
      <w:rPr>
        <w:rFonts w:asciiTheme="majorHAnsi" w:eastAsiaTheme="majorEastAsia" w:hAnsiTheme="majorHAnsi" w:cstheme="majorBidi"/>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15C3025"/>
    <w:multiLevelType w:val="multilevel"/>
    <w:tmpl w:val="5148CF88"/>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5055C"/>
    <w:multiLevelType w:val="multilevel"/>
    <w:tmpl w:val="8E8892DA"/>
    <w:lvl w:ilvl="0">
      <w:start w:val="4"/>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64C237B"/>
    <w:multiLevelType w:val="hybridMultilevel"/>
    <w:tmpl w:val="A5C6347E"/>
    <w:lvl w:ilvl="0" w:tplc="5276F1C4">
      <w:start w:val="897"/>
      <w:numFmt w:val="decimal"/>
      <w:lvlText w:val="(%1"/>
      <w:lvlJc w:val="left"/>
      <w:pPr>
        <w:ind w:left="1830" w:hanging="39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12" w15:restartNumberingAfterBreak="0">
    <w:nsid w:val="1A475AFF"/>
    <w:multiLevelType w:val="hybridMultilevel"/>
    <w:tmpl w:val="AF7805EC"/>
    <w:lvl w:ilvl="0" w:tplc="3D5C73A2">
      <w:start w:val="1"/>
      <w:numFmt w:val="decimal"/>
      <w:lvlText w:val="%1."/>
      <w:lvlJc w:val="left"/>
      <w:pPr>
        <w:ind w:left="360" w:hanging="360"/>
      </w:pPr>
      <w:rPr>
        <w:rFonts w:hint="default"/>
        <w:b/>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3" w15:restartNumberingAfterBreak="0">
    <w:nsid w:val="1C6922B0"/>
    <w:multiLevelType w:val="hybridMultilevel"/>
    <w:tmpl w:val="D84A46B4"/>
    <w:lvl w:ilvl="0" w:tplc="B9B6FC32">
      <w:start w:val="897"/>
      <w:numFmt w:val="decimal"/>
      <w:lvlText w:val="%1"/>
      <w:lvlJc w:val="left"/>
      <w:pPr>
        <w:ind w:left="795" w:hanging="360"/>
      </w:pPr>
      <w:rPr>
        <w:rFonts w:hint="default"/>
      </w:rPr>
    </w:lvl>
    <w:lvl w:ilvl="1" w:tplc="18090019" w:tentative="1">
      <w:start w:val="1"/>
      <w:numFmt w:val="lowerLetter"/>
      <w:lvlText w:val="%2."/>
      <w:lvlJc w:val="left"/>
      <w:pPr>
        <w:ind w:left="1515" w:hanging="360"/>
      </w:pPr>
    </w:lvl>
    <w:lvl w:ilvl="2" w:tplc="1809001B" w:tentative="1">
      <w:start w:val="1"/>
      <w:numFmt w:val="lowerRoman"/>
      <w:lvlText w:val="%3."/>
      <w:lvlJc w:val="right"/>
      <w:pPr>
        <w:ind w:left="2235" w:hanging="180"/>
      </w:pPr>
    </w:lvl>
    <w:lvl w:ilvl="3" w:tplc="1809000F" w:tentative="1">
      <w:start w:val="1"/>
      <w:numFmt w:val="decimal"/>
      <w:lvlText w:val="%4."/>
      <w:lvlJc w:val="left"/>
      <w:pPr>
        <w:ind w:left="2955" w:hanging="360"/>
      </w:pPr>
    </w:lvl>
    <w:lvl w:ilvl="4" w:tplc="18090019" w:tentative="1">
      <w:start w:val="1"/>
      <w:numFmt w:val="lowerLetter"/>
      <w:lvlText w:val="%5."/>
      <w:lvlJc w:val="left"/>
      <w:pPr>
        <w:ind w:left="3675" w:hanging="360"/>
      </w:pPr>
    </w:lvl>
    <w:lvl w:ilvl="5" w:tplc="1809001B" w:tentative="1">
      <w:start w:val="1"/>
      <w:numFmt w:val="lowerRoman"/>
      <w:lvlText w:val="%6."/>
      <w:lvlJc w:val="right"/>
      <w:pPr>
        <w:ind w:left="4395" w:hanging="180"/>
      </w:pPr>
    </w:lvl>
    <w:lvl w:ilvl="6" w:tplc="1809000F" w:tentative="1">
      <w:start w:val="1"/>
      <w:numFmt w:val="decimal"/>
      <w:lvlText w:val="%7."/>
      <w:lvlJc w:val="left"/>
      <w:pPr>
        <w:ind w:left="5115" w:hanging="360"/>
      </w:pPr>
    </w:lvl>
    <w:lvl w:ilvl="7" w:tplc="18090019" w:tentative="1">
      <w:start w:val="1"/>
      <w:numFmt w:val="lowerLetter"/>
      <w:lvlText w:val="%8."/>
      <w:lvlJc w:val="left"/>
      <w:pPr>
        <w:ind w:left="5835" w:hanging="360"/>
      </w:pPr>
    </w:lvl>
    <w:lvl w:ilvl="8" w:tplc="1809001B" w:tentative="1">
      <w:start w:val="1"/>
      <w:numFmt w:val="lowerRoman"/>
      <w:lvlText w:val="%9."/>
      <w:lvlJc w:val="right"/>
      <w:pPr>
        <w:ind w:left="6555" w:hanging="180"/>
      </w:pPr>
    </w:lvl>
  </w:abstractNum>
  <w:abstractNum w:abstractNumId="14" w15:restartNumberingAfterBreak="0">
    <w:nsid w:val="21062640"/>
    <w:multiLevelType w:val="multilevel"/>
    <w:tmpl w:val="2978598C"/>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24C00C0A"/>
    <w:multiLevelType w:val="hybridMultilevel"/>
    <w:tmpl w:val="E72C2A06"/>
    <w:lvl w:ilvl="0" w:tplc="6CF46A70">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64E3E23"/>
    <w:multiLevelType w:val="hybridMultilevel"/>
    <w:tmpl w:val="A93C17DA"/>
    <w:lvl w:ilvl="0" w:tplc="18090001">
      <w:start w:val="1"/>
      <w:numFmt w:val="bullet"/>
      <w:lvlText w:val=""/>
      <w:lvlJc w:val="left"/>
      <w:pPr>
        <w:ind w:left="1440" w:hanging="360"/>
      </w:pPr>
      <w:rPr>
        <w:rFonts w:ascii="Symbol" w:hAnsi="Symbol"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7" w15:restartNumberingAfterBreak="0">
    <w:nsid w:val="26B82C24"/>
    <w:multiLevelType w:val="hybridMultilevel"/>
    <w:tmpl w:val="20ACBDFE"/>
    <w:lvl w:ilvl="0" w:tplc="6CF46A70">
      <w:start w:val="1"/>
      <w:numFmt w:val="decimal"/>
      <w:lvlText w:val="%1)"/>
      <w:lvlJc w:val="left"/>
      <w:pPr>
        <w:ind w:left="108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28DF30D5"/>
    <w:multiLevelType w:val="hybridMultilevel"/>
    <w:tmpl w:val="C21E95B0"/>
    <w:lvl w:ilvl="0" w:tplc="6FEE9D22">
      <w:start w:val="4"/>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9" w15:restartNumberingAfterBreak="0">
    <w:nsid w:val="2B6204A6"/>
    <w:multiLevelType w:val="hybridMultilevel"/>
    <w:tmpl w:val="E4AE9D4C"/>
    <w:lvl w:ilvl="0" w:tplc="12220696">
      <w:start w:val="1"/>
      <w:numFmt w:val="decimal"/>
      <w:lvlText w:val="%1)"/>
      <w:lvlJc w:val="left"/>
      <w:pPr>
        <w:ind w:left="720" w:hanging="360"/>
      </w:pPr>
      <w:rPr>
        <w:rFonts w:asciiTheme="minorHAnsi" w:eastAsiaTheme="minorHAnsi" w:hAnsiTheme="minorHAnsi" w:cstheme="minorBidi"/>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CCB1071"/>
    <w:multiLevelType w:val="multilevel"/>
    <w:tmpl w:val="01AA572A"/>
    <w:lvl w:ilvl="0">
      <w:start w:val="2"/>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2E610BF0"/>
    <w:multiLevelType w:val="hybridMultilevel"/>
    <w:tmpl w:val="516E8156"/>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2" w15:restartNumberingAfterBreak="0">
    <w:nsid w:val="2F6023FA"/>
    <w:multiLevelType w:val="multilevel"/>
    <w:tmpl w:val="AC8ACFE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31321AC6"/>
    <w:multiLevelType w:val="hybridMultilevel"/>
    <w:tmpl w:val="BDA850A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4" w15:restartNumberingAfterBreak="0">
    <w:nsid w:val="32B45090"/>
    <w:multiLevelType w:val="hybridMultilevel"/>
    <w:tmpl w:val="A8E04DFC"/>
    <w:lvl w:ilvl="0" w:tplc="6CF46A70">
      <w:start w:val="1"/>
      <w:numFmt w:val="decimal"/>
      <w:lvlText w:val="%1)"/>
      <w:lvlJc w:val="left"/>
      <w:pPr>
        <w:ind w:left="360" w:hanging="360"/>
      </w:pPr>
      <w:rPr>
        <w:rFonts w:hint="default"/>
      </w:rPr>
    </w:lvl>
    <w:lvl w:ilvl="1" w:tplc="18090019">
      <w:start w:val="1"/>
      <w:numFmt w:val="lowerLetter"/>
      <w:lvlText w:val="%2."/>
      <w:lvlJc w:val="left"/>
      <w:pPr>
        <w:ind w:left="1080" w:hanging="360"/>
      </w:pPr>
    </w:lvl>
    <w:lvl w:ilvl="2" w:tplc="1D521AFA">
      <w:start w:val="1"/>
      <w:numFmt w:val="decimal"/>
      <w:lvlText w:val="%3."/>
      <w:lvlJc w:val="left"/>
      <w:pPr>
        <w:ind w:left="1980" w:hanging="360"/>
      </w:pPr>
      <w:rPr>
        <w:rFonts w:hint="default"/>
      </w:rPr>
    </w:lvl>
    <w:lvl w:ilvl="3" w:tplc="1809000F">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5" w15:restartNumberingAfterBreak="0">
    <w:nsid w:val="33046FB9"/>
    <w:multiLevelType w:val="hybridMultilevel"/>
    <w:tmpl w:val="DBC48738"/>
    <w:lvl w:ilvl="0" w:tplc="BABA1EA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6" w15:restartNumberingAfterBreak="0">
    <w:nsid w:val="33A32B25"/>
    <w:multiLevelType w:val="hybridMultilevel"/>
    <w:tmpl w:val="DBDE4C1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348354DF"/>
    <w:multiLevelType w:val="hybridMultilevel"/>
    <w:tmpl w:val="606A3A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348A3DFB"/>
    <w:multiLevelType w:val="hybridMultilevel"/>
    <w:tmpl w:val="3E12B482"/>
    <w:lvl w:ilvl="0" w:tplc="6CDEF002">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391F1925"/>
    <w:multiLevelType w:val="hybridMultilevel"/>
    <w:tmpl w:val="41246DC4"/>
    <w:lvl w:ilvl="0" w:tplc="D592BCBE">
      <w:start w:val="89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3B57308C"/>
    <w:multiLevelType w:val="multilevel"/>
    <w:tmpl w:val="63E6F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CD4470A"/>
    <w:multiLevelType w:val="hybridMultilevel"/>
    <w:tmpl w:val="A684B076"/>
    <w:lvl w:ilvl="0" w:tplc="29949CB0">
      <w:start w:val="1"/>
      <w:numFmt w:val="decimal"/>
      <w:lvlText w:val="%1."/>
      <w:lvlJc w:val="left"/>
      <w:pPr>
        <w:ind w:left="1080" w:hanging="360"/>
      </w:pPr>
      <w:rPr>
        <w:rFonts w:asciiTheme="minorHAnsi" w:eastAsiaTheme="minorHAnsi" w:hAnsiTheme="minorHAnsi" w:cstheme="minorBidi"/>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2" w15:restartNumberingAfterBreak="0">
    <w:nsid w:val="3D261D84"/>
    <w:multiLevelType w:val="hybridMultilevel"/>
    <w:tmpl w:val="A78AD092"/>
    <w:lvl w:ilvl="0" w:tplc="F7227E32">
      <w:start w:val="2"/>
      <w:numFmt w:val="decimal"/>
      <w:lvlText w:val="%1."/>
      <w:lvlJc w:val="left"/>
      <w:pPr>
        <w:ind w:left="360" w:hanging="360"/>
      </w:pPr>
      <w:rPr>
        <w:rFonts w:hint="default"/>
        <w:b/>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452C629C"/>
    <w:multiLevelType w:val="multilevel"/>
    <w:tmpl w:val="9E468608"/>
    <w:lvl w:ilvl="0">
      <w:start w:val="5"/>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4626754E"/>
    <w:multiLevelType w:val="hybridMultilevel"/>
    <w:tmpl w:val="F266F48C"/>
    <w:lvl w:ilvl="0" w:tplc="6A54A18C">
      <w:start w:val="1"/>
      <w:numFmt w:val="decimal"/>
      <w:lvlText w:val="%1."/>
      <w:lvlJc w:val="left"/>
      <w:pPr>
        <w:ind w:left="357" w:hanging="360"/>
      </w:pPr>
      <w:rPr>
        <w:rFonts w:asciiTheme="minorHAnsi" w:eastAsiaTheme="minorHAnsi" w:hAnsiTheme="minorHAnsi" w:cstheme="minorBidi"/>
      </w:rPr>
    </w:lvl>
    <w:lvl w:ilvl="1" w:tplc="18090001">
      <w:start w:val="1"/>
      <w:numFmt w:val="bullet"/>
      <w:lvlText w:val=""/>
      <w:lvlJc w:val="left"/>
      <w:pPr>
        <w:ind w:left="1080" w:hanging="360"/>
      </w:pPr>
      <w:rPr>
        <w:rFonts w:ascii="Symbol" w:hAnsi="Symbol" w:hint="default"/>
      </w:rPr>
    </w:lvl>
    <w:lvl w:ilvl="2" w:tplc="1809001B" w:tentative="1">
      <w:start w:val="1"/>
      <w:numFmt w:val="lowerRoman"/>
      <w:lvlText w:val="%3."/>
      <w:lvlJc w:val="right"/>
      <w:pPr>
        <w:ind w:left="1797" w:hanging="180"/>
      </w:pPr>
    </w:lvl>
    <w:lvl w:ilvl="3" w:tplc="1809000F" w:tentative="1">
      <w:start w:val="1"/>
      <w:numFmt w:val="decimal"/>
      <w:lvlText w:val="%4."/>
      <w:lvlJc w:val="left"/>
      <w:pPr>
        <w:ind w:left="2517" w:hanging="360"/>
      </w:pPr>
    </w:lvl>
    <w:lvl w:ilvl="4" w:tplc="18090019" w:tentative="1">
      <w:start w:val="1"/>
      <w:numFmt w:val="lowerLetter"/>
      <w:lvlText w:val="%5."/>
      <w:lvlJc w:val="left"/>
      <w:pPr>
        <w:ind w:left="3237" w:hanging="360"/>
      </w:pPr>
    </w:lvl>
    <w:lvl w:ilvl="5" w:tplc="1809001B" w:tentative="1">
      <w:start w:val="1"/>
      <w:numFmt w:val="lowerRoman"/>
      <w:lvlText w:val="%6."/>
      <w:lvlJc w:val="right"/>
      <w:pPr>
        <w:ind w:left="3957" w:hanging="180"/>
      </w:pPr>
    </w:lvl>
    <w:lvl w:ilvl="6" w:tplc="1809000F" w:tentative="1">
      <w:start w:val="1"/>
      <w:numFmt w:val="decimal"/>
      <w:lvlText w:val="%7."/>
      <w:lvlJc w:val="left"/>
      <w:pPr>
        <w:ind w:left="4677" w:hanging="360"/>
      </w:pPr>
    </w:lvl>
    <w:lvl w:ilvl="7" w:tplc="18090019" w:tentative="1">
      <w:start w:val="1"/>
      <w:numFmt w:val="lowerLetter"/>
      <w:lvlText w:val="%8."/>
      <w:lvlJc w:val="left"/>
      <w:pPr>
        <w:ind w:left="5397" w:hanging="360"/>
      </w:pPr>
    </w:lvl>
    <w:lvl w:ilvl="8" w:tplc="1809001B" w:tentative="1">
      <w:start w:val="1"/>
      <w:numFmt w:val="lowerRoman"/>
      <w:lvlText w:val="%9."/>
      <w:lvlJc w:val="right"/>
      <w:pPr>
        <w:ind w:left="6117" w:hanging="180"/>
      </w:pPr>
    </w:lvl>
  </w:abstractNum>
  <w:abstractNum w:abstractNumId="35" w15:restartNumberingAfterBreak="0">
    <w:nsid w:val="48757B09"/>
    <w:multiLevelType w:val="hybridMultilevel"/>
    <w:tmpl w:val="0A166624"/>
    <w:lvl w:ilvl="0" w:tplc="F3E8D25E">
      <w:start w:val="897"/>
      <w:numFmt w:val="decimal"/>
      <w:lvlText w:val="%1"/>
      <w:lvlJc w:val="left"/>
      <w:pPr>
        <w:ind w:left="1110" w:hanging="360"/>
      </w:pPr>
      <w:rPr>
        <w:rFonts w:hint="default"/>
      </w:rPr>
    </w:lvl>
    <w:lvl w:ilvl="1" w:tplc="18090019" w:tentative="1">
      <w:start w:val="1"/>
      <w:numFmt w:val="lowerLetter"/>
      <w:lvlText w:val="%2."/>
      <w:lvlJc w:val="left"/>
      <w:pPr>
        <w:ind w:left="1830" w:hanging="360"/>
      </w:pPr>
    </w:lvl>
    <w:lvl w:ilvl="2" w:tplc="1809001B" w:tentative="1">
      <w:start w:val="1"/>
      <w:numFmt w:val="lowerRoman"/>
      <w:lvlText w:val="%3."/>
      <w:lvlJc w:val="right"/>
      <w:pPr>
        <w:ind w:left="2550" w:hanging="180"/>
      </w:pPr>
    </w:lvl>
    <w:lvl w:ilvl="3" w:tplc="1809000F" w:tentative="1">
      <w:start w:val="1"/>
      <w:numFmt w:val="decimal"/>
      <w:lvlText w:val="%4."/>
      <w:lvlJc w:val="left"/>
      <w:pPr>
        <w:ind w:left="3270" w:hanging="360"/>
      </w:pPr>
    </w:lvl>
    <w:lvl w:ilvl="4" w:tplc="18090019" w:tentative="1">
      <w:start w:val="1"/>
      <w:numFmt w:val="lowerLetter"/>
      <w:lvlText w:val="%5."/>
      <w:lvlJc w:val="left"/>
      <w:pPr>
        <w:ind w:left="3990" w:hanging="360"/>
      </w:pPr>
    </w:lvl>
    <w:lvl w:ilvl="5" w:tplc="1809001B" w:tentative="1">
      <w:start w:val="1"/>
      <w:numFmt w:val="lowerRoman"/>
      <w:lvlText w:val="%6."/>
      <w:lvlJc w:val="right"/>
      <w:pPr>
        <w:ind w:left="4710" w:hanging="180"/>
      </w:pPr>
    </w:lvl>
    <w:lvl w:ilvl="6" w:tplc="1809000F" w:tentative="1">
      <w:start w:val="1"/>
      <w:numFmt w:val="decimal"/>
      <w:lvlText w:val="%7."/>
      <w:lvlJc w:val="left"/>
      <w:pPr>
        <w:ind w:left="5430" w:hanging="360"/>
      </w:pPr>
    </w:lvl>
    <w:lvl w:ilvl="7" w:tplc="18090019" w:tentative="1">
      <w:start w:val="1"/>
      <w:numFmt w:val="lowerLetter"/>
      <w:lvlText w:val="%8."/>
      <w:lvlJc w:val="left"/>
      <w:pPr>
        <w:ind w:left="6150" w:hanging="360"/>
      </w:pPr>
    </w:lvl>
    <w:lvl w:ilvl="8" w:tplc="1809001B" w:tentative="1">
      <w:start w:val="1"/>
      <w:numFmt w:val="lowerRoman"/>
      <w:lvlText w:val="%9."/>
      <w:lvlJc w:val="right"/>
      <w:pPr>
        <w:ind w:left="6870" w:hanging="180"/>
      </w:pPr>
    </w:lvl>
  </w:abstractNum>
  <w:abstractNum w:abstractNumId="36" w15:restartNumberingAfterBreak="0">
    <w:nsid w:val="4A7F3EE2"/>
    <w:multiLevelType w:val="hybridMultilevel"/>
    <w:tmpl w:val="47E6D90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7" w15:restartNumberingAfterBreak="0">
    <w:nsid w:val="50120B63"/>
    <w:multiLevelType w:val="hybridMultilevel"/>
    <w:tmpl w:val="19F89B12"/>
    <w:lvl w:ilvl="0" w:tplc="03C04136">
      <w:start w:val="879"/>
      <w:numFmt w:val="decimal"/>
      <w:lvlText w:val="(%1"/>
      <w:lvlJc w:val="left"/>
      <w:pPr>
        <w:ind w:left="435" w:hanging="390"/>
      </w:pPr>
      <w:rPr>
        <w:rFonts w:hint="default"/>
      </w:rPr>
    </w:lvl>
    <w:lvl w:ilvl="1" w:tplc="18090019" w:tentative="1">
      <w:start w:val="1"/>
      <w:numFmt w:val="lowerLetter"/>
      <w:lvlText w:val="%2."/>
      <w:lvlJc w:val="left"/>
      <w:pPr>
        <w:ind w:left="1125" w:hanging="360"/>
      </w:pPr>
    </w:lvl>
    <w:lvl w:ilvl="2" w:tplc="1809001B" w:tentative="1">
      <w:start w:val="1"/>
      <w:numFmt w:val="lowerRoman"/>
      <w:lvlText w:val="%3."/>
      <w:lvlJc w:val="right"/>
      <w:pPr>
        <w:ind w:left="1845" w:hanging="180"/>
      </w:pPr>
    </w:lvl>
    <w:lvl w:ilvl="3" w:tplc="1809000F" w:tentative="1">
      <w:start w:val="1"/>
      <w:numFmt w:val="decimal"/>
      <w:lvlText w:val="%4."/>
      <w:lvlJc w:val="left"/>
      <w:pPr>
        <w:ind w:left="2565" w:hanging="360"/>
      </w:pPr>
    </w:lvl>
    <w:lvl w:ilvl="4" w:tplc="18090019" w:tentative="1">
      <w:start w:val="1"/>
      <w:numFmt w:val="lowerLetter"/>
      <w:lvlText w:val="%5."/>
      <w:lvlJc w:val="left"/>
      <w:pPr>
        <w:ind w:left="3285" w:hanging="360"/>
      </w:pPr>
    </w:lvl>
    <w:lvl w:ilvl="5" w:tplc="1809001B" w:tentative="1">
      <w:start w:val="1"/>
      <w:numFmt w:val="lowerRoman"/>
      <w:lvlText w:val="%6."/>
      <w:lvlJc w:val="right"/>
      <w:pPr>
        <w:ind w:left="4005" w:hanging="180"/>
      </w:pPr>
    </w:lvl>
    <w:lvl w:ilvl="6" w:tplc="1809000F" w:tentative="1">
      <w:start w:val="1"/>
      <w:numFmt w:val="decimal"/>
      <w:lvlText w:val="%7."/>
      <w:lvlJc w:val="left"/>
      <w:pPr>
        <w:ind w:left="4725" w:hanging="360"/>
      </w:pPr>
    </w:lvl>
    <w:lvl w:ilvl="7" w:tplc="18090019" w:tentative="1">
      <w:start w:val="1"/>
      <w:numFmt w:val="lowerLetter"/>
      <w:lvlText w:val="%8."/>
      <w:lvlJc w:val="left"/>
      <w:pPr>
        <w:ind w:left="5445" w:hanging="360"/>
      </w:pPr>
    </w:lvl>
    <w:lvl w:ilvl="8" w:tplc="1809001B" w:tentative="1">
      <w:start w:val="1"/>
      <w:numFmt w:val="lowerRoman"/>
      <w:lvlText w:val="%9."/>
      <w:lvlJc w:val="right"/>
      <w:pPr>
        <w:ind w:left="6165" w:hanging="180"/>
      </w:pPr>
    </w:lvl>
  </w:abstractNum>
  <w:abstractNum w:abstractNumId="38" w15:restartNumberingAfterBreak="0">
    <w:nsid w:val="52610947"/>
    <w:multiLevelType w:val="hybridMultilevel"/>
    <w:tmpl w:val="4ACE1990"/>
    <w:lvl w:ilvl="0" w:tplc="6CF46A70">
      <w:start w:val="1"/>
      <w:numFmt w:val="decimal"/>
      <w:lvlText w:val="%1)"/>
      <w:lvlJc w:val="left"/>
      <w:pPr>
        <w:ind w:left="108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9" w15:restartNumberingAfterBreak="0">
    <w:nsid w:val="55FF7258"/>
    <w:multiLevelType w:val="hybridMultilevel"/>
    <w:tmpl w:val="F5CAD4A8"/>
    <w:lvl w:ilvl="0" w:tplc="18090001">
      <w:start w:val="1"/>
      <w:numFmt w:val="bullet"/>
      <w:lvlText w:val=""/>
      <w:lvlJc w:val="left"/>
      <w:pPr>
        <w:ind w:left="3960" w:hanging="360"/>
      </w:pPr>
      <w:rPr>
        <w:rFonts w:ascii="Symbol" w:hAnsi="Symbol" w:hint="default"/>
      </w:rPr>
    </w:lvl>
    <w:lvl w:ilvl="1" w:tplc="18090003" w:tentative="1">
      <w:start w:val="1"/>
      <w:numFmt w:val="bullet"/>
      <w:lvlText w:val="o"/>
      <w:lvlJc w:val="left"/>
      <w:pPr>
        <w:ind w:left="4680" w:hanging="360"/>
      </w:pPr>
      <w:rPr>
        <w:rFonts w:ascii="Courier New" w:hAnsi="Courier New" w:cs="Courier New" w:hint="default"/>
      </w:rPr>
    </w:lvl>
    <w:lvl w:ilvl="2" w:tplc="18090005" w:tentative="1">
      <w:start w:val="1"/>
      <w:numFmt w:val="bullet"/>
      <w:lvlText w:val=""/>
      <w:lvlJc w:val="left"/>
      <w:pPr>
        <w:ind w:left="5400" w:hanging="360"/>
      </w:pPr>
      <w:rPr>
        <w:rFonts w:ascii="Wingdings" w:hAnsi="Wingdings" w:hint="default"/>
      </w:rPr>
    </w:lvl>
    <w:lvl w:ilvl="3" w:tplc="18090001" w:tentative="1">
      <w:start w:val="1"/>
      <w:numFmt w:val="bullet"/>
      <w:lvlText w:val=""/>
      <w:lvlJc w:val="left"/>
      <w:pPr>
        <w:ind w:left="6120" w:hanging="360"/>
      </w:pPr>
      <w:rPr>
        <w:rFonts w:ascii="Symbol" w:hAnsi="Symbol" w:hint="default"/>
      </w:rPr>
    </w:lvl>
    <w:lvl w:ilvl="4" w:tplc="18090003" w:tentative="1">
      <w:start w:val="1"/>
      <w:numFmt w:val="bullet"/>
      <w:lvlText w:val="o"/>
      <w:lvlJc w:val="left"/>
      <w:pPr>
        <w:ind w:left="6840" w:hanging="360"/>
      </w:pPr>
      <w:rPr>
        <w:rFonts w:ascii="Courier New" w:hAnsi="Courier New" w:cs="Courier New" w:hint="default"/>
      </w:rPr>
    </w:lvl>
    <w:lvl w:ilvl="5" w:tplc="18090005" w:tentative="1">
      <w:start w:val="1"/>
      <w:numFmt w:val="bullet"/>
      <w:lvlText w:val=""/>
      <w:lvlJc w:val="left"/>
      <w:pPr>
        <w:ind w:left="7560" w:hanging="360"/>
      </w:pPr>
      <w:rPr>
        <w:rFonts w:ascii="Wingdings" w:hAnsi="Wingdings" w:hint="default"/>
      </w:rPr>
    </w:lvl>
    <w:lvl w:ilvl="6" w:tplc="18090001" w:tentative="1">
      <w:start w:val="1"/>
      <w:numFmt w:val="bullet"/>
      <w:lvlText w:val=""/>
      <w:lvlJc w:val="left"/>
      <w:pPr>
        <w:ind w:left="8280" w:hanging="360"/>
      </w:pPr>
      <w:rPr>
        <w:rFonts w:ascii="Symbol" w:hAnsi="Symbol" w:hint="default"/>
      </w:rPr>
    </w:lvl>
    <w:lvl w:ilvl="7" w:tplc="18090003" w:tentative="1">
      <w:start w:val="1"/>
      <w:numFmt w:val="bullet"/>
      <w:lvlText w:val="o"/>
      <w:lvlJc w:val="left"/>
      <w:pPr>
        <w:ind w:left="9000" w:hanging="360"/>
      </w:pPr>
      <w:rPr>
        <w:rFonts w:ascii="Courier New" w:hAnsi="Courier New" w:cs="Courier New" w:hint="default"/>
      </w:rPr>
    </w:lvl>
    <w:lvl w:ilvl="8" w:tplc="18090005" w:tentative="1">
      <w:start w:val="1"/>
      <w:numFmt w:val="bullet"/>
      <w:lvlText w:val=""/>
      <w:lvlJc w:val="left"/>
      <w:pPr>
        <w:ind w:left="9720" w:hanging="360"/>
      </w:pPr>
      <w:rPr>
        <w:rFonts w:ascii="Wingdings" w:hAnsi="Wingdings" w:hint="default"/>
      </w:rPr>
    </w:lvl>
  </w:abstractNum>
  <w:abstractNum w:abstractNumId="40" w15:restartNumberingAfterBreak="0">
    <w:nsid w:val="564B54F0"/>
    <w:multiLevelType w:val="hybridMultilevel"/>
    <w:tmpl w:val="2B54B75C"/>
    <w:lvl w:ilvl="0" w:tplc="83D27056">
      <w:start w:val="897"/>
      <w:numFmt w:val="decimal"/>
      <w:lvlText w:val="(%1"/>
      <w:lvlJc w:val="left"/>
      <w:pPr>
        <w:ind w:left="750" w:hanging="39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667D1841"/>
    <w:multiLevelType w:val="hybridMultilevel"/>
    <w:tmpl w:val="9522AADC"/>
    <w:lvl w:ilvl="0" w:tplc="18090011">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2" w15:restartNumberingAfterBreak="0">
    <w:nsid w:val="69A64808"/>
    <w:multiLevelType w:val="hybridMultilevel"/>
    <w:tmpl w:val="65CA53E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43" w15:restartNumberingAfterBreak="0">
    <w:nsid w:val="6C750E75"/>
    <w:multiLevelType w:val="hybridMultilevel"/>
    <w:tmpl w:val="B9F68B12"/>
    <w:lvl w:ilvl="0" w:tplc="6CF46A70">
      <w:start w:val="1"/>
      <w:numFmt w:val="decimal"/>
      <w:lvlText w:val="%1)"/>
      <w:lvlJc w:val="left"/>
      <w:pPr>
        <w:ind w:left="108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71AC23C8"/>
    <w:multiLevelType w:val="hybridMultilevel"/>
    <w:tmpl w:val="371A3E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783258A6"/>
    <w:multiLevelType w:val="hybridMultilevel"/>
    <w:tmpl w:val="E9C254D4"/>
    <w:lvl w:ilvl="0" w:tplc="18090011">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6" w15:restartNumberingAfterBreak="0">
    <w:nsid w:val="7F9951F9"/>
    <w:multiLevelType w:val="hybridMultilevel"/>
    <w:tmpl w:val="A0767BCE"/>
    <w:lvl w:ilvl="0" w:tplc="1809001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1127699646">
    <w:abstractNumId w:val="46"/>
  </w:num>
  <w:num w:numId="2" w16cid:durableId="137722102">
    <w:abstractNumId w:val="7"/>
  </w:num>
  <w:num w:numId="3" w16cid:durableId="760414557">
    <w:abstractNumId w:val="45"/>
  </w:num>
  <w:num w:numId="4" w16cid:durableId="1080786640">
    <w:abstractNumId w:val="19"/>
  </w:num>
  <w:num w:numId="5" w16cid:durableId="1080636663">
    <w:abstractNumId w:val="24"/>
  </w:num>
  <w:num w:numId="6" w16cid:durableId="1589147104">
    <w:abstractNumId w:val="30"/>
  </w:num>
  <w:num w:numId="7" w16cid:durableId="1515345794">
    <w:abstractNumId w:val="43"/>
  </w:num>
  <w:num w:numId="8" w16cid:durableId="2091808444">
    <w:abstractNumId w:val="38"/>
  </w:num>
  <w:num w:numId="9" w16cid:durableId="580212220">
    <w:abstractNumId w:val="6"/>
  </w:num>
  <w:num w:numId="10" w16cid:durableId="1013802428">
    <w:abstractNumId w:val="17"/>
  </w:num>
  <w:num w:numId="11" w16cid:durableId="1235428685">
    <w:abstractNumId w:val="27"/>
  </w:num>
  <w:num w:numId="12" w16cid:durableId="238753328">
    <w:abstractNumId w:val="15"/>
  </w:num>
  <w:num w:numId="13" w16cid:durableId="1923174059">
    <w:abstractNumId w:val="21"/>
  </w:num>
  <w:num w:numId="14" w16cid:durableId="1194884162">
    <w:abstractNumId w:val="39"/>
  </w:num>
  <w:num w:numId="15" w16cid:durableId="1130442809">
    <w:abstractNumId w:val="41"/>
  </w:num>
  <w:num w:numId="16" w16cid:durableId="1267885529">
    <w:abstractNumId w:val="8"/>
  </w:num>
  <w:num w:numId="17" w16cid:durableId="272904354">
    <w:abstractNumId w:val="22"/>
  </w:num>
  <w:num w:numId="18" w16cid:durableId="409157026">
    <w:abstractNumId w:val="26"/>
  </w:num>
  <w:num w:numId="19" w16cid:durableId="1828132451">
    <w:abstractNumId w:val="5"/>
  </w:num>
  <w:num w:numId="20" w16cid:durableId="2133858726">
    <w:abstractNumId w:val="16"/>
  </w:num>
  <w:num w:numId="21" w16cid:durableId="1612858067">
    <w:abstractNumId w:val="36"/>
  </w:num>
  <w:num w:numId="22" w16cid:durableId="1002510975">
    <w:abstractNumId w:val="23"/>
  </w:num>
  <w:num w:numId="23" w16cid:durableId="1395205452">
    <w:abstractNumId w:val="1"/>
  </w:num>
  <w:num w:numId="24" w16cid:durableId="943225732">
    <w:abstractNumId w:val="18"/>
  </w:num>
  <w:num w:numId="25" w16cid:durableId="1677077427">
    <w:abstractNumId w:val="44"/>
  </w:num>
  <w:num w:numId="26" w16cid:durableId="1833062594">
    <w:abstractNumId w:val="25"/>
  </w:num>
  <w:num w:numId="27" w16cid:durableId="1871797138">
    <w:abstractNumId w:val="34"/>
  </w:num>
  <w:num w:numId="28" w16cid:durableId="1089083325">
    <w:abstractNumId w:val="20"/>
  </w:num>
  <w:num w:numId="29" w16cid:durableId="1806238514">
    <w:abstractNumId w:val="31"/>
  </w:num>
  <w:num w:numId="30" w16cid:durableId="751511770">
    <w:abstractNumId w:val="33"/>
  </w:num>
  <w:num w:numId="31" w16cid:durableId="228880702">
    <w:abstractNumId w:val="9"/>
  </w:num>
  <w:num w:numId="32" w16cid:durableId="1801027223">
    <w:abstractNumId w:val="14"/>
  </w:num>
  <w:num w:numId="33" w16cid:durableId="1380664688">
    <w:abstractNumId w:val="2"/>
  </w:num>
  <w:num w:numId="34" w16cid:durableId="418140605">
    <w:abstractNumId w:val="37"/>
  </w:num>
  <w:num w:numId="35" w16cid:durableId="340746442">
    <w:abstractNumId w:val="10"/>
  </w:num>
  <w:num w:numId="36" w16cid:durableId="1475415738">
    <w:abstractNumId w:val="28"/>
  </w:num>
  <w:num w:numId="37" w16cid:durableId="1511793964">
    <w:abstractNumId w:val="3"/>
  </w:num>
  <w:num w:numId="38" w16cid:durableId="871110871">
    <w:abstractNumId w:val="0"/>
  </w:num>
  <w:num w:numId="39" w16cid:durableId="1577474196">
    <w:abstractNumId w:val="13"/>
  </w:num>
  <w:num w:numId="40" w16cid:durableId="1987464853">
    <w:abstractNumId w:val="29"/>
  </w:num>
  <w:num w:numId="41" w16cid:durableId="148712839">
    <w:abstractNumId w:val="40"/>
  </w:num>
  <w:num w:numId="42" w16cid:durableId="1067803380">
    <w:abstractNumId w:val="35"/>
  </w:num>
  <w:num w:numId="43" w16cid:durableId="656613291">
    <w:abstractNumId w:val="11"/>
  </w:num>
  <w:num w:numId="44" w16cid:durableId="844438309">
    <w:abstractNumId w:val="4"/>
  </w:num>
  <w:num w:numId="45" w16cid:durableId="1742747714">
    <w:abstractNumId w:val="42"/>
  </w:num>
  <w:num w:numId="46" w16cid:durableId="878056455">
    <w:abstractNumId w:val="32"/>
  </w:num>
  <w:num w:numId="47" w16cid:durableId="382095749">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852"/>
    <w:rsid w:val="000015D4"/>
    <w:rsid w:val="00002329"/>
    <w:rsid w:val="00002F93"/>
    <w:rsid w:val="0000338F"/>
    <w:rsid w:val="00003E55"/>
    <w:rsid w:val="00003FB2"/>
    <w:rsid w:val="000057BD"/>
    <w:rsid w:val="00006620"/>
    <w:rsid w:val="000068CA"/>
    <w:rsid w:val="00006E9E"/>
    <w:rsid w:val="00007533"/>
    <w:rsid w:val="0000775E"/>
    <w:rsid w:val="00007D14"/>
    <w:rsid w:val="00010464"/>
    <w:rsid w:val="0001349C"/>
    <w:rsid w:val="000134F7"/>
    <w:rsid w:val="00014104"/>
    <w:rsid w:val="00014BFE"/>
    <w:rsid w:val="0001532F"/>
    <w:rsid w:val="00015CEC"/>
    <w:rsid w:val="0001671B"/>
    <w:rsid w:val="0001706E"/>
    <w:rsid w:val="00017814"/>
    <w:rsid w:val="00017D47"/>
    <w:rsid w:val="00017E97"/>
    <w:rsid w:val="0002073D"/>
    <w:rsid w:val="00021A3B"/>
    <w:rsid w:val="00021E9B"/>
    <w:rsid w:val="00022A75"/>
    <w:rsid w:val="00025F7F"/>
    <w:rsid w:val="00027227"/>
    <w:rsid w:val="000272BA"/>
    <w:rsid w:val="00027B4C"/>
    <w:rsid w:val="00032616"/>
    <w:rsid w:val="00032EBF"/>
    <w:rsid w:val="00034772"/>
    <w:rsid w:val="00034D38"/>
    <w:rsid w:val="00035305"/>
    <w:rsid w:val="0003566A"/>
    <w:rsid w:val="000360CF"/>
    <w:rsid w:val="000369E5"/>
    <w:rsid w:val="0003721B"/>
    <w:rsid w:val="00037F26"/>
    <w:rsid w:val="00040011"/>
    <w:rsid w:val="000402B2"/>
    <w:rsid w:val="0004054B"/>
    <w:rsid w:val="00043086"/>
    <w:rsid w:val="0004310B"/>
    <w:rsid w:val="00043196"/>
    <w:rsid w:val="00043795"/>
    <w:rsid w:val="0004408B"/>
    <w:rsid w:val="00044525"/>
    <w:rsid w:val="000449F4"/>
    <w:rsid w:val="00045844"/>
    <w:rsid w:val="000461CC"/>
    <w:rsid w:val="000469C5"/>
    <w:rsid w:val="0004717D"/>
    <w:rsid w:val="000478C9"/>
    <w:rsid w:val="000501A4"/>
    <w:rsid w:val="00050D95"/>
    <w:rsid w:val="000533F7"/>
    <w:rsid w:val="0005375F"/>
    <w:rsid w:val="0005445A"/>
    <w:rsid w:val="00057D0A"/>
    <w:rsid w:val="000603CD"/>
    <w:rsid w:val="00061368"/>
    <w:rsid w:val="00061E82"/>
    <w:rsid w:val="000625AD"/>
    <w:rsid w:val="00062A94"/>
    <w:rsid w:val="0006496F"/>
    <w:rsid w:val="00065804"/>
    <w:rsid w:val="00067B90"/>
    <w:rsid w:val="00070588"/>
    <w:rsid w:val="000709C5"/>
    <w:rsid w:val="00072576"/>
    <w:rsid w:val="000727E6"/>
    <w:rsid w:val="00072A5B"/>
    <w:rsid w:val="00072B70"/>
    <w:rsid w:val="000742A8"/>
    <w:rsid w:val="00074819"/>
    <w:rsid w:val="00074FAC"/>
    <w:rsid w:val="000755A5"/>
    <w:rsid w:val="00075F46"/>
    <w:rsid w:val="00075FFB"/>
    <w:rsid w:val="0007668F"/>
    <w:rsid w:val="00076B3A"/>
    <w:rsid w:val="00076E04"/>
    <w:rsid w:val="00076E4A"/>
    <w:rsid w:val="000778BA"/>
    <w:rsid w:val="00077A7A"/>
    <w:rsid w:val="00077C73"/>
    <w:rsid w:val="00080D2B"/>
    <w:rsid w:val="00080DE7"/>
    <w:rsid w:val="00084DF3"/>
    <w:rsid w:val="000863F9"/>
    <w:rsid w:val="00087697"/>
    <w:rsid w:val="00090796"/>
    <w:rsid w:val="000909C3"/>
    <w:rsid w:val="000913DA"/>
    <w:rsid w:val="000916DB"/>
    <w:rsid w:val="00091A45"/>
    <w:rsid w:val="00091E8B"/>
    <w:rsid w:val="000921A8"/>
    <w:rsid w:val="00092DA7"/>
    <w:rsid w:val="00092E75"/>
    <w:rsid w:val="000930BD"/>
    <w:rsid w:val="000933E9"/>
    <w:rsid w:val="00093527"/>
    <w:rsid w:val="00093EF0"/>
    <w:rsid w:val="00094C82"/>
    <w:rsid w:val="00095227"/>
    <w:rsid w:val="0009681E"/>
    <w:rsid w:val="00096C33"/>
    <w:rsid w:val="00096C8C"/>
    <w:rsid w:val="000971CC"/>
    <w:rsid w:val="00097E6A"/>
    <w:rsid w:val="000A0D53"/>
    <w:rsid w:val="000A2166"/>
    <w:rsid w:val="000A31E7"/>
    <w:rsid w:val="000A34E8"/>
    <w:rsid w:val="000A44FC"/>
    <w:rsid w:val="000A45F7"/>
    <w:rsid w:val="000A4BA6"/>
    <w:rsid w:val="000A537E"/>
    <w:rsid w:val="000A53AD"/>
    <w:rsid w:val="000A5D46"/>
    <w:rsid w:val="000A6649"/>
    <w:rsid w:val="000A784C"/>
    <w:rsid w:val="000A7A63"/>
    <w:rsid w:val="000B0BB4"/>
    <w:rsid w:val="000B27A7"/>
    <w:rsid w:val="000B2FF3"/>
    <w:rsid w:val="000B35EB"/>
    <w:rsid w:val="000B4224"/>
    <w:rsid w:val="000B53BB"/>
    <w:rsid w:val="000B5D69"/>
    <w:rsid w:val="000B6B94"/>
    <w:rsid w:val="000B6F76"/>
    <w:rsid w:val="000B78E8"/>
    <w:rsid w:val="000B7FB9"/>
    <w:rsid w:val="000C0EDF"/>
    <w:rsid w:val="000C1AC2"/>
    <w:rsid w:val="000C2233"/>
    <w:rsid w:val="000C259D"/>
    <w:rsid w:val="000C311F"/>
    <w:rsid w:val="000C42FB"/>
    <w:rsid w:val="000C49CF"/>
    <w:rsid w:val="000C4D52"/>
    <w:rsid w:val="000C59C2"/>
    <w:rsid w:val="000C5EDB"/>
    <w:rsid w:val="000C6D32"/>
    <w:rsid w:val="000C6FC9"/>
    <w:rsid w:val="000C79C5"/>
    <w:rsid w:val="000C7EEA"/>
    <w:rsid w:val="000C7FCC"/>
    <w:rsid w:val="000D08CD"/>
    <w:rsid w:val="000D0920"/>
    <w:rsid w:val="000D1BA7"/>
    <w:rsid w:val="000D4107"/>
    <w:rsid w:val="000D42F1"/>
    <w:rsid w:val="000D5096"/>
    <w:rsid w:val="000D5C79"/>
    <w:rsid w:val="000D64D2"/>
    <w:rsid w:val="000D65DF"/>
    <w:rsid w:val="000D67CE"/>
    <w:rsid w:val="000D6F17"/>
    <w:rsid w:val="000E274F"/>
    <w:rsid w:val="000E27D9"/>
    <w:rsid w:val="000E34EA"/>
    <w:rsid w:val="000E553A"/>
    <w:rsid w:val="000E6634"/>
    <w:rsid w:val="000E6D34"/>
    <w:rsid w:val="000F142E"/>
    <w:rsid w:val="000F1724"/>
    <w:rsid w:val="000F294B"/>
    <w:rsid w:val="000F35AB"/>
    <w:rsid w:val="000F38B8"/>
    <w:rsid w:val="000F3CFE"/>
    <w:rsid w:val="000F4457"/>
    <w:rsid w:val="000F47D8"/>
    <w:rsid w:val="000F4D8C"/>
    <w:rsid w:val="000F635D"/>
    <w:rsid w:val="000F6928"/>
    <w:rsid w:val="00100861"/>
    <w:rsid w:val="0010165F"/>
    <w:rsid w:val="00101ECE"/>
    <w:rsid w:val="00101FD0"/>
    <w:rsid w:val="00102AEF"/>
    <w:rsid w:val="00102BF4"/>
    <w:rsid w:val="0010301A"/>
    <w:rsid w:val="001048C9"/>
    <w:rsid w:val="00104C7F"/>
    <w:rsid w:val="00105EA2"/>
    <w:rsid w:val="001063CC"/>
    <w:rsid w:val="001066FD"/>
    <w:rsid w:val="00106A98"/>
    <w:rsid w:val="00106C16"/>
    <w:rsid w:val="001076A8"/>
    <w:rsid w:val="001105C0"/>
    <w:rsid w:val="00110A56"/>
    <w:rsid w:val="00110EE7"/>
    <w:rsid w:val="00112150"/>
    <w:rsid w:val="00112490"/>
    <w:rsid w:val="00114934"/>
    <w:rsid w:val="00114D03"/>
    <w:rsid w:val="00115F77"/>
    <w:rsid w:val="00116179"/>
    <w:rsid w:val="0011662E"/>
    <w:rsid w:val="001177B7"/>
    <w:rsid w:val="0012008F"/>
    <w:rsid w:val="001215D8"/>
    <w:rsid w:val="00122868"/>
    <w:rsid w:val="0012344C"/>
    <w:rsid w:val="001236D7"/>
    <w:rsid w:val="001236D9"/>
    <w:rsid w:val="00123AD1"/>
    <w:rsid w:val="00123B31"/>
    <w:rsid w:val="00123B51"/>
    <w:rsid w:val="00124188"/>
    <w:rsid w:val="001246B3"/>
    <w:rsid w:val="00124FF5"/>
    <w:rsid w:val="00126B3F"/>
    <w:rsid w:val="00127724"/>
    <w:rsid w:val="0013029B"/>
    <w:rsid w:val="001307C0"/>
    <w:rsid w:val="00130BEA"/>
    <w:rsid w:val="00130C25"/>
    <w:rsid w:val="001334DC"/>
    <w:rsid w:val="00134EAA"/>
    <w:rsid w:val="0013521E"/>
    <w:rsid w:val="0013771B"/>
    <w:rsid w:val="00137957"/>
    <w:rsid w:val="00137FEE"/>
    <w:rsid w:val="0014097E"/>
    <w:rsid w:val="00140B5F"/>
    <w:rsid w:val="00141CA1"/>
    <w:rsid w:val="001428F4"/>
    <w:rsid w:val="00143321"/>
    <w:rsid w:val="00144B89"/>
    <w:rsid w:val="001452DF"/>
    <w:rsid w:val="00145B6C"/>
    <w:rsid w:val="00145BC9"/>
    <w:rsid w:val="00146A2D"/>
    <w:rsid w:val="00147E80"/>
    <w:rsid w:val="00151BCF"/>
    <w:rsid w:val="00152041"/>
    <w:rsid w:val="0015299F"/>
    <w:rsid w:val="00152F38"/>
    <w:rsid w:val="00154202"/>
    <w:rsid w:val="001602C6"/>
    <w:rsid w:val="001602F7"/>
    <w:rsid w:val="001610D9"/>
    <w:rsid w:val="00161BF1"/>
    <w:rsid w:val="00162829"/>
    <w:rsid w:val="00164A36"/>
    <w:rsid w:val="001657E7"/>
    <w:rsid w:val="00166520"/>
    <w:rsid w:val="00170A57"/>
    <w:rsid w:val="00170AB0"/>
    <w:rsid w:val="0017134C"/>
    <w:rsid w:val="00171B15"/>
    <w:rsid w:val="00171F67"/>
    <w:rsid w:val="00172DF3"/>
    <w:rsid w:val="00174A71"/>
    <w:rsid w:val="00174B35"/>
    <w:rsid w:val="00174BCF"/>
    <w:rsid w:val="00175B4D"/>
    <w:rsid w:val="00175EC0"/>
    <w:rsid w:val="00176BE9"/>
    <w:rsid w:val="001771C3"/>
    <w:rsid w:val="00180BA1"/>
    <w:rsid w:val="00181A78"/>
    <w:rsid w:val="00181D5D"/>
    <w:rsid w:val="00181FE4"/>
    <w:rsid w:val="00182969"/>
    <w:rsid w:val="00182E38"/>
    <w:rsid w:val="0018542C"/>
    <w:rsid w:val="001859E8"/>
    <w:rsid w:val="0018639B"/>
    <w:rsid w:val="001866DF"/>
    <w:rsid w:val="00191190"/>
    <w:rsid w:val="00191378"/>
    <w:rsid w:val="00192105"/>
    <w:rsid w:val="00192DA6"/>
    <w:rsid w:val="0019579F"/>
    <w:rsid w:val="00195B08"/>
    <w:rsid w:val="001969A2"/>
    <w:rsid w:val="001A0107"/>
    <w:rsid w:val="001A0E04"/>
    <w:rsid w:val="001A2821"/>
    <w:rsid w:val="001A2B41"/>
    <w:rsid w:val="001A3829"/>
    <w:rsid w:val="001A3A76"/>
    <w:rsid w:val="001A40ED"/>
    <w:rsid w:val="001A5687"/>
    <w:rsid w:val="001A5782"/>
    <w:rsid w:val="001A592B"/>
    <w:rsid w:val="001A5D0A"/>
    <w:rsid w:val="001A7A77"/>
    <w:rsid w:val="001B09F6"/>
    <w:rsid w:val="001B13FC"/>
    <w:rsid w:val="001B1B6B"/>
    <w:rsid w:val="001B1E5B"/>
    <w:rsid w:val="001B1FF4"/>
    <w:rsid w:val="001B2E37"/>
    <w:rsid w:val="001B3A79"/>
    <w:rsid w:val="001B3D94"/>
    <w:rsid w:val="001B3D99"/>
    <w:rsid w:val="001B3F2F"/>
    <w:rsid w:val="001B4484"/>
    <w:rsid w:val="001B4702"/>
    <w:rsid w:val="001B59CE"/>
    <w:rsid w:val="001B5FB5"/>
    <w:rsid w:val="001B6D00"/>
    <w:rsid w:val="001C1AAA"/>
    <w:rsid w:val="001C1B1C"/>
    <w:rsid w:val="001C2641"/>
    <w:rsid w:val="001C3E9E"/>
    <w:rsid w:val="001C4018"/>
    <w:rsid w:val="001C4814"/>
    <w:rsid w:val="001C4835"/>
    <w:rsid w:val="001C4A34"/>
    <w:rsid w:val="001C4C9B"/>
    <w:rsid w:val="001C5EB8"/>
    <w:rsid w:val="001C66EC"/>
    <w:rsid w:val="001C6D3E"/>
    <w:rsid w:val="001C7CEF"/>
    <w:rsid w:val="001D0C6A"/>
    <w:rsid w:val="001D0D9B"/>
    <w:rsid w:val="001D0E6D"/>
    <w:rsid w:val="001D2DC0"/>
    <w:rsid w:val="001D2E76"/>
    <w:rsid w:val="001D2EAE"/>
    <w:rsid w:val="001D341C"/>
    <w:rsid w:val="001D3AE5"/>
    <w:rsid w:val="001D3EC4"/>
    <w:rsid w:val="001D3ED6"/>
    <w:rsid w:val="001D5074"/>
    <w:rsid w:val="001D5ED7"/>
    <w:rsid w:val="001D60C1"/>
    <w:rsid w:val="001D61B2"/>
    <w:rsid w:val="001D61FD"/>
    <w:rsid w:val="001D6838"/>
    <w:rsid w:val="001D6F88"/>
    <w:rsid w:val="001E0CB7"/>
    <w:rsid w:val="001E190B"/>
    <w:rsid w:val="001E2A74"/>
    <w:rsid w:val="001E45FC"/>
    <w:rsid w:val="001E4D1E"/>
    <w:rsid w:val="001E4D61"/>
    <w:rsid w:val="001E5C1E"/>
    <w:rsid w:val="001E6B79"/>
    <w:rsid w:val="001E7685"/>
    <w:rsid w:val="001F295B"/>
    <w:rsid w:val="001F3430"/>
    <w:rsid w:val="001F44CC"/>
    <w:rsid w:val="001F49D2"/>
    <w:rsid w:val="001F4AE1"/>
    <w:rsid w:val="001F4BFF"/>
    <w:rsid w:val="001F5652"/>
    <w:rsid w:val="00201818"/>
    <w:rsid w:val="0020181D"/>
    <w:rsid w:val="002028F6"/>
    <w:rsid w:val="002029EB"/>
    <w:rsid w:val="00203383"/>
    <w:rsid w:val="0020342D"/>
    <w:rsid w:val="00203746"/>
    <w:rsid w:val="00203D98"/>
    <w:rsid w:val="00203E07"/>
    <w:rsid w:val="00203E30"/>
    <w:rsid w:val="00203FCB"/>
    <w:rsid w:val="002042D3"/>
    <w:rsid w:val="002049F5"/>
    <w:rsid w:val="00204B05"/>
    <w:rsid w:val="0020529E"/>
    <w:rsid w:val="002052A2"/>
    <w:rsid w:val="002052F2"/>
    <w:rsid w:val="00212F8A"/>
    <w:rsid w:val="002131DE"/>
    <w:rsid w:val="00216A95"/>
    <w:rsid w:val="00217EDB"/>
    <w:rsid w:val="002202A5"/>
    <w:rsid w:val="002204B1"/>
    <w:rsid w:val="00220654"/>
    <w:rsid w:val="002207EC"/>
    <w:rsid w:val="00220A41"/>
    <w:rsid w:val="0022277B"/>
    <w:rsid w:val="00222EA2"/>
    <w:rsid w:val="00223C8D"/>
    <w:rsid w:val="00226D6F"/>
    <w:rsid w:val="002270FA"/>
    <w:rsid w:val="002274F6"/>
    <w:rsid w:val="002276AC"/>
    <w:rsid w:val="00230C83"/>
    <w:rsid w:val="00232106"/>
    <w:rsid w:val="00232D0B"/>
    <w:rsid w:val="002332CB"/>
    <w:rsid w:val="0023345A"/>
    <w:rsid w:val="002345F9"/>
    <w:rsid w:val="002351B8"/>
    <w:rsid w:val="002351C1"/>
    <w:rsid w:val="002354B1"/>
    <w:rsid w:val="00236180"/>
    <w:rsid w:val="00236B16"/>
    <w:rsid w:val="0023765A"/>
    <w:rsid w:val="00241034"/>
    <w:rsid w:val="002418EA"/>
    <w:rsid w:val="00242C1F"/>
    <w:rsid w:val="00245366"/>
    <w:rsid w:val="00245838"/>
    <w:rsid w:val="00247959"/>
    <w:rsid w:val="002500C2"/>
    <w:rsid w:val="00250325"/>
    <w:rsid w:val="00250A21"/>
    <w:rsid w:val="002515F9"/>
    <w:rsid w:val="00252D41"/>
    <w:rsid w:val="00253B62"/>
    <w:rsid w:val="002549EF"/>
    <w:rsid w:val="002550C3"/>
    <w:rsid w:val="0025637D"/>
    <w:rsid w:val="00256E3A"/>
    <w:rsid w:val="0026012B"/>
    <w:rsid w:val="00261569"/>
    <w:rsid w:val="00261AE5"/>
    <w:rsid w:val="00261C56"/>
    <w:rsid w:val="00263610"/>
    <w:rsid w:val="00263AA4"/>
    <w:rsid w:val="00264A7B"/>
    <w:rsid w:val="00264F02"/>
    <w:rsid w:val="002658C0"/>
    <w:rsid w:val="00265EC5"/>
    <w:rsid w:val="002666A0"/>
    <w:rsid w:val="00266870"/>
    <w:rsid w:val="002677C2"/>
    <w:rsid w:val="00267E57"/>
    <w:rsid w:val="00267E80"/>
    <w:rsid w:val="002719D7"/>
    <w:rsid w:val="00272915"/>
    <w:rsid w:val="00274000"/>
    <w:rsid w:val="0027468E"/>
    <w:rsid w:val="00274898"/>
    <w:rsid w:val="00274A87"/>
    <w:rsid w:val="002754A7"/>
    <w:rsid w:val="00276181"/>
    <w:rsid w:val="0027707D"/>
    <w:rsid w:val="0027764F"/>
    <w:rsid w:val="0028020B"/>
    <w:rsid w:val="00280649"/>
    <w:rsid w:val="00281A29"/>
    <w:rsid w:val="002821CB"/>
    <w:rsid w:val="0028257A"/>
    <w:rsid w:val="00282EB4"/>
    <w:rsid w:val="002831FD"/>
    <w:rsid w:val="00283AA2"/>
    <w:rsid w:val="00283E17"/>
    <w:rsid w:val="002856C0"/>
    <w:rsid w:val="00285CCD"/>
    <w:rsid w:val="00285F88"/>
    <w:rsid w:val="00286696"/>
    <w:rsid w:val="002866BC"/>
    <w:rsid w:val="002869D6"/>
    <w:rsid w:val="00286C31"/>
    <w:rsid w:val="002876FE"/>
    <w:rsid w:val="002916AA"/>
    <w:rsid w:val="002935F7"/>
    <w:rsid w:val="00293AB4"/>
    <w:rsid w:val="00293CD0"/>
    <w:rsid w:val="00293E55"/>
    <w:rsid w:val="00296709"/>
    <w:rsid w:val="00296CAC"/>
    <w:rsid w:val="00296EFE"/>
    <w:rsid w:val="00297F8E"/>
    <w:rsid w:val="002A0D23"/>
    <w:rsid w:val="002A19E5"/>
    <w:rsid w:val="002A2BF9"/>
    <w:rsid w:val="002A3636"/>
    <w:rsid w:val="002A4113"/>
    <w:rsid w:val="002A47A6"/>
    <w:rsid w:val="002A55AA"/>
    <w:rsid w:val="002A6737"/>
    <w:rsid w:val="002A6961"/>
    <w:rsid w:val="002A744C"/>
    <w:rsid w:val="002A7AA9"/>
    <w:rsid w:val="002B00DD"/>
    <w:rsid w:val="002B0447"/>
    <w:rsid w:val="002B0CD9"/>
    <w:rsid w:val="002B1A47"/>
    <w:rsid w:val="002B1EA1"/>
    <w:rsid w:val="002B28E3"/>
    <w:rsid w:val="002B2A5D"/>
    <w:rsid w:val="002B2C06"/>
    <w:rsid w:val="002B30C0"/>
    <w:rsid w:val="002B39E9"/>
    <w:rsid w:val="002B3C0E"/>
    <w:rsid w:val="002B4E1F"/>
    <w:rsid w:val="002B55F8"/>
    <w:rsid w:val="002B6504"/>
    <w:rsid w:val="002B6518"/>
    <w:rsid w:val="002B67F8"/>
    <w:rsid w:val="002B6CB0"/>
    <w:rsid w:val="002B73E8"/>
    <w:rsid w:val="002B7990"/>
    <w:rsid w:val="002C042F"/>
    <w:rsid w:val="002C0E96"/>
    <w:rsid w:val="002C18A6"/>
    <w:rsid w:val="002C2A0D"/>
    <w:rsid w:val="002C3707"/>
    <w:rsid w:val="002C37E0"/>
    <w:rsid w:val="002C3E87"/>
    <w:rsid w:val="002C4A3B"/>
    <w:rsid w:val="002C6229"/>
    <w:rsid w:val="002C6282"/>
    <w:rsid w:val="002C6D4A"/>
    <w:rsid w:val="002D027D"/>
    <w:rsid w:val="002D0508"/>
    <w:rsid w:val="002D0624"/>
    <w:rsid w:val="002D0769"/>
    <w:rsid w:val="002D0DD0"/>
    <w:rsid w:val="002D25CF"/>
    <w:rsid w:val="002D416F"/>
    <w:rsid w:val="002D4494"/>
    <w:rsid w:val="002D4700"/>
    <w:rsid w:val="002D51C9"/>
    <w:rsid w:val="002D53A2"/>
    <w:rsid w:val="002D5B58"/>
    <w:rsid w:val="002D6AB0"/>
    <w:rsid w:val="002D7C13"/>
    <w:rsid w:val="002E0205"/>
    <w:rsid w:val="002E027D"/>
    <w:rsid w:val="002E0305"/>
    <w:rsid w:val="002E03E7"/>
    <w:rsid w:val="002E1E2C"/>
    <w:rsid w:val="002E2886"/>
    <w:rsid w:val="002E2DAD"/>
    <w:rsid w:val="002E3CE8"/>
    <w:rsid w:val="002E4118"/>
    <w:rsid w:val="002E427E"/>
    <w:rsid w:val="002E614A"/>
    <w:rsid w:val="002E6B92"/>
    <w:rsid w:val="002E7652"/>
    <w:rsid w:val="002F1228"/>
    <w:rsid w:val="002F1AF7"/>
    <w:rsid w:val="002F2B02"/>
    <w:rsid w:val="002F2D92"/>
    <w:rsid w:val="002F4042"/>
    <w:rsid w:val="002F5586"/>
    <w:rsid w:val="002F58A9"/>
    <w:rsid w:val="002F5EF7"/>
    <w:rsid w:val="002F60C9"/>
    <w:rsid w:val="002F6837"/>
    <w:rsid w:val="002F6E3A"/>
    <w:rsid w:val="002F7AD3"/>
    <w:rsid w:val="00300644"/>
    <w:rsid w:val="003014BA"/>
    <w:rsid w:val="0030202C"/>
    <w:rsid w:val="003027AE"/>
    <w:rsid w:val="00302F8A"/>
    <w:rsid w:val="0030337B"/>
    <w:rsid w:val="0030410C"/>
    <w:rsid w:val="00305D08"/>
    <w:rsid w:val="00307B80"/>
    <w:rsid w:val="00310075"/>
    <w:rsid w:val="00310084"/>
    <w:rsid w:val="00310217"/>
    <w:rsid w:val="0031067F"/>
    <w:rsid w:val="0031141E"/>
    <w:rsid w:val="00311E3A"/>
    <w:rsid w:val="00312F75"/>
    <w:rsid w:val="003133ED"/>
    <w:rsid w:val="00313E19"/>
    <w:rsid w:val="00314DDE"/>
    <w:rsid w:val="0031501D"/>
    <w:rsid w:val="00315E01"/>
    <w:rsid w:val="00316446"/>
    <w:rsid w:val="00316A80"/>
    <w:rsid w:val="00317169"/>
    <w:rsid w:val="003179AA"/>
    <w:rsid w:val="00320345"/>
    <w:rsid w:val="00322422"/>
    <w:rsid w:val="00323938"/>
    <w:rsid w:val="00323A73"/>
    <w:rsid w:val="003245C1"/>
    <w:rsid w:val="00324942"/>
    <w:rsid w:val="0032564B"/>
    <w:rsid w:val="003265D0"/>
    <w:rsid w:val="003276DD"/>
    <w:rsid w:val="003305F9"/>
    <w:rsid w:val="0033099A"/>
    <w:rsid w:val="00330DD1"/>
    <w:rsid w:val="00331B07"/>
    <w:rsid w:val="00331F9A"/>
    <w:rsid w:val="003320FF"/>
    <w:rsid w:val="00332856"/>
    <w:rsid w:val="003342A4"/>
    <w:rsid w:val="00334E93"/>
    <w:rsid w:val="00335F87"/>
    <w:rsid w:val="00337045"/>
    <w:rsid w:val="00337D2C"/>
    <w:rsid w:val="00340772"/>
    <w:rsid w:val="003427EA"/>
    <w:rsid w:val="00342A17"/>
    <w:rsid w:val="00342B5A"/>
    <w:rsid w:val="00342EF3"/>
    <w:rsid w:val="003451BE"/>
    <w:rsid w:val="00347B27"/>
    <w:rsid w:val="00347C1B"/>
    <w:rsid w:val="003518C3"/>
    <w:rsid w:val="0035274A"/>
    <w:rsid w:val="00354408"/>
    <w:rsid w:val="00354433"/>
    <w:rsid w:val="00354539"/>
    <w:rsid w:val="0035542B"/>
    <w:rsid w:val="003561B6"/>
    <w:rsid w:val="0035626A"/>
    <w:rsid w:val="003574D9"/>
    <w:rsid w:val="00360F13"/>
    <w:rsid w:val="00361186"/>
    <w:rsid w:val="0036172A"/>
    <w:rsid w:val="00362AEC"/>
    <w:rsid w:val="0036311D"/>
    <w:rsid w:val="00363C00"/>
    <w:rsid w:val="00364339"/>
    <w:rsid w:val="0036497C"/>
    <w:rsid w:val="003650B5"/>
    <w:rsid w:val="003720D2"/>
    <w:rsid w:val="00372E78"/>
    <w:rsid w:val="00374924"/>
    <w:rsid w:val="0037567A"/>
    <w:rsid w:val="00376867"/>
    <w:rsid w:val="00376B18"/>
    <w:rsid w:val="003771E5"/>
    <w:rsid w:val="003810B2"/>
    <w:rsid w:val="003817C9"/>
    <w:rsid w:val="0038346F"/>
    <w:rsid w:val="00384E9D"/>
    <w:rsid w:val="00385CB4"/>
    <w:rsid w:val="003862C9"/>
    <w:rsid w:val="00387019"/>
    <w:rsid w:val="00387571"/>
    <w:rsid w:val="003908FD"/>
    <w:rsid w:val="003911F1"/>
    <w:rsid w:val="003911FF"/>
    <w:rsid w:val="00391D30"/>
    <w:rsid w:val="003921C5"/>
    <w:rsid w:val="003922AF"/>
    <w:rsid w:val="00392DA9"/>
    <w:rsid w:val="00393190"/>
    <w:rsid w:val="00394365"/>
    <w:rsid w:val="00394672"/>
    <w:rsid w:val="0039527B"/>
    <w:rsid w:val="0039537A"/>
    <w:rsid w:val="00395486"/>
    <w:rsid w:val="0039597D"/>
    <w:rsid w:val="00396077"/>
    <w:rsid w:val="003975DD"/>
    <w:rsid w:val="0039767D"/>
    <w:rsid w:val="003A1DFD"/>
    <w:rsid w:val="003A255F"/>
    <w:rsid w:val="003A28F9"/>
    <w:rsid w:val="003A30FF"/>
    <w:rsid w:val="003A3183"/>
    <w:rsid w:val="003A339B"/>
    <w:rsid w:val="003A3848"/>
    <w:rsid w:val="003A3DB4"/>
    <w:rsid w:val="003A5307"/>
    <w:rsid w:val="003A59E8"/>
    <w:rsid w:val="003A729A"/>
    <w:rsid w:val="003A7A08"/>
    <w:rsid w:val="003B02D1"/>
    <w:rsid w:val="003B07F3"/>
    <w:rsid w:val="003B19EC"/>
    <w:rsid w:val="003B32FA"/>
    <w:rsid w:val="003B3563"/>
    <w:rsid w:val="003B361D"/>
    <w:rsid w:val="003B4712"/>
    <w:rsid w:val="003B4770"/>
    <w:rsid w:val="003B50DA"/>
    <w:rsid w:val="003B7353"/>
    <w:rsid w:val="003B78D6"/>
    <w:rsid w:val="003B79C2"/>
    <w:rsid w:val="003B7B9F"/>
    <w:rsid w:val="003C0274"/>
    <w:rsid w:val="003C1765"/>
    <w:rsid w:val="003C1CAA"/>
    <w:rsid w:val="003C1FEE"/>
    <w:rsid w:val="003C319A"/>
    <w:rsid w:val="003C3297"/>
    <w:rsid w:val="003C359F"/>
    <w:rsid w:val="003C3899"/>
    <w:rsid w:val="003C3983"/>
    <w:rsid w:val="003C4536"/>
    <w:rsid w:val="003C45A6"/>
    <w:rsid w:val="003C4987"/>
    <w:rsid w:val="003C4F28"/>
    <w:rsid w:val="003C5723"/>
    <w:rsid w:val="003C67D6"/>
    <w:rsid w:val="003C78EF"/>
    <w:rsid w:val="003C7F0D"/>
    <w:rsid w:val="003D02E7"/>
    <w:rsid w:val="003D04F1"/>
    <w:rsid w:val="003D132F"/>
    <w:rsid w:val="003D19A1"/>
    <w:rsid w:val="003D1F18"/>
    <w:rsid w:val="003D2083"/>
    <w:rsid w:val="003D2116"/>
    <w:rsid w:val="003D22FE"/>
    <w:rsid w:val="003D29F0"/>
    <w:rsid w:val="003D3547"/>
    <w:rsid w:val="003D37EC"/>
    <w:rsid w:val="003D3B23"/>
    <w:rsid w:val="003D4359"/>
    <w:rsid w:val="003D5E67"/>
    <w:rsid w:val="003D6AC6"/>
    <w:rsid w:val="003D785D"/>
    <w:rsid w:val="003E0630"/>
    <w:rsid w:val="003E14F5"/>
    <w:rsid w:val="003E47A9"/>
    <w:rsid w:val="003E4C27"/>
    <w:rsid w:val="003E5C38"/>
    <w:rsid w:val="003E661D"/>
    <w:rsid w:val="003E72EF"/>
    <w:rsid w:val="003F06DE"/>
    <w:rsid w:val="003F08B4"/>
    <w:rsid w:val="003F3214"/>
    <w:rsid w:val="003F3410"/>
    <w:rsid w:val="003F4B0F"/>
    <w:rsid w:val="003F4DAE"/>
    <w:rsid w:val="003F503E"/>
    <w:rsid w:val="003F530C"/>
    <w:rsid w:val="003F6012"/>
    <w:rsid w:val="00400E8F"/>
    <w:rsid w:val="004010AD"/>
    <w:rsid w:val="0040186A"/>
    <w:rsid w:val="0040217C"/>
    <w:rsid w:val="004025CB"/>
    <w:rsid w:val="004030F4"/>
    <w:rsid w:val="0040351B"/>
    <w:rsid w:val="00403557"/>
    <w:rsid w:val="00403A90"/>
    <w:rsid w:val="00403E71"/>
    <w:rsid w:val="00405734"/>
    <w:rsid w:val="0041149E"/>
    <w:rsid w:val="004114D4"/>
    <w:rsid w:val="004114DB"/>
    <w:rsid w:val="00414451"/>
    <w:rsid w:val="00414A6E"/>
    <w:rsid w:val="00414F48"/>
    <w:rsid w:val="00415609"/>
    <w:rsid w:val="00415EE7"/>
    <w:rsid w:val="00416025"/>
    <w:rsid w:val="0041633C"/>
    <w:rsid w:val="0041748B"/>
    <w:rsid w:val="004176C3"/>
    <w:rsid w:val="00422BCC"/>
    <w:rsid w:val="00423159"/>
    <w:rsid w:val="0042417C"/>
    <w:rsid w:val="004248B3"/>
    <w:rsid w:val="004249BD"/>
    <w:rsid w:val="0042537F"/>
    <w:rsid w:val="004259AB"/>
    <w:rsid w:val="00425D4D"/>
    <w:rsid w:val="00426DED"/>
    <w:rsid w:val="00427044"/>
    <w:rsid w:val="00427FF3"/>
    <w:rsid w:val="004305E6"/>
    <w:rsid w:val="00430EB7"/>
    <w:rsid w:val="00430F6C"/>
    <w:rsid w:val="00432976"/>
    <w:rsid w:val="00432D85"/>
    <w:rsid w:val="00434AE2"/>
    <w:rsid w:val="00434FFF"/>
    <w:rsid w:val="00435005"/>
    <w:rsid w:val="00435594"/>
    <w:rsid w:val="00436D79"/>
    <w:rsid w:val="00437D70"/>
    <w:rsid w:val="00440131"/>
    <w:rsid w:val="004409AA"/>
    <w:rsid w:val="00441E62"/>
    <w:rsid w:val="00442148"/>
    <w:rsid w:val="00442CE5"/>
    <w:rsid w:val="004432FC"/>
    <w:rsid w:val="00445462"/>
    <w:rsid w:val="00446D65"/>
    <w:rsid w:val="00447410"/>
    <w:rsid w:val="00452388"/>
    <w:rsid w:val="004524B0"/>
    <w:rsid w:val="00452751"/>
    <w:rsid w:val="00452FF7"/>
    <w:rsid w:val="004537D5"/>
    <w:rsid w:val="004540A8"/>
    <w:rsid w:val="004548C6"/>
    <w:rsid w:val="0045693A"/>
    <w:rsid w:val="00457907"/>
    <w:rsid w:val="004602ED"/>
    <w:rsid w:val="004611DF"/>
    <w:rsid w:val="0046161B"/>
    <w:rsid w:val="00461765"/>
    <w:rsid w:val="00462010"/>
    <w:rsid w:val="00462333"/>
    <w:rsid w:val="00462526"/>
    <w:rsid w:val="00462A02"/>
    <w:rsid w:val="00463B2F"/>
    <w:rsid w:val="0046498C"/>
    <w:rsid w:val="004649FC"/>
    <w:rsid w:val="00465646"/>
    <w:rsid w:val="004656BF"/>
    <w:rsid w:val="00465B78"/>
    <w:rsid w:val="00465D7C"/>
    <w:rsid w:val="00467667"/>
    <w:rsid w:val="004677E3"/>
    <w:rsid w:val="00467B5E"/>
    <w:rsid w:val="004700FB"/>
    <w:rsid w:val="00470FB7"/>
    <w:rsid w:val="0047102B"/>
    <w:rsid w:val="00471A7A"/>
    <w:rsid w:val="0047320B"/>
    <w:rsid w:val="00473A91"/>
    <w:rsid w:val="00474F6A"/>
    <w:rsid w:val="0047575D"/>
    <w:rsid w:val="0047585A"/>
    <w:rsid w:val="00475ED4"/>
    <w:rsid w:val="00476366"/>
    <w:rsid w:val="00476B9F"/>
    <w:rsid w:val="00476D87"/>
    <w:rsid w:val="004779E9"/>
    <w:rsid w:val="00477ED5"/>
    <w:rsid w:val="004809F2"/>
    <w:rsid w:val="00481E45"/>
    <w:rsid w:val="004829F6"/>
    <w:rsid w:val="00482E4F"/>
    <w:rsid w:val="004832CD"/>
    <w:rsid w:val="00483D66"/>
    <w:rsid w:val="00484215"/>
    <w:rsid w:val="004847D5"/>
    <w:rsid w:val="004849B8"/>
    <w:rsid w:val="0048504C"/>
    <w:rsid w:val="004853DD"/>
    <w:rsid w:val="004854DE"/>
    <w:rsid w:val="00486A20"/>
    <w:rsid w:val="00487761"/>
    <w:rsid w:val="0049005E"/>
    <w:rsid w:val="004904B7"/>
    <w:rsid w:val="0049119A"/>
    <w:rsid w:val="00491906"/>
    <w:rsid w:val="00491F20"/>
    <w:rsid w:val="00491F41"/>
    <w:rsid w:val="00492274"/>
    <w:rsid w:val="00494DE6"/>
    <w:rsid w:val="004954E8"/>
    <w:rsid w:val="00495E2E"/>
    <w:rsid w:val="00496633"/>
    <w:rsid w:val="00496BE0"/>
    <w:rsid w:val="00497742"/>
    <w:rsid w:val="004A0104"/>
    <w:rsid w:val="004A05E8"/>
    <w:rsid w:val="004A25D3"/>
    <w:rsid w:val="004A2F76"/>
    <w:rsid w:val="004A421C"/>
    <w:rsid w:val="004A451B"/>
    <w:rsid w:val="004A4E5F"/>
    <w:rsid w:val="004A605B"/>
    <w:rsid w:val="004A65C8"/>
    <w:rsid w:val="004A693A"/>
    <w:rsid w:val="004A7D84"/>
    <w:rsid w:val="004B0757"/>
    <w:rsid w:val="004B29D8"/>
    <w:rsid w:val="004B364E"/>
    <w:rsid w:val="004B38E3"/>
    <w:rsid w:val="004B3A78"/>
    <w:rsid w:val="004B3C0A"/>
    <w:rsid w:val="004B4C46"/>
    <w:rsid w:val="004B6D6B"/>
    <w:rsid w:val="004B7BDD"/>
    <w:rsid w:val="004B7FA1"/>
    <w:rsid w:val="004C10F3"/>
    <w:rsid w:val="004C1686"/>
    <w:rsid w:val="004C2AA9"/>
    <w:rsid w:val="004C3D22"/>
    <w:rsid w:val="004C7477"/>
    <w:rsid w:val="004C796A"/>
    <w:rsid w:val="004C7A29"/>
    <w:rsid w:val="004C7B6C"/>
    <w:rsid w:val="004D0BF0"/>
    <w:rsid w:val="004D0C83"/>
    <w:rsid w:val="004D27A6"/>
    <w:rsid w:val="004D2DD5"/>
    <w:rsid w:val="004D3B9D"/>
    <w:rsid w:val="004D5577"/>
    <w:rsid w:val="004D791C"/>
    <w:rsid w:val="004E0B92"/>
    <w:rsid w:val="004E1501"/>
    <w:rsid w:val="004E162F"/>
    <w:rsid w:val="004E16C7"/>
    <w:rsid w:val="004E1C22"/>
    <w:rsid w:val="004E28AC"/>
    <w:rsid w:val="004E3764"/>
    <w:rsid w:val="004E45F3"/>
    <w:rsid w:val="004E4FB3"/>
    <w:rsid w:val="004E5C0F"/>
    <w:rsid w:val="004E794D"/>
    <w:rsid w:val="004F0D19"/>
    <w:rsid w:val="004F0FC5"/>
    <w:rsid w:val="004F1045"/>
    <w:rsid w:val="004F1AA4"/>
    <w:rsid w:val="004F2DA1"/>
    <w:rsid w:val="004F36ED"/>
    <w:rsid w:val="004F427B"/>
    <w:rsid w:val="004F4764"/>
    <w:rsid w:val="004F5657"/>
    <w:rsid w:val="004F59B5"/>
    <w:rsid w:val="004F5EFE"/>
    <w:rsid w:val="004F5F57"/>
    <w:rsid w:val="004F6D9E"/>
    <w:rsid w:val="004F7285"/>
    <w:rsid w:val="004F777E"/>
    <w:rsid w:val="0050096C"/>
    <w:rsid w:val="00500BF4"/>
    <w:rsid w:val="00500EC1"/>
    <w:rsid w:val="00500EC5"/>
    <w:rsid w:val="00502D43"/>
    <w:rsid w:val="005057B9"/>
    <w:rsid w:val="00505DD3"/>
    <w:rsid w:val="00506258"/>
    <w:rsid w:val="00506CE2"/>
    <w:rsid w:val="005071F7"/>
    <w:rsid w:val="00510449"/>
    <w:rsid w:val="00510B63"/>
    <w:rsid w:val="005118D1"/>
    <w:rsid w:val="00511DA2"/>
    <w:rsid w:val="0051229D"/>
    <w:rsid w:val="00512B74"/>
    <w:rsid w:val="00512EEA"/>
    <w:rsid w:val="005133C4"/>
    <w:rsid w:val="005139FB"/>
    <w:rsid w:val="00515AED"/>
    <w:rsid w:val="00516623"/>
    <w:rsid w:val="00516E51"/>
    <w:rsid w:val="00516F56"/>
    <w:rsid w:val="00520D3E"/>
    <w:rsid w:val="00520EA5"/>
    <w:rsid w:val="005210F1"/>
    <w:rsid w:val="005211D9"/>
    <w:rsid w:val="005213C2"/>
    <w:rsid w:val="00521844"/>
    <w:rsid w:val="00522C42"/>
    <w:rsid w:val="00523925"/>
    <w:rsid w:val="00524629"/>
    <w:rsid w:val="00524C47"/>
    <w:rsid w:val="005255F6"/>
    <w:rsid w:val="005256C9"/>
    <w:rsid w:val="00525E7E"/>
    <w:rsid w:val="00526A7C"/>
    <w:rsid w:val="00527443"/>
    <w:rsid w:val="00527E40"/>
    <w:rsid w:val="0053005C"/>
    <w:rsid w:val="00530445"/>
    <w:rsid w:val="00530A9A"/>
    <w:rsid w:val="00530C33"/>
    <w:rsid w:val="005312C4"/>
    <w:rsid w:val="00531AE0"/>
    <w:rsid w:val="00532271"/>
    <w:rsid w:val="00532C5C"/>
    <w:rsid w:val="00533BB2"/>
    <w:rsid w:val="00533F49"/>
    <w:rsid w:val="00534A51"/>
    <w:rsid w:val="00534AAD"/>
    <w:rsid w:val="0053611C"/>
    <w:rsid w:val="005364AC"/>
    <w:rsid w:val="0053767E"/>
    <w:rsid w:val="00537BA8"/>
    <w:rsid w:val="005423FC"/>
    <w:rsid w:val="005427AA"/>
    <w:rsid w:val="00542AF0"/>
    <w:rsid w:val="00543CE4"/>
    <w:rsid w:val="0054441B"/>
    <w:rsid w:val="00544B39"/>
    <w:rsid w:val="00545BB6"/>
    <w:rsid w:val="0054697B"/>
    <w:rsid w:val="00546A02"/>
    <w:rsid w:val="00546B74"/>
    <w:rsid w:val="00546BF7"/>
    <w:rsid w:val="005478D4"/>
    <w:rsid w:val="005520E7"/>
    <w:rsid w:val="005521BB"/>
    <w:rsid w:val="00554388"/>
    <w:rsid w:val="005578F3"/>
    <w:rsid w:val="0055794B"/>
    <w:rsid w:val="00557E45"/>
    <w:rsid w:val="005604ED"/>
    <w:rsid w:val="0056089C"/>
    <w:rsid w:val="00561CD2"/>
    <w:rsid w:val="0056319E"/>
    <w:rsid w:val="00564681"/>
    <w:rsid w:val="00564BAB"/>
    <w:rsid w:val="005655B6"/>
    <w:rsid w:val="00565FE5"/>
    <w:rsid w:val="005665B8"/>
    <w:rsid w:val="005679F7"/>
    <w:rsid w:val="00570E73"/>
    <w:rsid w:val="0057109F"/>
    <w:rsid w:val="00571CAD"/>
    <w:rsid w:val="0057264C"/>
    <w:rsid w:val="005726C4"/>
    <w:rsid w:val="00573859"/>
    <w:rsid w:val="00573F31"/>
    <w:rsid w:val="005749AC"/>
    <w:rsid w:val="00574F3F"/>
    <w:rsid w:val="00576938"/>
    <w:rsid w:val="00580688"/>
    <w:rsid w:val="00580D48"/>
    <w:rsid w:val="00581902"/>
    <w:rsid w:val="00582459"/>
    <w:rsid w:val="00582C11"/>
    <w:rsid w:val="00582EDA"/>
    <w:rsid w:val="00584A6B"/>
    <w:rsid w:val="0058567B"/>
    <w:rsid w:val="00587B6C"/>
    <w:rsid w:val="00587FF2"/>
    <w:rsid w:val="00591D6C"/>
    <w:rsid w:val="00592FEF"/>
    <w:rsid w:val="00593DCC"/>
    <w:rsid w:val="00594BFB"/>
    <w:rsid w:val="0059524C"/>
    <w:rsid w:val="00596CED"/>
    <w:rsid w:val="005972CF"/>
    <w:rsid w:val="005A0656"/>
    <w:rsid w:val="005A0C1B"/>
    <w:rsid w:val="005A0E28"/>
    <w:rsid w:val="005A2A36"/>
    <w:rsid w:val="005A3092"/>
    <w:rsid w:val="005A3E72"/>
    <w:rsid w:val="005A5ACC"/>
    <w:rsid w:val="005A5E19"/>
    <w:rsid w:val="005A68A5"/>
    <w:rsid w:val="005A6A43"/>
    <w:rsid w:val="005A72A7"/>
    <w:rsid w:val="005B054C"/>
    <w:rsid w:val="005B05AD"/>
    <w:rsid w:val="005B0CF5"/>
    <w:rsid w:val="005B0DB1"/>
    <w:rsid w:val="005B20A0"/>
    <w:rsid w:val="005B2399"/>
    <w:rsid w:val="005B2961"/>
    <w:rsid w:val="005B3047"/>
    <w:rsid w:val="005B39EE"/>
    <w:rsid w:val="005B556B"/>
    <w:rsid w:val="005B57FE"/>
    <w:rsid w:val="005B5BA2"/>
    <w:rsid w:val="005B65E4"/>
    <w:rsid w:val="005B678B"/>
    <w:rsid w:val="005B6BF4"/>
    <w:rsid w:val="005B6DE7"/>
    <w:rsid w:val="005B6E2B"/>
    <w:rsid w:val="005C251B"/>
    <w:rsid w:val="005C546A"/>
    <w:rsid w:val="005C5760"/>
    <w:rsid w:val="005C64F9"/>
    <w:rsid w:val="005C68B8"/>
    <w:rsid w:val="005C75A1"/>
    <w:rsid w:val="005D016F"/>
    <w:rsid w:val="005D077E"/>
    <w:rsid w:val="005D2910"/>
    <w:rsid w:val="005D3701"/>
    <w:rsid w:val="005D3D06"/>
    <w:rsid w:val="005D4313"/>
    <w:rsid w:val="005D52AB"/>
    <w:rsid w:val="005D55BF"/>
    <w:rsid w:val="005D7B4B"/>
    <w:rsid w:val="005E00E6"/>
    <w:rsid w:val="005E1441"/>
    <w:rsid w:val="005E2040"/>
    <w:rsid w:val="005E246D"/>
    <w:rsid w:val="005E289D"/>
    <w:rsid w:val="005E2F09"/>
    <w:rsid w:val="005E3924"/>
    <w:rsid w:val="005E3AD3"/>
    <w:rsid w:val="005E3E4D"/>
    <w:rsid w:val="005E580B"/>
    <w:rsid w:val="005E64E8"/>
    <w:rsid w:val="005E65A7"/>
    <w:rsid w:val="005E692D"/>
    <w:rsid w:val="005E6931"/>
    <w:rsid w:val="005F0EA4"/>
    <w:rsid w:val="005F17C1"/>
    <w:rsid w:val="005F2572"/>
    <w:rsid w:val="005F2756"/>
    <w:rsid w:val="005F3DC3"/>
    <w:rsid w:val="005F477C"/>
    <w:rsid w:val="005F5C12"/>
    <w:rsid w:val="005F6936"/>
    <w:rsid w:val="005F71AB"/>
    <w:rsid w:val="00600005"/>
    <w:rsid w:val="00601D80"/>
    <w:rsid w:val="00602683"/>
    <w:rsid w:val="00603968"/>
    <w:rsid w:val="006040DC"/>
    <w:rsid w:val="00604F87"/>
    <w:rsid w:val="006051A8"/>
    <w:rsid w:val="00605E3D"/>
    <w:rsid w:val="00606064"/>
    <w:rsid w:val="00606821"/>
    <w:rsid w:val="00607811"/>
    <w:rsid w:val="00610510"/>
    <w:rsid w:val="006105D7"/>
    <w:rsid w:val="0061169C"/>
    <w:rsid w:val="006118A8"/>
    <w:rsid w:val="00611F32"/>
    <w:rsid w:val="00611FFD"/>
    <w:rsid w:val="00612828"/>
    <w:rsid w:val="00612EE6"/>
    <w:rsid w:val="00613881"/>
    <w:rsid w:val="006139CB"/>
    <w:rsid w:val="00613B1D"/>
    <w:rsid w:val="00614454"/>
    <w:rsid w:val="00614618"/>
    <w:rsid w:val="006154F9"/>
    <w:rsid w:val="00615540"/>
    <w:rsid w:val="00615AF7"/>
    <w:rsid w:val="00616633"/>
    <w:rsid w:val="00620636"/>
    <w:rsid w:val="006208BD"/>
    <w:rsid w:val="006209DB"/>
    <w:rsid w:val="00620C43"/>
    <w:rsid w:val="00620DE3"/>
    <w:rsid w:val="00621176"/>
    <w:rsid w:val="0062135B"/>
    <w:rsid w:val="006216E0"/>
    <w:rsid w:val="00622575"/>
    <w:rsid w:val="00622EA6"/>
    <w:rsid w:val="006238CC"/>
    <w:rsid w:val="006238FA"/>
    <w:rsid w:val="00623D87"/>
    <w:rsid w:val="006254B8"/>
    <w:rsid w:val="00625EEE"/>
    <w:rsid w:val="0062648B"/>
    <w:rsid w:val="0062689B"/>
    <w:rsid w:val="00627069"/>
    <w:rsid w:val="00627229"/>
    <w:rsid w:val="006274FF"/>
    <w:rsid w:val="00627864"/>
    <w:rsid w:val="00630D02"/>
    <w:rsid w:val="006324C5"/>
    <w:rsid w:val="006334C0"/>
    <w:rsid w:val="006343B3"/>
    <w:rsid w:val="00634FC7"/>
    <w:rsid w:val="006358B8"/>
    <w:rsid w:val="00635A0B"/>
    <w:rsid w:val="00635A34"/>
    <w:rsid w:val="00636CB0"/>
    <w:rsid w:val="00637B77"/>
    <w:rsid w:val="00640091"/>
    <w:rsid w:val="00640CBA"/>
    <w:rsid w:val="006410B0"/>
    <w:rsid w:val="00641D6D"/>
    <w:rsid w:val="0064234E"/>
    <w:rsid w:val="006427A1"/>
    <w:rsid w:val="0064284E"/>
    <w:rsid w:val="00643D63"/>
    <w:rsid w:val="0064412D"/>
    <w:rsid w:val="00646921"/>
    <w:rsid w:val="006469A2"/>
    <w:rsid w:val="006474CA"/>
    <w:rsid w:val="00647753"/>
    <w:rsid w:val="006478D4"/>
    <w:rsid w:val="006507AE"/>
    <w:rsid w:val="006511F0"/>
    <w:rsid w:val="0065126E"/>
    <w:rsid w:val="00651B81"/>
    <w:rsid w:val="00652C94"/>
    <w:rsid w:val="006551B6"/>
    <w:rsid w:val="006556BA"/>
    <w:rsid w:val="006562A7"/>
    <w:rsid w:val="0065761A"/>
    <w:rsid w:val="006579D1"/>
    <w:rsid w:val="006601FA"/>
    <w:rsid w:val="00661364"/>
    <w:rsid w:val="0066164E"/>
    <w:rsid w:val="00661D4E"/>
    <w:rsid w:val="0066238F"/>
    <w:rsid w:val="00663622"/>
    <w:rsid w:val="00663AC4"/>
    <w:rsid w:val="006644BF"/>
    <w:rsid w:val="00664C87"/>
    <w:rsid w:val="00664F9A"/>
    <w:rsid w:val="00665104"/>
    <w:rsid w:val="0066520B"/>
    <w:rsid w:val="00665256"/>
    <w:rsid w:val="00665644"/>
    <w:rsid w:val="006662D3"/>
    <w:rsid w:val="0066751F"/>
    <w:rsid w:val="006675CC"/>
    <w:rsid w:val="00667742"/>
    <w:rsid w:val="00670086"/>
    <w:rsid w:val="00670A6A"/>
    <w:rsid w:val="00670B18"/>
    <w:rsid w:val="00670DE0"/>
    <w:rsid w:val="006738A8"/>
    <w:rsid w:val="00673DE3"/>
    <w:rsid w:val="00674C1B"/>
    <w:rsid w:val="00675278"/>
    <w:rsid w:val="00676103"/>
    <w:rsid w:val="00677A67"/>
    <w:rsid w:val="00677A94"/>
    <w:rsid w:val="00680217"/>
    <w:rsid w:val="0068064C"/>
    <w:rsid w:val="00681308"/>
    <w:rsid w:val="00681596"/>
    <w:rsid w:val="00681E2D"/>
    <w:rsid w:val="00682717"/>
    <w:rsid w:val="00682A4B"/>
    <w:rsid w:val="00682D1B"/>
    <w:rsid w:val="0068366C"/>
    <w:rsid w:val="00683B6E"/>
    <w:rsid w:val="0068446B"/>
    <w:rsid w:val="006858D5"/>
    <w:rsid w:val="006861B0"/>
    <w:rsid w:val="00686644"/>
    <w:rsid w:val="00691B41"/>
    <w:rsid w:val="006921C5"/>
    <w:rsid w:val="0069317A"/>
    <w:rsid w:val="00693FEA"/>
    <w:rsid w:val="00694AEA"/>
    <w:rsid w:val="0069547C"/>
    <w:rsid w:val="00696F4D"/>
    <w:rsid w:val="006A14D5"/>
    <w:rsid w:val="006A1F8F"/>
    <w:rsid w:val="006A4028"/>
    <w:rsid w:val="006A5359"/>
    <w:rsid w:val="006A5616"/>
    <w:rsid w:val="006A5C7E"/>
    <w:rsid w:val="006A5F3E"/>
    <w:rsid w:val="006A6CCB"/>
    <w:rsid w:val="006A7065"/>
    <w:rsid w:val="006A7E3C"/>
    <w:rsid w:val="006B0447"/>
    <w:rsid w:val="006B0562"/>
    <w:rsid w:val="006B1BB0"/>
    <w:rsid w:val="006B23A0"/>
    <w:rsid w:val="006B3E88"/>
    <w:rsid w:val="006B41B6"/>
    <w:rsid w:val="006B4309"/>
    <w:rsid w:val="006B4788"/>
    <w:rsid w:val="006B57E1"/>
    <w:rsid w:val="006B5A37"/>
    <w:rsid w:val="006B5EE7"/>
    <w:rsid w:val="006B68B1"/>
    <w:rsid w:val="006B7031"/>
    <w:rsid w:val="006B7FF8"/>
    <w:rsid w:val="006C1160"/>
    <w:rsid w:val="006C23FA"/>
    <w:rsid w:val="006C48AE"/>
    <w:rsid w:val="006C53E7"/>
    <w:rsid w:val="006C550A"/>
    <w:rsid w:val="006C55DA"/>
    <w:rsid w:val="006C56D9"/>
    <w:rsid w:val="006C5B38"/>
    <w:rsid w:val="006D1A61"/>
    <w:rsid w:val="006D3288"/>
    <w:rsid w:val="006D45A2"/>
    <w:rsid w:val="006D58A4"/>
    <w:rsid w:val="006D65F0"/>
    <w:rsid w:val="006D67CD"/>
    <w:rsid w:val="006D6C22"/>
    <w:rsid w:val="006E05D5"/>
    <w:rsid w:val="006E1D48"/>
    <w:rsid w:val="006E29B7"/>
    <w:rsid w:val="006E2ED7"/>
    <w:rsid w:val="006E4FB9"/>
    <w:rsid w:val="006E54FF"/>
    <w:rsid w:val="006E552C"/>
    <w:rsid w:val="006E7997"/>
    <w:rsid w:val="006E7DC4"/>
    <w:rsid w:val="006E7F83"/>
    <w:rsid w:val="006F0327"/>
    <w:rsid w:val="006F08A0"/>
    <w:rsid w:val="006F0D51"/>
    <w:rsid w:val="006F1D45"/>
    <w:rsid w:val="006F1E19"/>
    <w:rsid w:val="006F207F"/>
    <w:rsid w:val="006F249B"/>
    <w:rsid w:val="006F3862"/>
    <w:rsid w:val="006F5E23"/>
    <w:rsid w:val="006F603A"/>
    <w:rsid w:val="006F683F"/>
    <w:rsid w:val="006F70FB"/>
    <w:rsid w:val="006F772A"/>
    <w:rsid w:val="006F7DCB"/>
    <w:rsid w:val="00700602"/>
    <w:rsid w:val="007012CE"/>
    <w:rsid w:val="0070207A"/>
    <w:rsid w:val="00702954"/>
    <w:rsid w:val="0070319F"/>
    <w:rsid w:val="007044CE"/>
    <w:rsid w:val="007046E8"/>
    <w:rsid w:val="0070612B"/>
    <w:rsid w:val="0070676E"/>
    <w:rsid w:val="00707AB6"/>
    <w:rsid w:val="007102A5"/>
    <w:rsid w:val="0071424C"/>
    <w:rsid w:val="007145A9"/>
    <w:rsid w:val="0071540D"/>
    <w:rsid w:val="00716BF2"/>
    <w:rsid w:val="0072067B"/>
    <w:rsid w:val="00720D10"/>
    <w:rsid w:val="00721164"/>
    <w:rsid w:val="007213EB"/>
    <w:rsid w:val="00721B16"/>
    <w:rsid w:val="00722CD5"/>
    <w:rsid w:val="00723259"/>
    <w:rsid w:val="00723CE9"/>
    <w:rsid w:val="0072401C"/>
    <w:rsid w:val="00725A9C"/>
    <w:rsid w:val="00725F98"/>
    <w:rsid w:val="00726FDE"/>
    <w:rsid w:val="00727350"/>
    <w:rsid w:val="00727A4A"/>
    <w:rsid w:val="00727D74"/>
    <w:rsid w:val="00727E94"/>
    <w:rsid w:val="0073066F"/>
    <w:rsid w:val="007312C9"/>
    <w:rsid w:val="00732128"/>
    <w:rsid w:val="00732A0B"/>
    <w:rsid w:val="00732C00"/>
    <w:rsid w:val="0073329E"/>
    <w:rsid w:val="00733338"/>
    <w:rsid w:val="00733EC9"/>
    <w:rsid w:val="00735AD5"/>
    <w:rsid w:val="007371B3"/>
    <w:rsid w:val="0073726C"/>
    <w:rsid w:val="007406A6"/>
    <w:rsid w:val="0074074D"/>
    <w:rsid w:val="00741FD7"/>
    <w:rsid w:val="00742227"/>
    <w:rsid w:val="00742389"/>
    <w:rsid w:val="00742DE9"/>
    <w:rsid w:val="00743816"/>
    <w:rsid w:val="00743A2B"/>
    <w:rsid w:val="00744062"/>
    <w:rsid w:val="007441F7"/>
    <w:rsid w:val="00745128"/>
    <w:rsid w:val="0074610F"/>
    <w:rsid w:val="00746500"/>
    <w:rsid w:val="0074783D"/>
    <w:rsid w:val="0075080C"/>
    <w:rsid w:val="0075156E"/>
    <w:rsid w:val="00752216"/>
    <w:rsid w:val="00753881"/>
    <w:rsid w:val="007539F5"/>
    <w:rsid w:val="00753D35"/>
    <w:rsid w:val="007547C2"/>
    <w:rsid w:val="00754841"/>
    <w:rsid w:val="00754873"/>
    <w:rsid w:val="00755247"/>
    <w:rsid w:val="00755453"/>
    <w:rsid w:val="0075636D"/>
    <w:rsid w:val="00757B4A"/>
    <w:rsid w:val="0076066F"/>
    <w:rsid w:val="0076067A"/>
    <w:rsid w:val="00761496"/>
    <w:rsid w:val="00761E0E"/>
    <w:rsid w:val="007629DC"/>
    <w:rsid w:val="00763B67"/>
    <w:rsid w:val="00763CA7"/>
    <w:rsid w:val="00764DB6"/>
    <w:rsid w:val="00765DAE"/>
    <w:rsid w:val="00766564"/>
    <w:rsid w:val="00767788"/>
    <w:rsid w:val="00767A1F"/>
    <w:rsid w:val="00770921"/>
    <w:rsid w:val="00770E94"/>
    <w:rsid w:val="00771BA3"/>
    <w:rsid w:val="0077280B"/>
    <w:rsid w:val="00772E01"/>
    <w:rsid w:val="0077347E"/>
    <w:rsid w:val="00774010"/>
    <w:rsid w:val="007756A1"/>
    <w:rsid w:val="00776A65"/>
    <w:rsid w:val="00777073"/>
    <w:rsid w:val="007775F4"/>
    <w:rsid w:val="007777BD"/>
    <w:rsid w:val="00781C31"/>
    <w:rsid w:val="007824E9"/>
    <w:rsid w:val="00782B12"/>
    <w:rsid w:val="0078357D"/>
    <w:rsid w:val="00784246"/>
    <w:rsid w:val="00784923"/>
    <w:rsid w:val="00784B0B"/>
    <w:rsid w:val="00784B8C"/>
    <w:rsid w:val="007850AB"/>
    <w:rsid w:val="0078621A"/>
    <w:rsid w:val="00786998"/>
    <w:rsid w:val="007869DD"/>
    <w:rsid w:val="00790316"/>
    <w:rsid w:val="007903F8"/>
    <w:rsid w:val="00790892"/>
    <w:rsid w:val="00792BF6"/>
    <w:rsid w:val="00795226"/>
    <w:rsid w:val="007959E7"/>
    <w:rsid w:val="0079622C"/>
    <w:rsid w:val="0079696C"/>
    <w:rsid w:val="00797141"/>
    <w:rsid w:val="007A0220"/>
    <w:rsid w:val="007A03A1"/>
    <w:rsid w:val="007A050A"/>
    <w:rsid w:val="007A115A"/>
    <w:rsid w:val="007A2766"/>
    <w:rsid w:val="007A32A7"/>
    <w:rsid w:val="007A3372"/>
    <w:rsid w:val="007A3FDD"/>
    <w:rsid w:val="007A437B"/>
    <w:rsid w:val="007A45FA"/>
    <w:rsid w:val="007A4921"/>
    <w:rsid w:val="007A501F"/>
    <w:rsid w:val="007A6698"/>
    <w:rsid w:val="007B006C"/>
    <w:rsid w:val="007B02FE"/>
    <w:rsid w:val="007B13E5"/>
    <w:rsid w:val="007B282C"/>
    <w:rsid w:val="007B2FAD"/>
    <w:rsid w:val="007B353D"/>
    <w:rsid w:val="007B3F29"/>
    <w:rsid w:val="007B445A"/>
    <w:rsid w:val="007B58B2"/>
    <w:rsid w:val="007B635F"/>
    <w:rsid w:val="007B672D"/>
    <w:rsid w:val="007B741C"/>
    <w:rsid w:val="007B7E23"/>
    <w:rsid w:val="007C00B9"/>
    <w:rsid w:val="007C03EE"/>
    <w:rsid w:val="007C08A7"/>
    <w:rsid w:val="007C138B"/>
    <w:rsid w:val="007C19F3"/>
    <w:rsid w:val="007C1FA8"/>
    <w:rsid w:val="007C2128"/>
    <w:rsid w:val="007C3209"/>
    <w:rsid w:val="007C3E46"/>
    <w:rsid w:val="007C46A9"/>
    <w:rsid w:val="007C4AC3"/>
    <w:rsid w:val="007C5350"/>
    <w:rsid w:val="007C7275"/>
    <w:rsid w:val="007C760D"/>
    <w:rsid w:val="007C7649"/>
    <w:rsid w:val="007C7724"/>
    <w:rsid w:val="007C7A88"/>
    <w:rsid w:val="007D0161"/>
    <w:rsid w:val="007D05F5"/>
    <w:rsid w:val="007D0B3E"/>
    <w:rsid w:val="007D0EF7"/>
    <w:rsid w:val="007D1355"/>
    <w:rsid w:val="007D45BE"/>
    <w:rsid w:val="007D56AA"/>
    <w:rsid w:val="007D7CE4"/>
    <w:rsid w:val="007E01C8"/>
    <w:rsid w:val="007E04F3"/>
    <w:rsid w:val="007E0D53"/>
    <w:rsid w:val="007E11BA"/>
    <w:rsid w:val="007E1243"/>
    <w:rsid w:val="007E148E"/>
    <w:rsid w:val="007E388F"/>
    <w:rsid w:val="007E3D1A"/>
    <w:rsid w:val="007E3F47"/>
    <w:rsid w:val="007E47EF"/>
    <w:rsid w:val="007E4875"/>
    <w:rsid w:val="007E55AC"/>
    <w:rsid w:val="007E5BEF"/>
    <w:rsid w:val="007E74B3"/>
    <w:rsid w:val="007F0847"/>
    <w:rsid w:val="007F0898"/>
    <w:rsid w:val="007F1731"/>
    <w:rsid w:val="007F22EF"/>
    <w:rsid w:val="007F25D3"/>
    <w:rsid w:val="007F2B58"/>
    <w:rsid w:val="007F2EEF"/>
    <w:rsid w:val="007F3435"/>
    <w:rsid w:val="007F35D3"/>
    <w:rsid w:val="007F36C0"/>
    <w:rsid w:val="007F3F0D"/>
    <w:rsid w:val="007F668E"/>
    <w:rsid w:val="007F6A28"/>
    <w:rsid w:val="007F6FD9"/>
    <w:rsid w:val="007F7141"/>
    <w:rsid w:val="007F7D77"/>
    <w:rsid w:val="007F7F9A"/>
    <w:rsid w:val="008012A9"/>
    <w:rsid w:val="0080224B"/>
    <w:rsid w:val="00802267"/>
    <w:rsid w:val="008029BB"/>
    <w:rsid w:val="0080409D"/>
    <w:rsid w:val="00804F7C"/>
    <w:rsid w:val="00805B19"/>
    <w:rsid w:val="008102FE"/>
    <w:rsid w:val="00810CE9"/>
    <w:rsid w:val="00810D6A"/>
    <w:rsid w:val="00810F10"/>
    <w:rsid w:val="0081166E"/>
    <w:rsid w:val="00811EE3"/>
    <w:rsid w:val="008124C8"/>
    <w:rsid w:val="008128D8"/>
    <w:rsid w:val="00812DAB"/>
    <w:rsid w:val="00815FCE"/>
    <w:rsid w:val="0081645F"/>
    <w:rsid w:val="0081665D"/>
    <w:rsid w:val="008174D6"/>
    <w:rsid w:val="00820874"/>
    <w:rsid w:val="008209BC"/>
    <w:rsid w:val="00821C87"/>
    <w:rsid w:val="008220F2"/>
    <w:rsid w:val="00822273"/>
    <w:rsid w:val="008225E3"/>
    <w:rsid w:val="00823480"/>
    <w:rsid w:val="00824CAE"/>
    <w:rsid w:val="00824CC1"/>
    <w:rsid w:val="00824D3B"/>
    <w:rsid w:val="00825BF9"/>
    <w:rsid w:val="00825D8B"/>
    <w:rsid w:val="00825EF8"/>
    <w:rsid w:val="00827443"/>
    <w:rsid w:val="00830579"/>
    <w:rsid w:val="00830B51"/>
    <w:rsid w:val="0083135E"/>
    <w:rsid w:val="00831CBD"/>
    <w:rsid w:val="00833696"/>
    <w:rsid w:val="0083486F"/>
    <w:rsid w:val="008348F4"/>
    <w:rsid w:val="008349A2"/>
    <w:rsid w:val="00835657"/>
    <w:rsid w:val="00835CB9"/>
    <w:rsid w:val="0083616B"/>
    <w:rsid w:val="008362E3"/>
    <w:rsid w:val="00836905"/>
    <w:rsid w:val="00836BF9"/>
    <w:rsid w:val="00837F0C"/>
    <w:rsid w:val="008403C8"/>
    <w:rsid w:val="008405DB"/>
    <w:rsid w:val="00840D53"/>
    <w:rsid w:val="008411EB"/>
    <w:rsid w:val="008411F5"/>
    <w:rsid w:val="008411FC"/>
    <w:rsid w:val="0084219F"/>
    <w:rsid w:val="008436EB"/>
    <w:rsid w:val="008439E5"/>
    <w:rsid w:val="00844483"/>
    <w:rsid w:val="00844581"/>
    <w:rsid w:val="0084590A"/>
    <w:rsid w:val="00845E13"/>
    <w:rsid w:val="008466B4"/>
    <w:rsid w:val="0084691F"/>
    <w:rsid w:val="0085033E"/>
    <w:rsid w:val="008509A9"/>
    <w:rsid w:val="00851166"/>
    <w:rsid w:val="0085187F"/>
    <w:rsid w:val="008524DC"/>
    <w:rsid w:val="0085261E"/>
    <w:rsid w:val="008528BF"/>
    <w:rsid w:val="00852A13"/>
    <w:rsid w:val="00852D01"/>
    <w:rsid w:val="00853827"/>
    <w:rsid w:val="0085413C"/>
    <w:rsid w:val="00854D36"/>
    <w:rsid w:val="00854E39"/>
    <w:rsid w:val="00855AD7"/>
    <w:rsid w:val="008560DB"/>
    <w:rsid w:val="00856168"/>
    <w:rsid w:val="008569B6"/>
    <w:rsid w:val="00856FAD"/>
    <w:rsid w:val="008575CF"/>
    <w:rsid w:val="00857EF3"/>
    <w:rsid w:val="008623FE"/>
    <w:rsid w:val="00862B48"/>
    <w:rsid w:val="00862FBE"/>
    <w:rsid w:val="008632C5"/>
    <w:rsid w:val="0086334D"/>
    <w:rsid w:val="008636A0"/>
    <w:rsid w:val="00863B76"/>
    <w:rsid w:val="008653D7"/>
    <w:rsid w:val="00865634"/>
    <w:rsid w:val="00865852"/>
    <w:rsid w:val="008679F6"/>
    <w:rsid w:val="00870382"/>
    <w:rsid w:val="0087127E"/>
    <w:rsid w:val="00873327"/>
    <w:rsid w:val="00873A54"/>
    <w:rsid w:val="00876FA4"/>
    <w:rsid w:val="0087744F"/>
    <w:rsid w:val="00877575"/>
    <w:rsid w:val="0088003A"/>
    <w:rsid w:val="00881CB8"/>
    <w:rsid w:val="008821C9"/>
    <w:rsid w:val="00884058"/>
    <w:rsid w:val="008846BA"/>
    <w:rsid w:val="008847B7"/>
    <w:rsid w:val="008858C0"/>
    <w:rsid w:val="00885AD2"/>
    <w:rsid w:val="00886FF8"/>
    <w:rsid w:val="008874A3"/>
    <w:rsid w:val="008878F6"/>
    <w:rsid w:val="0089055D"/>
    <w:rsid w:val="0089165A"/>
    <w:rsid w:val="00891762"/>
    <w:rsid w:val="00891D68"/>
    <w:rsid w:val="00892597"/>
    <w:rsid w:val="00897F95"/>
    <w:rsid w:val="008A0620"/>
    <w:rsid w:val="008A0903"/>
    <w:rsid w:val="008A1369"/>
    <w:rsid w:val="008A14F2"/>
    <w:rsid w:val="008A1A61"/>
    <w:rsid w:val="008A1C99"/>
    <w:rsid w:val="008A2624"/>
    <w:rsid w:val="008A2E55"/>
    <w:rsid w:val="008A39C5"/>
    <w:rsid w:val="008A3BA7"/>
    <w:rsid w:val="008A7588"/>
    <w:rsid w:val="008B0CE6"/>
    <w:rsid w:val="008B10E8"/>
    <w:rsid w:val="008B1F07"/>
    <w:rsid w:val="008B218F"/>
    <w:rsid w:val="008B366C"/>
    <w:rsid w:val="008B40A7"/>
    <w:rsid w:val="008B4D8A"/>
    <w:rsid w:val="008B4E55"/>
    <w:rsid w:val="008B593E"/>
    <w:rsid w:val="008B5954"/>
    <w:rsid w:val="008B61DC"/>
    <w:rsid w:val="008B6DF0"/>
    <w:rsid w:val="008B7E90"/>
    <w:rsid w:val="008C311E"/>
    <w:rsid w:val="008C4106"/>
    <w:rsid w:val="008C4B48"/>
    <w:rsid w:val="008C4D85"/>
    <w:rsid w:val="008C529D"/>
    <w:rsid w:val="008C6AC6"/>
    <w:rsid w:val="008C6B16"/>
    <w:rsid w:val="008C7120"/>
    <w:rsid w:val="008C7394"/>
    <w:rsid w:val="008C7DEF"/>
    <w:rsid w:val="008D0878"/>
    <w:rsid w:val="008D09E3"/>
    <w:rsid w:val="008D0C6B"/>
    <w:rsid w:val="008D1B3A"/>
    <w:rsid w:val="008D1C1F"/>
    <w:rsid w:val="008D23E4"/>
    <w:rsid w:val="008D2730"/>
    <w:rsid w:val="008D2895"/>
    <w:rsid w:val="008D2F42"/>
    <w:rsid w:val="008D2F4E"/>
    <w:rsid w:val="008D3460"/>
    <w:rsid w:val="008D3897"/>
    <w:rsid w:val="008D3E7D"/>
    <w:rsid w:val="008D41DF"/>
    <w:rsid w:val="008D46A7"/>
    <w:rsid w:val="008D4B23"/>
    <w:rsid w:val="008D5C06"/>
    <w:rsid w:val="008D7061"/>
    <w:rsid w:val="008D71DF"/>
    <w:rsid w:val="008D74F4"/>
    <w:rsid w:val="008E0F5E"/>
    <w:rsid w:val="008E174B"/>
    <w:rsid w:val="008E2981"/>
    <w:rsid w:val="008E4613"/>
    <w:rsid w:val="008E78A3"/>
    <w:rsid w:val="008F0FC9"/>
    <w:rsid w:val="008F2367"/>
    <w:rsid w:val="008F2ABF"/>
    <w:rsid w:val="008F3D3B"/>
    <w:rsid w:val="008F51BE"/>
    <w:rsid w:val="008F7995"/>
    <w:rsid w:val="008F7BDE"/>
    <w:rsid w:val="008F7FEE"/>
    <w:rsid w:val="00900770"/>
    <w:rsid w:val="009014F6"/>
    <w:rsid w:val="00901571"/>
    <w:rsid w:val="00903948"/>
    <w:rsid w:val="00904385"/>
    <w:rsid w:val="00905112"/>
    <w:rsid w:val="009055A7"/>
    <w:rsid w:val="009061C9"/>
    <w:rsid w:val="0090626A"/>
    <w:rsid w:val="00906706"/>
    <w:rsid w:val="0090687D"/>
    <w:rsid w:val="00907A7E"/>
    <w:rsid w:val="009105C7"/>
    <w:rsid w:val="0091295A"/>
    <w:rsid w:val="009136E6"/>
    <w:rsid w:val="00914B80"/>
    <w:rsid w:val="009156FB"/>
    <w:rsid w:val="0091620B"/>
    <w:rsid w:val="009172F7"/>
    <w:rsid w:val="009200A1"/>
    <w:rsid w:val="009206E1"/>
    <w:rsid w:val="0092097F"/>
    <w:rsid w:val="00920C4E"/>
    <w:rsid w:val="00922B8D"/>
    <w:rsid w:val="00923FA0"/>
    <w:rsid w:val="00923FD3"/>
    <w:rsid w:val="00924FA6"/>
    <w:rsid w:val="0092670D"/>
    <w:rsid w:val="00926A87"/>
    <w:rsid w:val="009270BC"/>
    <w:rsid w:val="00927217"/>
    <w:rsid w:val="00930678"/>
    <w:rsid w:val="009310F2"/>
    <w:rsid w:val="0093354A"/>
    <w:rsid w:val="00933597"/>
    <w:rsid w:val="009338BB"/>
    <w:rsid w:val="00934480"/>
    <w:rsid w:val="00935DD5"/>
    <w:rsid w:val="009362A6"/>
    <w:rsid w:val="00936552"/>
    <w:rsid w:val="00936BBB"/>
    <w:rsid w:val="00936F0F"/>
    <w:rsid w:val="00937B87"/>
    <w:rsid w:val="00937E31"/>
    <w:rsid w:val="00940BAD"/>
    <w:rsid w:val="00941A53"/>
    <w:rsid w:val="009425C1"/>
    <w:rsid w:val="00942C57"/>
    <w:rsid w:val="009433EF"/>
    <w:rsid w:val="00943908"/>
    <w:rsid w:val="00944386"/>
    <w:rsid w:val="009445DA"/>
    <w:rsid w:val="00944BD6"/>
    <w:rsid w:val="0094518F"/>
    <w:rsid w:val="009474F9"/>
    <w:rsid w:val="009510DE"/>
    <w:rsid w:val="0095175E"/>
    <w:rsid w:val="00951823"/>
    <w:rsid w:val="00952F43"/>
    <w:rsid w:val="00954396"/>
    <w:rsid w:val="00954DE0"/>
    <w:rsid w:val="00956240"/>
    <w:rsid w:val="00956ACD"/>
    <w:rsid w:val="00956DF3"/>
    <w:rsid w:val="00957541"/>
    <w:rsid w:val="0095782E"/>
    <w:rsid w:val="00961819"/>
    <w:rsid w:val="00961937"/>
    <w:rsid w:val="009623B9"/>
    <w:rsid w:val="00962CC6"/>
    <w:rsid w:val="00964D82"/>
    <w:rsid w:val="009650F9"/>
    <w:rsid w:val="00965565"/>
    <w:rsid w:val="00967098"/>
    <w:rsid w:val="00967BBC"/>
    <w:rsid w:val="00972B28"/>
    <w:rsid w:val="00972CE9"/>
    <w:rsid w:val="00972F1E"/>
    <w:rsid w:val="009753AA"/>
    <w:rsid w:val="00976E9D"/>
    <w:rsid w:val="009773F3"/>
    <w:rsid w:val="009777E7"/>
    <w:rsid w:val="009805C9"/>
    <w:rsid w:val="00980931"/>
    <w:rsid w:val="00980C01"/>
    <w:rsid w:val="00982751"/>
    <w:rsid w:val="00982BB7"/>
    <w:rsid w:val="0098552A"/>
    <w:rsid w:val="0098600F"/>
    <w:rsid w:val="00986105"/>
    <w:rsid w:val="00986F5B"/>
    <w:rsid w:val="00987091"/>
    <w:rsid w:val="009875C4"/>
    <w:rsid w:val="009879FE"/>
    <w:rsid w:val="0099000A"/>
    <w:rsid w:val="00990A1E"/>
    <w:rsid w:val="009911ED"/>
    <w:rsid w:val="00991D83"/>
    <w:rsid w:val="009931BC"/>
    <w:rsid w:val="0099333D"/>
    <w:rsid w:val="00994170"/>
    <w:rsid w:val="00994520"/>
    <w:rsid w:val="0099512B"/>
    <w:rsid w:val="00995774"/>
    <w:rsid w:val="00995F2E"/>
    <w:rsid w:val="00997022"/>
    <w:rsid w:val="0099743A"/>
    <w:rsid w:val="009A078E"/>
    <w:rsid w:val="009A0BA6"/>
    <w:rsid w:val="009A1344"/>
    <w:rsid w:val="009A15D8"/>
    <w:rsid w:val="009A1CA7"/>
    <w:rsid w:val="009A2100"/>
    <w:rsid w:val="009A4C8D"/>
    <w:rsid w:val="009A5AD5"/>
    <w:rsid w:val="009A60F5"/>
    <w:rsid w:val="009A664E"/>
    <w:rsid w:val="009A6FE7"/>
    <w:rsid w:val="009A7209"/>
    <w:rsid w:val="009A7DC8"/>
    <w:rsid w:val="009B11FF"/>
    <w:rsid w:val="009B1B1C"/>
    <w:rsid w:val="009B3525"/>
    <w:rsid w:val="009B37F8"/>
    <w:rsid w:val="009B3B8E"/>
    <w:rsid w:val="009B3C44"/>
    <w:rsid w:val="009B41E4"/>
    <w:rsid w:val="009B4499"/>
    <w:rsid w:val="009B5AB4"/>
    <w:rsid w:val="009B6AF0"/>
    <w:rsid w:val="009C0933"/>
    <w:rsid w:val="009C16AA"/>
    <w:rsid w:val="009C287E"/>
    <w:rsid w:val="009C2C6A"/>
    <w:rsid w:val="009C34C0"/>
    <w:rsid w:val="009C3845"/>
    <w:rsid w:val="009C55FB"/>
    <w:rsid w:val="009C58F2"/>
    <w:rsid w:val="009C5AA6"/>
    <w:rsid w:val="009C6B6F"/>
    <w:rsid w:val="009C7315"/>
    <w:rsid w:val="009C7438"/>
    <w:rsid w:val="009C74B4"/>
    <w:rsid w:val="009D0C9D"/>
    <w:rsid w:val="009D2366"/>
    <w:rsid w:val="009D2960"/>
    <w:rsid w:val="009D34F3"/>
    <w:rsid w:val="009D3A99"/>
    <w:rsid w:val="009D5144"/>
    <w:rsid w:val="009D5585"/>
    <w:rsid w:val="009D5663"/>
    <w:rsid w:val="009D6927"/>
    <w:rsid w:val="009D706D"/>
    <w:rsid w:val="009D7953"/>
    <w:rsid w:val="009E004C"/>
    <w:rsid w:val="009E059B"/>
    <w:rsid w:val="009E089D"/>
    <w:rsid w:val="009E3845"/>
    <w:rsid w:val="009E40C4"/>
    <w:rsid w:val="009E543E"/>
    <w:rsid w:val="009E5785"/>
    <w:rsid w:val="009E7B8B"/>
    <w:rsid w:val="009E7F5C"/>
    <w:rsid w:val="009F089F"/>
    <w:rsid w:val="009F0F8C"/>
    <w:rsid w:val="009F1BFB"/>
    <w:rsid w:val="009F1C47"/>
    <w:rsid w:val="009F30D0"/>
    <w:rsid w:val="009F3B5D"/>
    <w:rsid w:val="009F5005"/>
    <w:rsid w:val="009F7CFC"/>
    <w:rsid w:val="00A00143"/>
    <w:rsid w:val="00A00D5E"/>
    <w:rsid w:val="00A01201"/>
    <w:rsid w:val="00A012CB"/>
    <w:rsid w:val="00A01962"/>
    <w:rsid w:val="00A01F8F"/>
    <w:rsid w:val="00A02530"/>
    <w:rsid w:val="00A048C9"/>
    <w:rsid w:val="00A060F3"/>
    <w:rsid w:val="00A062C6"/>
    <w:rsid w:val="00A06519"/>
    <w:rsid w:val="00A1231F"/>
    <w:rsid w:val="00A12AA3"/>
    <w:rsid w:val="00A14BDC"/>
    <w:rsid w:val="00A14C97"/>
    <w:rsid w:val="00A16066"/>
    <w:rsid w:val="00A16F98"/>
    <w:rsid w:val="00A202C6"/>
    <w:rsid w:val="00A20A15"/>
    <w:rsid w:val="00A20E9D"/>
    <w:rsid w:val="00A2144B"/>
    <w:rsid w:val="00A21574"/>
    <w:rsid w:val="00A2157F"/>
    <w:rsid w:val="00A222DC"/>
    <w:rsid w:val="00A2308A"/>
    <w:rsid w:val="00A2611E"/>
    <w:rsid w:val="00A2784C"/>
    <w:rsid w:val="00A27B94"/>
    <w:rsid w:val="00A3004C"/>
    <w:rsid w:val="00A30CDD"/>
    <w:rsid w:val="00A30FA8"/>
    <w:rsid w:val="00A31D84"/>
    <w:rsid w:val="00A32345"/>
    <w:rsid w:val="00A32A0B"/>
    <w:rsid w:val="00A33737"/>
    <w:rsid w:val="00A34F5B"/>
    <w:rsid w:val="00A3513F"/>
    <w:rsid w:val="00A37547"/>
    <w:rsid w:val="00A411C4"/>
    <w:rsid w:val="00A418B7"/>
    <w:rsid w:val="00A424C3"/>
    <w:rsid w:val="00A42ABB"/>
    <w:rsid w:val="00A43B30"/>
    <w:rsid w:val="00A44783"/>
    <w:rsid w:val="00A44C6B"/>
    <w:rsid w:val="00A459B3"/>
    <w:rsid w:val="00A45B7D"/>
    <w:rsid w:val="00A45D75"/>
    <w:rsid w:val="00A460B6"/>
    <w:rsid w:val="00A50D8E"/>
    <w:rsid w:val="00A51249"/>
    <w:rsid w:val="00A512CB"/>
    <w:rsid w:val="00A51D03"/>
    <w:rsid w:val="00A51D89"/>
    <w:rsid w:val="00A5376A"/>
    <w:rsid w:val="00A53B93"/>
    <w:rsid w:val="00A5696E"/>
    <w:rsid w:val="00A57469"/>
    <w:rsid w:val="00A6078B"/>
    <w:rsid w:val="00A60DCE"/>
    <w:rsid w:val="00A62EE9"/>
    <w:rsid w:val="00A634EE"/>
    <w:rsid w:val="00A6564A"/>
    <w:rsid w:val="00A67C93"/>
    <w:rsid w:val="00A70FA7"/>
    <w:rsid w:val="00A716E0"/>
    <w:rsid w:val="00A720E3"/>
    <w:rsid w:val="00A72242"/>
    <w:rsid w:val="00A72F9D"/>
    <w:rsid w:val="00A7388E"/>
    <w:rsid w:val="00A73DFB"/>
    <w:rsid w:val="00A74341"/>
    <w:rsid w:val="00A74A91"/>
    <w:rsid w:val="00A75DEB"/>
    <w:rsid w:val="00A80947"/>
    <w:rsid w:val="00A80EE2"/>
    <w:rsid w:val="00A81364"/>
    <w:rsid w:val="00A81692"/>
    <w:rsid w:val="00A81A71"/>
    <w:rsid w:val="00A82576"/>
    <w:rsid w:val="00A8448A"/>
    <w:rsid w:val="00A84B19"/>
    <w:rsid w:val="00A84EBB"/>
    <w:rsid w:val="00A85592"/>
    <w:rsid w:val="00A85D79"/>
    <w:rsid w:val="00A864CC"/>
    <w:rsid w:val="00A87135"/>
    <w:rsid w:val="00A90DC0"/>
    <w:rsid w:val="00A91AF4"/>
    <w:rsid w:val="00A91F61"/>
    <w:rsid w:val="00A93822"/>
    <w:rsid w:val="00A93A83"/>
    <w:rsid w:val="00A93C65"/>
    <w:rsid w:val="00A948A4"/>
    <w:rsid w:val="00A9637B"/>
    <w:rsid w:val="00A966E9"/>
    <w:rsid w:val="00A97190"/>
    <w:rsid w:val="00AA0497"/>
    <w:rsid w:val="00AA0B86"/>
    <w:rsid w:val="00AA13F5"/>
    <w:rsid w:val="00AA1C24"/>
    <w:rsid w:val="00AA236E"/>
    <w:rsid w:val="00AA304E"/>
    <w:rsid w:val="00AA334A"/>
    <w:rsid w:val="00AA3712"/>
    <w:rsid w:val="00AA45A8"/>
    <w:rsid w:val="00AA4D1B"/>
    <w:rsid w:val="00AA5C9D"/>
    <w:rsid w:val="00AA7B4B"/>
    <w:rsid w:val="00AB0CE7"/>
    <w:rsid w:val="00AB0D25"/>
    <w:rsid w:val="00AB16CC"/>
    <w:rsid w:val="00AB1A96"/>
    <w:rsid w:val="00AB1B0B"/>
    <w:rsid w:val="00AB28FB"/>
    <w:rsid w:val="00AB2AF9"/>
    <w:rsid w:val="00AB365E"/>
    <w:rsid w:val="00AB43CF"/>
    <w:rsid w:val="00AB47AE"/>
    <w:rsid w:val="00AB548B"/>
    <w:rsid w:val="00AB59D3"/>
    <w:rsid w:val="00AB6F22"/>
    <w:rsid w:val="00AB6F56"/>
    <w:rsid w:val="00AC1266"/>
    <w:rsid w:val="00AC1294"/>
    <w:rsid w:val="00AC2AEE"/>
    <w:rsid w:val="00AC36D1"/>
    <w:rsid w:val="00AC477D"/>
    <w:rsid w:val="00AC5495"/>
    <w:rsid w:val="00AC58C4"/>
    <w:rsid w:val="00AC6E90"/>
    <w:rsid w:val="00AC75F9"/>
    <w:rsid w:val="00AD02B2"/>
    <w:rsid w:val="00AD0D9F"/>
    <w:rsid w:val="00AD1164"/>
    <w:rsid w:val="00AD20A2"/>
    <w:rsid w:val="00AD21C2"/>
    <w:rsid w:val="00AD3945"/>
    <w:rsid w:val="00AD502C"/>
    <w:rsid w:val="00AD59DB"/>
    <w:rsid w:val="00AD6214"/>
    <w:rsid w:val="00AD63D9"/>
    <w:rsid w:val="00AD7237"/>
    <w:rsid w:val="00AE044D"/>
    <w:rsid w:val="00AE0740"/>
    <w:rsid w:val="00AE090E"/>
    <w:rsid w:val="00AE0E73"/>
    <w:rsid w:val="00AE2227"/>
    <w:rsid w:val="00AE239A"/>
    <w:rsid w:val="00AE3563"/>
    <w:rsid w:val="00AE489F"/>
    <w:rsid w:val="00AE4BC3"/>
    <w:rsid w:val="00AE5BA1"/>
    <w:rsid w:val="00AE6022"/>
    <w:rsid w:val="00AE6858"/>
    <w:rsid w:val="00AE75B0"/>
    <w:rsid w:val="00AE7E0B"/>
    <w:rsid w:val="00AF085F"/>
    <w:rsid w:val="00AF0B54"/>
    <w:rsid w:val="00AF23FC"/>
    <w:rsid w:val="00AF25EE"/>
    <w:rsid w:val="00AF36D3"/>
    <w:rsid w:val="00AF3787"/>
    <w:rsid w:val="00AF3E69"/>
    <w:rsid w:val="00AF5115"/>
    <w:rsid w:val="00AF5431"/>
    <w:rsid w:val="00AF6A5B"/>
    <w:rsid w:val="00AF749E"/>
    <w:rsid w:val="00AF7A13"/>
    <w:rsid w:val="00B025F0"/>
    <w:rsid w:val="00B028D3"/>
    <w:rsid w:val="00B02C76"/>
    <w:rsid w:val="00B03131"/>
    <w:rsid w:val="00B0427A"/>
    <w:rsid w:val="00B04E02"/>
    <w:rsid w:val="00B05359"/>
    <w:rsid w:val="00B05A98"/>
    <w:rsid w:val="00B05C60"/>
    <w:rsid w:val="00B05EC4"/>
    <w:rsid w:val="00B06B51"/>
    <w:rsid w:val="00B07973"/>
    <w:rsid w:val="00B07AA2"/>
    <w:rsid w:val="00B1067A"/>
    <w:rsid w:val="00B10D1D"/>
    <w:rsid w:val="00B11CB1"/>
    <w:rsid w:val="00B12C96"/>
    <w:rsid w:val="00B13FE5"/>
    <w:rsid w:val="00B1418F"/>
    <w:rsid w:val="00B15906"/>
    <w:rsid w:val="00B16153"/>
    <w:rsid w:val="00B166FD"/>
    <w:rsid w:val="00B1676A"/>
    <w:rsid w:val="00B168D5"/>
    <w:rsid w:val="00B16F79"/>
    <w:rsid w:val="00B17784"/>
    <w:rsid w:val="00B222C2"/>
    <w:rsid w:val="00B23F62"/>
    <w:rsid w:val="00B25BFF"/>
    <w:rsid w:val="00B26058"/>
    <w:rsid w:val="00B264DA"/>
    <w:rsid w:val="00B26DBB"/>
    <w:rsid w:val="00B27118"/>
    <w:rsid w:val="00B27EBA"/>
    <w:rsid w:val="00B27F67"/>
    <w:rsid w:val="00B301BC"/>
    <w:rsid w:val="00B301FD"/>
    <w:rsid w:val="00B3025B"/>
    <w:rsid w:val="00B3096F"/>
    <w:rsid w:val="00B30FF1"/>
    <w:rsid w:val="00B31C41"/>
    <w:rsid w:val="00B31CC2"/>
    <w:rsid w:val="00B32AD0"/>
    <w:rsid w:val="00B33B97"/>
    <w:rsid w:val="00B34AB1"/>
    <w:rsid w:val="00B35796"/>
    <w:rsid w:val="00B35807"/>
    <w:rsid w:val="00B366B1"/>
    <w:rsid w:val="00B36F8F"/>
    <w:rsid w:val="00B373FE"/>
    <w:rsid w:val="00B407C5"/>
    <w:rsid w:val="00B42A7E"/>
    <w:rsid w:val="00B43BB7"/>
    <w:rsid w:val="00B4482E"/>
    <w:rsid w:val="00B464BF"/>
    <w:rsid w:val="00B46EFD"/>
    <w:rsid w:val="00B4704F"/>
    <w:rsid w:val="00B50808"/>
    <w:rsid w:val="00B514C1"/>
    <w:rsid w:val="00B514CC"/>
    <w:rsid w:val="00B52353"/>
    <w:rsid w:val="00B53044"/>
    <w:rsid w:val="00B5317E"/>
    <w:rsid w:val="00B53214"/>
    <w:rsid w:val="00B55D8E"/>
    <w:rsid w:val="00B55EF3"/>
    <w:rsid w:val="00B57CF8"/>
    <w:rsid w:val="00B60BEE"/>
    <w:rsid w:val="00B61259"/>
    <w:rsid w:val="00B624B9"/>
    <w:rsid w:val="00B62524"/>
    <w:rsid w:val="00B6345B"/>
    <w:rsid w:val="00B63E16"/>
    <w:rsid w:val="00B6494F"/>
    <w:rsid w:val="00B658A5"/>
    <w:rsid w:val="00B65974"/>
    <w:rsid w:val="00B66B71"/>
    <w:rsid w:val="00B67345"/>
    <w:rsid w:val="00B700B0"/>
    <w:rsid w:val="00B7032E"/>
    <w:rsid w:val="00B714DB"/>
    <w:rsid w:val="00B71F28"/>
    <w:rsid w:val="00B72B38"/>
    <w:rsid w:val="00B72DD4"/>
    <w:rsid w:val="00B730B1"/>
    <w:rsid w:val="00B730E4"/>
    <w:rsid w:val="00B74538"/>
    <w:rsid w:val="00B80459"/>
    <w:rsid w:val="00B8085A"/>
    <w:rsid w:val="00B80F64"/>
    <w:rsid w:val="00B82199"/>
    <w:rsid w:val="00B82272"/>
    <w:rsid w:val="00B8264B"/>
    <w:rsid w:val="00B833D1"/>
    <w:rsid w:val="00B835F8"/>
    <w:rsid w:val="00B8366B"/>
    <w:rsid w:val="00B83EB0"/>
    <w:rsid w:val="00B84B63"/>
    <w:rsid w:val="00B8518C"/>
    <w:rsid w:val="00B85E8E"/>
    <w:rsid w:val="00B85F39"/>
    <w:rsid w:val="00B86A11"/>
    <w:rsid w:val="00B86C57"/>
    <w:rsid w:val="00B86FC2"/>
    <w:rsid w:val="00B87F02"/>
    <w:rsid w:val="00B90235"/>
    <w:rsid w:val="00B9454E"/>
    <w:rsid w:val="00B95745"/>
    <w:rsid w:val="00B959DD"/>
    <w:rsid w:val="00B95BBE"/>
    <w:rsid w:val="00B95CA9"/>
    <w:rsid w:val="00B96965"/>
    <w:rsid w:val="00B96AC2"/>
    <w:rsid w:val="00B970D8"/>
    <w:rsid w:val="00B979CA"/>
    <w:rsid w:val="00BA13C8"/>
    <w:rsid w:val="00BA2267"/>
    <w:rsid w:val="00BA284D"/>
    <w:rsid w:val="00BA31B1"/>
    <w:rsid w:val="00BA4482"/>
    <w:rsid w:val="00BA4CBE"/>
    <w:rsid w:val="00BB030A"/>
    <w:rsid w:val="00BB0583"/>
    <w:rsid w:val="00BB0C6D"/>
    <w:rsid w:val="00BB14E7"/>
    <w:rsid w:val="00BB3DA3"/>
    <w:rsid w:val="00BB4692"/>
    <w:rsid w:val="00BB4A0A"/>
    <w:rsid w:val="00BB4A9D"/>
    <w:rsid w:val="00BB4DD2"/>
    <w:rsid w:val="00BB4ECA"/>
    <w:rsid w:val="00BB54AA"/>
    <w:rsid w:val="00BB65EA"/>
    <w:rsid w:val="00BB7946"/>
    <w:rsid w:val="00BC003D"/>
    <w:rsid w:val="00BC0314"/>
    <w:rsid w:val="00BC06AC"/>
    <w:rsid w:val="00BC0E66"/>
    <w:rsid w:val="00BC0F26"/>
    <w:rsid w:val="00BC0FE4"/>
    <w:rsid w:val="00BC1EA3"/>
    <w:rsid w:val="00BC1F90"/>
    <w:rsid w:val="00BC230A"/>
    <w:rsid w:val="00BC3D9C"/>
    <w:rsid w:val="00BC459A"/>
    <w:rsid w:val="00BC4BCC"/>
    <w:rsid w:val="00BC6114"/>
    <w:rsid w:val="00BD123E"/>
    <w:rsid w:val="00BD1E83"/>
    <w:rsid w:val="00BD20CD"/>
    <w:rsid w:val="00BD2844"/>
    <w:rsid w:val="00BD2AF1"/>
    <w:rsid w:val="00BD313D"/>
    <w:rsid w:val="00BD4167"/>
    <w:rsid w:val="00BD45E0"/>
    <w:rsid w:val="00BD4DB2"/>
    <w:rsid w:val="00BD5D78"/>
    <w:rsid w:val="00BD5F79"/>
    <w:rsid w:val="00BD5FF8"/>
    <w:rsid w:val="00BD6120"/>
    <w:rsid w:val="00BD6B21"/>
    <w:rsid w:val="00BD6C04"/>
    <w:rsid w:val="00BD78B6"/>
    <w:rsid w:val="00BE0892"/>
    <w:rsid w:val="00BE1CC4"/>
    <w:rsid w:val="00BE1E07"/>
    <w:rsid w:val="00BE2360"/>
    <w:rsid w:val="00BE2A92"/>
    <w:rsid w:val="00BE3971"/>
    <w:rsid w:val="00BE405A"/>
    <w:rsid w:val="00BE50CB"/>
    <w:rsid w:val="00BF1728"/>
    <w:rsid w:val="00BF2A1B"/>
    <w:rsid w:val="00BF2ED1"/>
    <w:rsid w:val="00BF3213"/>
    <w:rsid w:val="00BF3247"/>
    <w:rsid w:val="00BF3949"/>
    <w:rsid w:val="00BF3B7C"/>
    <w:rsid w:val="00BF3DEF"/>
    <w:rsid w:val="00BF4E57"/>
    <w:rsid w:val="00BF4E68"/>
    <w:rsid w:val="00BF4ED5"/>
    <w:rsid w:val="00BF5AB2"/>
    <w:rsid w:val="00BF5D2A"/>
    <w:rsid w:val="00BF6227"/>
    <w:rsid w:val="00BF6D75"/>
    <w:rsid w:val="00BF70B7"/>
    <w:rsid w:val="00BF71BE"/>
    <w:rsid w:val="00BF7D45"/>
    <w:rsid w:val="00C0024E"/>
    <w:rsid w:val="00C011BC"/>
    <w:rsid w:val="00C01C59"/>
    <w:rsid w:val="00C01E4B"/>
    <w:rsid w:val="00C02BEB"/>
    <w:rsid w:val="00C02EC7"/>
    <w:rsid w:val="00C03487"/>
    <w:rsid w:val="00C04693"/>
    <w:rsid w:val="00C0537B"/>
    <w:rsid w:val="00C05A71"/>
    <w:rsid w:val="00C05D1F"/>
    <w:rsid w:val="00C06150"/>
    <w:rsid w:val="00C0633C"/>
    <w:rsid w:val="00C07666"/>
    <w:rsid w:val="00C07E41"/>
    <w:rsid w:val="00C101CA"/>
    <w:rsid w:val="00C11708"/>
    <w:rsid w:val="00C11AFA"/>
    <w:rsid w:val="00C11D87"/>
    <w:rsid w:val="00C129F9"/>
    <w:rsid w:val="00C13465"/>
    <w:rsid w:val="00C13500"/>
    <w:rsid w:val="00C14EC0"/>
    <w:rsid w:val="00C1585D"/>
    <w:rsid w:val="00C15A3E"/>
    <w:rsid w:val="00C20699"/>
    <w:rsid w:val="00C22E93"/>
    <w:rsid w:val="00C22F1C"/>
    <w:rsid w:val="00C2307A"/>
    <w:rsid w:val="00C230AE"/>
    <w:rsid w:val="00C240C0"/>
    <w:rsid w:val="00C248DF"/>
    <w:rsid w:val="00C2559E"/>
    <w:rsid w:val="00C26029"/>
    <w:rsid w:val="00C2650B"/>
    <w:rsid w:val="00C26AB9"/>
    <w:rsid w:val="00C2712C"/>
    <w:rsid w:val="00C278CD"/>
    <w:rsid w:val="00C3132D"/>
    <w:rsid w:val="00C31D47"/>
    <w:rsid w:val="00C3204E"/>
    <w:rsid w:val="00C320F0"/>
    <w:rsid w:val="00C32337"/>
    <w:rsid w:val="00C327CB"/>
    <w:rsid w:val="00C32E66"/>
    <w:rsid w:val="00C33185"/>
    <w:rsid w:val="00C33775"/>
    <w:rsid w:val="00C33C87"/>
    <w:rsid w:val="00C3413C"/>
    <w:rsid w:val="00C34855"/>
    <w:rsid w:val="00C34863"/>
    <w:rsid w:val="00C348C7"/>
    <w:rsid w:val="00C35DB5"/>
    <w:rsid w:val="00C3655B"/>
    <w:rsid w:val="00C372D4"/>
    <w:rsid w:val="00C3757E"/>
    <w:rsid w:val="00C4003F"/>
    <w:rsid w:val="00C40830"/>
    <w:rsid w:val="00C40F6B"/>
    <w:rsid w:val="00C4101A"/>
    <w:rsid w:val="00C425FC"/>
    <w:rsid w:val="00C43356"/>
    <w:rsid w:val="00C446B4"/>
    <w:rsid w:val="00C465FB"/>
    <w:rsid w:val="00C47575"/>
    <w:rsid w:val="00C47C0C"/>
    <w:rsid w:val="00C50DE9"/>
    <w:rsid w:val="00C52961"/>
    <w:rsid w:val="00C52B87"/>
    <w:rsid w:val="00C53F1B"/>
    <w:rsid w:val="00C54285"/>
    <w:rsid w:val="00C54352"/>
    <w:rsid w:val="00C55D48"/>
    <w:rsid w:val="00C56911"/>
    <w:rsid w:val="00C56955"/>
    <w:rsid w:val="00C576D5"/>
    <w:rsid w:val="00C579CC"/>
    <w:rsid w:val="00C6383A"/>
    <w:rsid w:val="00C64E10"/>
    <w:rsid w:val="00C65719"/>
    <w:rsid w:val="00C67875"/>
    <w:rsid w:val="00C70053"/>
    <w:rsid w:val="00C70284"/>
    <w:rsid w:val="00C70B72"/>
    <w:rsid w:val="00C7423B"/>
    <w:rsid w:val="00C74256"/>
    <w:rsid w:val="00C74A34"/>
    <w:rsid w:val="00C7502F"/>
    <w:rsid w:val="00C75B11"/>
    <w:rsid w:val="00C76DD4"/>
    <w:rsid w:val="00C774D9"/>
    <w:rsid w:val="00C778F4"/>
    <w:rsid w:val="00C77A00"/>
    <w:rsid w:val="00C802EC"/>
    <w:rsid w:val="00C808C9"/>
    <w:rsid w:val="00C817AF"/>
    <w:rsid w:val="00C81A70"/>
    <w:rsid w:val="00C81F2D"/>
    <w:rsid w:val="00C826BB"/>
    <w:rsid w:val="00C831AE"/>
    <w:rsid w:val="00C83CDB"/>
    <w:rsid w:val="00C83F72"/>
    <w:rsid w:val="00C84FFF"/>
    <w:rsid w:val="00C85332"/>
    <w:rsid w:val="00C86FEE"/>
    <w:rsid w:val="00C8724E"/>
    <w:rsid w:val="00C8766E"/>
    <w:rsid w:val="00C91161"/>
    <w:rsid w:val="00C92070"/>
    <w:rsid w:val="00C94200"/>
    <w:rsid w:val="00C94BC2"/>
    <w:rsid w:val="00C95CCB"/>
    <w:rsid w:val="00C95F9D"/>
    <w:rsid w:val="00C96BC0"/>
    <w:rsid w:val="00C974ED"/>
    <w:rsid w:val="00C97A2F"/>
    <w:rsid w:val="00CA09A3"/>
    <w:rsid w:val="00CA1E5E"/>
    <w:rsid w:val="00CA253E"/>
    <w:rsid w:val="00CA305C"/>
    <w:rsid w:val="00CA3A69"/>
    <w:rsid w:val="00CA3C37"/>
    <w:rsid w:val="00CA4CA7"/>
    <w:rsid w:val="00CA4D28"/>
    <w:rsid w:val="00CA4E69"/>
    <w:rsid w:val="00CA647F"/>
    <w:rsid w:val="00CA6A78"/>
    <w:rsid w:val="00CA715A"/>
    <w:rsid w:val="00CA7765"/>
    <w:rsid w:val="00CA79D8"/>
    <w:rsid w:val="00CA7FB6"/>
    <w:rsid w:val="00CB0858"/>
    <w:rsid w:val="00CB0FA8"/>
    <w:rsid w:val="00CB10B4"/>
    <w:rsid w:val="00CB2139"/>
    <w:rsid w:val="00CB3C9F"/>
    <w:rsid w:val="00CB42A8"/>
    <w:rsid w:val="00CB54F4"/>
    <w:rsid w:val="00CB5690"/>
    <w:rsid w:val="00CB5AF9"/>
    <w:rsid w:val="00CB5CFE"/>
    <w:rsid w:val="00CB5F04"/>
    <w:rsid w:val="00CB676A"/>
    <w:rsid w:val="00CB6DBB"/>
    <w:rsid w:val="00CB7D99"/>
    <w:rsid w:val="00CC0303"/>
    <w:rsid w:val="00CC0AD0"/>
    <w:rsid w:val="00CC0F0F"/>
    <w:rsid w:val="00CC1803"/>
    <w:rsid w:val="00CC1A9A"/>
    <w:rsid w:val="00CC1C39"/>
    <w:rsid w:val="00CC218B"/>
    <w:rsid w:val="00CC2F7D"/>
    <w:rsid w:val="00CC30C3"/>
    <w:rsid w:val="00CC3147"/>
    <w:rsid w:val="00CC32C5"/>
    <w:rsid w:val="00CC4D3E"/>
    <w:rsid w:val="00CC4FE5"/>
    <w:rsid w:val="00CC5064"/>
    <w:rsid w:val="00CC5FC0"/>
    <w:rsid w:val="00CC710C"/>
    <w:rsid w:val="00CC752B"/>
    <w:rsid w:val="00CC7721"/>
    <w:rsid w:val="00CD0005"/>
    <w:rsid w:val="00CD0314"/>
    <w:rsid w:val="00CD043A"/>
    <w:rsid w:val="00CD1316"/>
    <w:rsid w:val="00CD1C1F"/>
    <w:rsid w:val="00CD264C"/>
    <w:rsid w:val="00CD348D"/>
    <w:rsid w:val="00CD5484"/>
    <w:rsid w:val="00CD571A"/>
    <w:rsid w:val="00CD66BF"/>
    <w:rsid w:val="00CD6B08"/>
    <w:rsid w:val="00CD6FF8"/>
    <w:rsid w:val="00CE1DDD"/>
    <w:rsid w:val="00CE3075"/>
    <w:rsid w:val="00CE351B"/>
    <w:rsid w:val="00CE36ED"/>
    <w:rsid w:val="00CE581D"/>
    <w:rsid w:val="00CE5A64"/>
    <w:rsid w:val="00CF0383"/>
    <w:rsid w:val="00CF1253"/>
    <w:rsid w:val="00CF18BA"/>
    <w:rsid w:val="00CF1D12"/>
    <w:rsid w:val="00CF1E0C"/>
    <w:rsid w:val="00CF2639"/>
    <w:rsid w:val="00CF26BD"/>
    <w:rsid w:val="00CF36DD"/>
    <w:rsid w:val="00CF41EB"/>
    <w:rsid w:val="00CF625F"/>
    <w:rsid w:val="00CF652F"/>
    <w:rsid w:val="00CF77E5"/>
    <w:rsid w:val="00CF7B7C"/>
    <w:rsid w:val="00D00D6E"/>
    <w:rsid w:val="00D01BAB"/>
    <w:rsid w:val="00D01DBC"/>
    <w:rsid w:val="00D0291F"/>
    <w:rsid w:val="00D03468"/>
    <w:rsid w:val="00D03543"/>
    <w:rsid w:val="00D035BE"/>
    <w:rsid w:val="00D036EE"/>
    <w:rsid w:val="00D0377B"/>
    <w:rsid w:val="00D04A04"/>
    <w:rsid w:val="00D07453"/>
    <w:rsid w:val="00D1028A"/>
    <w:rsid w:val="00D1031C"/>
    <w:rsid w:val="00D10B80"/>
    <w:rsid w:val="00D122F1"/>
    <w:rsid w:val="00D12F8B"/>
    <w:rsid w:val="00D133B2"/>
    <w:rsid w:val="00D141D9"/>
    <w:rsid w:val="00D15698"/>
    <w:rsid w:val="00D1794A"/>
    <w:rsid w:val="00D2037E"/>
    <w:rsid w:val="00D2129A"/>
    <w:rsid w:val="00D21EA7"/>
    <w:rsid w:val="00D22F74"/>
    <w:rsid w:val="00D236CE"/>
    <w:rsid w:val="00D23B62"/>
    <w:rsid w:val="00D24F02"/>
    <w:rsid w:val="00D25583"/>
    <w:rsid w:val="00D25FB0"/>
    <w:rsid w:val="00D265A4"/>
    <w:rsid w:val="00D278E6"/>
    <w:rsid w:val="00D30DAF"/>
    <w:rsid w:val="00D31272"/>
    <w:rsid w:val="00D321AA"/>
    <w:rsid w:val="00D331E1"/>
    <w:rsid w:val="00D33527"/>
    <w:rsid w:val="00D33B17"/>
    <w:rsid w:val="00D34B20"/>
    <w:rsid w:val="00D35022"/>
    <w:rsid w:val="00D355FE"/>
    <w:rsid w:val="00D36EB1"/>
    <w:rsid w:val="00D3779A"/>
    <w:rsid w:val="00D37989"/>
    <w:rsid w:val="00D40DAC"/>
    <w:rsid w:val="00D42382"/>
    <w:rsid w:val="00D43986"/>
    <w:rsid w:val="00D44039"/>
    <w:rsid w:val="00D4545B"/>
    <w:rsid w:val="00D45B0C"/>
    <w:rsid w:val="00D45E84"/>
    <w:rsid w:val="00D467F7"/>
    <w:rsid w:val="00D46CF9"/>
    <w:rsid w:val="00D46D6A"/>
    <w:rsid w:val="00D47796"/>
    <w:rsid w:val="00D509ED"/>
    <w:rsid w:val="00D511A2"/>
    <w:rsid w:val="00D517B0"/>
    <w:rsid w:val="00D51F1E"/>
    <w:rsid w:val="00D5230F"/>
    <w:rsid w:val="00D52829"/>
    <w:rsid w:val="00D529B0"/>
    <w:rsid w:val="00D54517"/>
    <w:rsid w:val="00D55EEB"/>
    <w:rsid w:val="00D569D6"/>
    <w:rsid w:val="00D56F75"/>
    <w:rsid w:val="00D57EEF"/>
    <w:rsid w:val="00D60FFE"/>
    <w:rsid w:val="00D6196F"/>
    <w:rsid w:val="00D61CC3"/>
    <w:rsid w:val="00D62724"/>
    <w:rsid w:val="00D62774"/>
    <w:rsid w:val="00D62A14"/>
    <w:rsid w:val="00D6375E"/>
    <w:rsid w:val="00D64DDD"/>
    <w:rsid w:val="00D65C11"/>
    <w:rsid w:val="00D662EF"/>
    <w:rsid w:val="00D66E27"/>
    <w:rsid w:val="00D7152D"/>
    <w:rsid w:val="00D72084"/>
    <w:rsid w:val="00D72A04"/>
    <w:rsid w:val="00D72F30"/>
    <w:rsid w:val="00D76ADC"/>
    <w:rsid w:val="00D80A84"/>
    <w:rsid w:val="00D81CFB"/>
    <w:rsid w:val="00D82B88"/>
    <w:rsid w:val="00D83111"/>
    <w:rsid w:val="00D83D39"/>
    <w:rsid w:val="00D845CE"/>
    <w:rsid w:val="00D84951"/>
    <w:rsid w:val="00D87724"/>
    <w:rsid w:val="00D87FF0"/>
    <w:rsid w:val="00D900C5"/>
    <w:rsid w:val="00D93BB6"/>
    <w:rsid w:val="00D93DF7"/>
    <w:rsid w:val="00D94098"/>
    <w:rsid w:val="00D96A25"/>
    <w:rsid w:val="00D97B0C"/>
    <w:rsid w:val="00DA0DD7"/>
    <w:rsid w:val="00DA1622"/>
    <w:rsid w:val="00DA28A3"/>
    <w:rsid w:val="00DA3440"/>
    <w:rsid w:val="00DA35E1"/>
    <w:rsid w:val="00DA5C04"/>
    <w:rsid w:val="00DA6ADA"/>
    <w:rsid w:val="00DA6B12"/>
    <w:rsid w:val="00DB002F"/>
    <w:rsid w:val="00DB00BF"/>
    <w:rsid w:val="00DB19EF"/>
    <w:rsid w:val="00DB1A33"/>
    <w:rsid w:val="00DB1D23"/>
    <w:rsid w:val="00DB1D85"/>
    <w:rsid w:val="00DB23F3"/>
    <w:rsid w:val="00DB2B97"/>
    <w:rsid w:val="00DB3A08"/>
    <w:rsid w:val="00DB3F42"/>
    <w:rsid w:val="00DB4838"/>
    <w:rsid w:val="00DB4B16"/>
    <w:rsid w:val="00DB4B47"/>
    <w:rsid w:val="00DB4FB2"/>
    <w:rsid w:val="00DB574E"/>
    <w:rsid w:val="00DB5B5F"/>
    <w:rsid w:val="00DB690F"/>
    <w:rsid w:val="00DB7614"/>
    <w:rsid w:val="00DB77D1"/>
    <w:rsid w:val="00DC1111"/>
    <w:rsid w:val="00DC3385"/>
    <w:rsid w:val="00DC38E3"/>
    <w:rsid w:val="00DC3D21"/>
    <w:rsid w:val="00DC4A1A"/>
    <w:rsid w:val="00DC4F22"/>
    <w:rsid w:val="00DC63A4"/>
    <w:rsid w:val="00DC6E22"/>
    <w:rsid w:val="00DD0DE8"/>
    <w:rsid w:val="00DD1050"/>
    <w:rsid w:val="00DD202E"/>
    <w:rsid w:val="00DD2C82"/>
    <w:rsid w:val="00DD3539"/>
    <w:rsid w:val="00DD35B7"/>
    <w:rsid w:val="00DD3824"/>
    <w:rsid w:val="00DD4F31"/>
    <w:rsid w:val="00DD500D"/>
    <w:rsid w:val="00DD5082"/>
    <w:rsid w:val="00DD6380"/>
    <w:rsid w:val="00DD668A"/>
    <w:rsid w:val="00DD6F03"/>
    <w:rsid w:val="00DD7A3E"/>
    <w:rsid w:val="00DE057E"/>
    <w:rsid w:val="00DE07C0"/>
    <w:rsid w:val="00DE08D5"/>
    <w:rsid w:val="00DE0D09"/>
    <w:rsid w:val="00DE2ED3"/>
    <w:rsid w:val="00DE3076"/>
    <w:rsid w:val="00DE78F3"/>
    <w:rsid w:val="00DF13C9"/>
    <w:rsid w:val="00DF150F"/>
    <w:rsid w:val="00DF2C70"/>
    <w:rsid w:val="00DF2D92"/>
    <w:rsid w:val="00DF2FA7"/>
    <w:rsid w:val="00DF2FB2"/>
    <w:rsid w:val="00DF38BC"/>
    <w:rsid w:val="00DF38C4"/>
    <w:rsid w:val="00DF3A08"/>
    <w:rsid w:val="00DF4538"/>
    <w:rsid w:val="00DF45FE"/>
    <w:rsid w:val="00DF4B3E"/>
    <w:rsid w:val="00DF5452"/>
    <w:rsid w:val="00DF57E5"/>
    <w:rsid w:val="00DF6D25"/>
    <w:rsid w:val="00DF6E67"/>
    <w:rsid w:val="00DF6F32"/>
    <w:rsid w:val="00DF7377"/>
    <w:rsid w:val="00DF74CF"/>
    <w:rsid w:val="00DF7893"/>
    <w:rsid w:val="00E00BE1"/>
    <w:rsid w:val="00E0131E"/>
    <w:rsid w:val="00E01DFB"/>
    <w:rsid w:val="00E02009"/>
    <w:rsid w:val="00E04822"/>
    <w:rsid w:val="00E048E5"/>
    <w:rsid w:val="00E05486"/>
    <w:rsid w:val="00E0756A"/>
    <w:rsid w:val="00E105DA"/>
    <w:rsid w:val="00E11A02"/>
    <w:rsid w:val="00E123F2"/>
    <w:rsid w:val="00E12667"/>
    <w:rsid w:val="00E13384"/>
    <w:rsid w:val="00E14819"/>
    <w:rsid w:val="00E151B2"/>
    <w:rsid w:val="00E15C8B"/>
    <w:rsid w:val="00E1692F"/>
    <w:rsid w:val="00E16CD2"/>
    <w:rsid w:val="00E176F1"/>
    <w:rsid w:val="00E20608"/>
    <w:rsid w:val="00E20EA4"/>
    <w:rsid w:val="00E20F02"/>
    <w:rsid w:val="00E211A7"/>
    <w:rsid w:val="00E2133D"/>
    <w:rsid w:val="00E2221A"/>
    <w:rsid w:val="00E22EAE"/>
    <w:rsid w:val="00E23368"/>
    <w:rsid w:val="00E23720"/>
    <w:rsid w:val="00E25681"/>
    <w:rsid w:val="00E26790"/>
    <w:rsid w:val="00E275AF"/>
    <w:rsid w:val="00E30949"/>
    <w:rsid w:val="00E3116A"/>
    <w:rsid w:val="00E313A6"/>
    <w:rsid w:val="00E326CB"/>
    <w:rsid w:val="00E327EE"/>
    <w:rsid w:val="00E3289F"/>
    <w:rsid w:val="00E32B45"/>
    <w:rsid w:val="00E32C8A"/>
    <w:rsid w:val="00E32D9F"/>
    <w:rsid w:val="00E32DC6"/>
    <w:rsid w:val="00E337B2"/>
    <w:rsid w:val="00E340F4"/>
    <w:rsid w:val="00E34F05"/>
    <w:rsid w:val="00E35414"/>
    <w:rsid w:val="00E35895"/>
    <w:rsid w:val="00E40230"/>
    <w:rsid w:val="00E40EF4"/>
    <w:rsid w:val="00E43F25"/>
    <w:rsid w:val="00E43FF7"/>
    <w:rsid w:val="00E44A73"/>
    <w:rsid w:val="00E46CDF"/>
    <w:rsid w:val="00E50557"/>
    <w:rsid w:val="00E5088D"/>
    <w:rsid w:val="00E51CA3"/>
    <w:rsid w:val="00E534CD"/>
    <w:rsid w:val="00E557B5"/>
    <w:rsid w:val="00E55D92"/>
    <w:rsid w:val="00E5622B"/>
    <w:rsid w:val="00E5693A"/>
    <w:rsid w:val="00E56C3A"/>
    <w:rsid w:val="00E56D25"/>
    <w:rsid w:val="00E575A5"/>
    <w:rsid w:val="00E577D9"/>
    <w:rsid w:val="00E57E2A"/>
    <w:rsid w:val="00E57FBD"/>
    <w:rsid w:val="00E603E4"/>
    <w:rsid w:val="00E60E08"/>
    <w:rsid w:val="00E61103"/>
    <w:rsid w:val="00E639EE"/>
    <w:rsid w:val="00E63F35"/>
    <w:rsid w:val="00E65332"/>
    <w:rsid w:val="00E65C9F"/>
    <w:rsid w:val="00E66356"/>
    <w:rsid w:val="00E672AB"/>
    <w:rsid w:val="00E7168A"/>
    <w:rsid w:val="00E71879"/>
    <w:rsid w:val="00E71A76"/>
    <w:rsid w:val="00E71BF9"/>
    <w:rsid w:val="00E72356"/>
    <w:rsid w:val="00E72DC6"/>
    <w:rsid w:val="00E73415"/>
    <w:rsid w:val="00E73742"/>
    <w:rsid w:val="00E73F81"/>
    <w:rsid w:val="00E74E4C"/>
    <w:rsid w:val="00E75B20"/>
    <w:rsid w:val="00E77E02"/>
    <w:rsid w:val="00E77E4F"/>
    <w:rsid w:val="00E81551"/>
    <w:rsid w:val="00E815CA"/>
    <w:rsid w:val="00E81739"/>
    <w:rsid w:val="00E822C3"/>
    <w:rsid w:val="00E83DF4"/>
    <w:rsid w:val="00E8521F"/>
    <w:rsid w:val="00E86159"/>
    <w:rsid w:val="00E90258"/>
    <w:rsid w:val="00E9108E"/>
    <w:rsid w:val="00E91D1F"/>
    <w:rsid w:val="00E92EE7"/>
    <w:rsid w:val="00E93979"/>
    <w:rsid w:val="00E93A53"/>
    <w:rsid w:val="00E93C6B"/>
    <w:rsid w:val="00E93DFD"/>
    <w:rsid w:val="00E94212"/>
    <w:rsid w:val="00E94511"/>
    <w:rsid w:val="00E95992"/>
    <w:rsid w:val="00E96444"/>
    <w:rsid w:val="00E965E9"/>
    <w:rsid w:val="00E96945"/>
    <w:rsid w:val="00E971C5"/>
    <w:rsid w:val="00E97ADA"/>
    <w:rsid w:val="00EA0FA9"/>
    <w:rsid w:val="00EA243D"/>
    <w:rsid w:val="00EA5CD8"/>
    <w:rsid w:val="00EA6C5E"/>
    <w:rsid w:val="00EA6DD5"/>
    <w:rsid w:val="00EA7B16"/>
    <w:rsid w:val="00EB04A7"/>
    <w:rsid w:val="00EB07A6"/>
    <w:rsid w:val="00EB0D67"/>
    <w:rsid w:val="00EB1676"/>
    <w:rsid w:val="00EB17D0"/>
    <w:rsid w:val="00EB2F59"/>
    <w:rsid w:val="00EB36F0"/>
    <w:rsid w:val="00EB39DD"/>
    <w:rsid w:val="00EB5021"/>
    <w:rsid w:val="00EB5530"/>
    <w:rsid w:val="00EB5840"/>
    <w:rsid w:val="00EB6B71"/>
    <w:rsid w:val="00EB7885"/>
    <w:rsid w:val="00EB793C"/>
    <w:rsid w:val="00EB7B91"/>
    <w:rsid w:val="00EC2192"/>
    <w:rsid w:val="00EC23DE"/>
    <w:rsid w:val="00EC256D"/>
    <w:rsid w:val="00EC322A"/>
    <w:rsid w:val="00EC32B2"/>
    <w:rsid w:val="00EC3D6B"/>
    <w:rsid w:val="00EC48C3"/>
    <w:rsid w:val="00EC49CA"/>
    <w:rsid w:val="00EC52B2"/>
    <w:rsid w:val="00EC63DF"/>
    <w:rsid w:val="00EC66B7"/>
    <w:rsid w:val="00EC6982"/>
    <w:rsid w:val="00EC7CA7"/>
    <w:rsid w:val="00ED0CE1"/>
    <w:rsid w:val="00ED17EF"/>
    <w:rsid w:val="00ED1FBC"/>
    <w:rsid w:val="00ED264E"/>
    <w:rsid w:val="00ED3428"/>
    <w:rsid w:val="00ED476C"/>
    <w:rsid w:val="00ED524D"/>
    <w:rsid w:val="00ED5285"/>
    <w:rsid w:val="00ED64F9"/>
    <w:rsid w:val="00ED6EA2"/>
    <w:rsid w:val="00ED6F36"/>
    <w:rsid w:val="00ED7FA8"/>
    <w:rsid w:val="00EE1505"/>
    <w:rsid w:val="00EE17E3"/>
    <w:rsid w:val="00EE1AA2"/>
    <w:rsid w:val="00EE354A"/>
    <w:rsid w:val="00EE5578"/>
    <w:rsid w:val="00EE6352"/>
    <w:rsid w:val="00EE6BE2"/>
    <w:rsid w:val="00EE77A8"/>
    <w:rsid w:val="00EF1479"/>
    <w:rsid w:val="00EF3E9E"/>
    <w:rsid w:val="00EF441F"/>
    <w:rsid w:val="00EF4A5B"/>
    <w:rsid w:val="00EF4BF9"/>
    <w:rsid w:val="00EF52EA"/>
    <w:rsid w:val="00EF5EEA"/>
    <w:rsid w:val="00EF5F4E"/>
    <w:rsid w:val="00EF691F"/>
    <w:rsid w:val="00EF69EB"/>
    <w:rsid w:val="00EF6B56"/>
    <w:rsid w:val="00EF6E82"/>
    <w:rsid w:val="00EF754F"/>
    <w:rsid w:val="00F02667"/>
    <w:rsid w:val="00F03C3F"/>
    <w:rsid w:val="00F04273"/>
    <w:rsid w:val="00F0605A"/>
    <w:rsid w:val="00F06173"/>
    <w:rsid w:val="00F06F98"/>
    <w:rsid w:val="00F105F5"/>
    <w:rsid w:val="00F111B3"/>
    <w:rsid w:val="00F11CDE"/>
    <w:rsid w:val="00F129C5"/>
    <w:rsid w:val="00F132D6"/>
    <w:rsid w:val="00F14417"/>
    <w:rsid w:val="00F14A73"/>
    <w:rsid w:val="00F168A1"/>
    <w:rsid w:val="00F17021"/>
    <w:rsid w:val="00F1799F"/>
    <w:rsid w:val="00F20247"/>
    <w:rsid w:val="00F2043A"/>
    <w:rsid w:val="00F20A13"/>
    <w:rsid w:val="00F20AC7"/>
    <w:rsid w:val="00F21909"/>
    <w:rsid w:val="00F237DF"/>
    <w:rsid w:val="00F23AED"/>
    <w:rsid w:val="00F25060"/>
    <w:rsid w:val="00F27EF0"/>
    <w:rsid w:val="00F27FF2"/>
    <w:rsid w:val="00F304CC"/>
    <w:rsid w:val="00F30F47"/>
    <w:rsid w:val="00F3227F"/>
    <w:rsid w:val="00F324F9"/>
    <w:rsid w:val="00F32967"/>
    <w:rsid w:val="00F33EA0"/>
    <w:rsid w:val="00F34CBC"/>
    <w:rsid w:val="00F34F96"/>
    <w:rsid w:val="00F35001"/>
    <w:rsid w:val="00F35851"/>
    <w:rsid w:val="00F36868"/>
    <w:rsid w:val="00F375F9"/>
    <w:rsid w:val="00F37650"/>
    <w:rsid w:val="00F377A0"/>
    <w:rsid w:val="00F40F08"/>
    <w:rsid w:val="00F41156"/>
    <w:rsid w:val="00F41A83"/>
    <w:rsid w:val="00F41E10"/>
    <w:rsid w:val="00F42875"/>
    <w:rsid w:val="00F42A4B"/>
    <w:rsid w:val="00F42A92"/>
    <w:rsid w:val="00F42C4B"/>
    <w:rsid w:val="00F4439F"/>
    <w:rsid w:val="00F44ACE"/>
    <w:rsid w:val="00F45651"/>
    <w:rsid w:val="00F45A38"/>
    <w:rsid w:val="00F45ECC"/>
    <w:rsid w:val="00F46165"/>
    <w:rsid w:val="00F47AE6"/>
    <w:rsid w:val="00F47FCA"/>
    <w:rsid w:val="00F50062"/>
    <w:rsid w:val="00F51C93"/>
    <w:rsid w:val="00F5225E"/>
    <w:rsid w:val="00F5325D"/>
    <w:rsid w:val="00F5328F"/>
    <w:rsid w:val="00F53B28"/>
    <w:rsid w:val="00F55344"/>
    <w:rsid w:val="00F56851"/>
    <w:rsid w:val="00F56EE9"/>
    <w:rsid w:val="00F57323"/>
    <w:rsid w:val="00F6012D"/>
    <w:rsid w:val="00F619BC"/>
    <w:rsid w:val="00F61ECD"/>
    <w:rsid w:val="00F62416"/>
    <w:rsid w:val="00F62751"/>
    <w:rsid w:val="00F63F76"/>
    <w:rsid w:val="00F64E44"/>
    <w:rsid w:val="00F658A1"/>
    <w:rsid w:val="00F662F1"/>
    <w:rsid w:val="00F668F9"/>
    <w:rsid w:val="00F6738F"/>
    <w:rsid w:val="00F67534"/>
    <w:rsid w:val="00F67A02"/>
    <w:rsid w:val="00F7008C"/>
    <w:rsid w:val="00F71187"/>
    <w:rsid w:val="00F7123C"/>
    <w:rsid w:val="00F71C17"/>
    <w:rsid w:val="00F725D4"/>
    <w:rsid w:val="00F72C2D"/>
    <w:rsid w:val="00F72ECD"/>
    <w:rsid w:val="00F733CD"/>
    <w:rsid w:val="00F74818"/>
    <w:rsid w:val="00F7521D"/>
    <w:rsid w:val="00F75566"/>
    <w:rsid w:val="00F75FCF"/>
    <w:rsid w:val="00F77027"/>
    <w:rsid w:val="00F77C82"/>
    <w:rsid w:val="00F811EB"/>
    <w:rsid w:val="00F839E6"/>
    <w:rsid w:val="00F83BB8"/>
    <w:rsid w:val="00F851F1"/>
    <w:rsid w:val="00F8554A"/>
    <w:rsid w:val="00F85D8A"/>
    <w:rsid w:val="00F87284"/>
    <w:rsid w:val="00F877EF"/>
    <w:rsid w:val="00F87CF5"/>
    <w:rsid w:val="00F94540"/>
    <w:rsid w:val="00F947B5"/>
    <w:rsid w:val="00F94A1F"/>
    <w:rsid w:val="00F94F29"/>
    <w:rsid w:val="00F960DE"/>
    <w:rsid w:val="00F96112"/>
    <w:rsid w:val="00F9643E"/>
    <w:rsid w:val="00F9754A"/>
    <w:rsid w:val="00FA0018"/>
    <w:rsid w:val="00FA0BEB"/>
    <w:rsid w:val="00FA0D17"/>
    <w:rsid w:val="00FA166B"/>
    <w:rsid w:val="00FA2C92"/>
    <w:rsid w:val="00FA315D"/>
    <w:rsid w:val="00FA3299"/>
    <w:rsid w:val="00FA34E3"/>
    <w:rsid w:val="00FA36F5"/>
    <w:rsid w:val="00FA68F3"/>
    <w:rsid w:val="00FA7FAE"/>
    <w:rsid w:val="00FB0769"/>
    <w:rsid w:val="00FB0953"/>
    <w:rsid w:val="00FB2D72"/>
    <w:rsid w:val="00FB64DC"/>
    <w:rsid w:val="00FB6CF3"/>
    <w:rsid w:val="00FB73A4"/>
    <w:rsid w:val="00FC0B20"/>
    <w:rsid w:val="00FC0F99"/>
    <w:rsid w:val="00FC10AB"/>
    <w:rsid w:val="00FC1764"/>
    <w:rsid w:val="00FC194B"/>
    <w:rsid w:val="00FC23BB"/>
    <w:rsid w:val="00FC3082"/>
    <w:rsid w:val="00FC32BB"/>
    <w:rsid w:val="00FC518A"/>
    <w:rsid w:val="00FC5299"/>
    <w:rsid w:val="00FC6AB2"/>
    <w:rsid w:val="00FC6C91"/>
    <w:rsid w:val="00FC750F"/>
    <w:rsid w:val="00FC7D69"/>
    <w:rsid w:val="00FD00C3"/>
    <w:rsid w:val="00FD0CEE"/>
    <w:rsid w:val="00FD1D68"/>
    <w:rsid w:val="00FD27A9"/>
    <w:rsid w:val="00FD2ACA"/>
    <w:rsid w:val="00FD312B"/>
    <w:rsid w:val="00FD36DA"/>
    <w:rsid w:val="00FD37B1"/>
    <w:rsid w:val="00FD4046"/>
    <w:rsid w:val="00FD47CD"/>
    <w:rsid w:val="00FD5041"/>
    <w:rsid w:val="00FD508D"/>
    <w:rsid w:val="00FD6220"/>
    <w:rsid w:val="00FD6E12"/>
    <w:rsid w:val="00FE03B9"/>
    <w:rsid w:val="00FE1C8F"/>
    <w:rsid w:val="00FE215E"/>
    <w:rsid w:val="00FE230B"/>
    <w:rsid w:val="00FE2788"/>
    <w:rsid w:val="00FE2D7E"/>
    <w:rsid w:val="00FE5C78"/>
    <w:rsid w:val="00FE5D76"/>
    <w:rsid w:val="00FE6288"/>
    <w:rsid w:val="00FE62AE"/>
    <w:rsid w:val="00FE6513"/>
    <w:rsid w:val="00FE7321"/>
    <w:rsid w:val="00FE7B33"/>
    <w:rsid w:val="00FF0A75"/>
    <w:rsid w:val="00FF0FB4"/>
    <w:rsid w:val="00FF1A42"/>
    <w:rsid w:val="00FF23CB"/>
    <w:rsid w:val="00FF2D1F"/>
    <w:rsid w:val="00FF43ED"/>
    <w:rsid w:val="00FF5E25"/>
    <w:rsid w:val="00FF6737"/>
    <w:rsid w:val="00FF6D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4A0F35"/>
  <w15:chartTrackingRefBased/>
  <w15:docId w15:val="{309B1784-859C-4809-94DC-D89EC17DA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5852"/>
    <w:pPr>
      <w:spacing w:after="200" w:line="276" w:lineRule="auto"/>
    </w:pPr>
  </w:style>
  <w:style w:type="paragraph" w:styleId="Heading1">
    <w:name w:val="heading 1"/>
    <w:basedOn w:val="Normal"/>
    <w:next w:val="Normal"/>
    <w:link w:val="Heading1Char"/>
    <w:uiPriority w:val="9"/>
    <w:qFormat/>
    <w:rsid w:val="0086585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65852"/>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65852"/>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585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865852"/>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865852"/>
    <w:rPr>
      <w:rFonts w:asciiTheme="majorHAnsi" w:eastAsiaTheme="majorEastAsia" w:hAnsiTheme="majorHAnsi" w:cstheme="majorBidi"/>
      <w:b/>
      <w:bCs/>
      <w:color w:val="5B9BD5" w:themeColor="accent1"/>
    </w:rPr>
  </w:style>
  <w:style w:type="paragraph" w:styleId="NoSpacing">
    <w:name w:val="No Spacing"/>
    <w:link w:val="NoSpacingChar"/>
    <w:uiPriority w:val="1"/>
    <w:qFormat/>
    <w:rsid w:val="00865852"/>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65852"/>
    <w:rPr>
      <w:rFonts w:eastAsiaTheme="minorEastAsia"/>
      <w:lang w:val="en-US" w:eastAsia="ja-JP"/>
    </w:rPr>
  </w:style>
  <w:style w:type="paragraph" w:styleId="ListParagraph">
    <w:name w:val="List Paragraph"/>
    <w:basedOn w:val="Normal"/>
    <w:uiPriority w:val="34"/>
    <w:qFormat/>
    <w:rsid w:val="00865852"/>
    <w:pPr>
      <w:ind w:left="720"/>
      <w:contextualSpacing/>
    </w:pPr>
  </w:style>
  <w:style w:type="paragraph" w:styleId="Header">
    <w:name w:val="header"/>
    <w:basedOn w:val="Normal"/>
    <w:link w:val="HeaderChar"/>
    <w:uiPriority w:val="99"/>
    <w:unhideWhenUsed/>
    <w:rsid w:val="008658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5852"/>
  </w:style>
  <w:style w:type="paragraph" w:styleId="Footer">
    <w:name w:val="footer"/>
    <w:basedOn w:val="Normal"/>
    <w:link w:val="FooterChar"/>
    <w:uiPriority w:val="99"/>
    <w:unhideWhenUsed/>
    <w:rsid w:val="008658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5852"/>
  </w:style>
  <w:style w:type="table" w:styleId="TableGrid">
    <w:name w:val="Table Grid"/>
    <w:basedOn w:val="TableNormal"/>
    <w:uiPriority w:val="39"/>
    <w:rsid w:val="00EB5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371B3"/>
    <w:pPr>
      <w:autoSpaceDE w:val="0"/>
      <w:autoSpaceDN w:val="0"/>
      <w:adjustRightInd w:val="0"/>
      <w:spacing w:after="0" w:line="240" w:lineRule="auto"/>
    </w:pPr>
    <w:rPr>
      <w:rFonts w:ascii="Calibri" w:hAnsi="Calibri" w:cs="Calibri"/>
      <w:color w:val="000000"/>
      <w:sz w:val="24"/>
      <w:szCs w:val="24"/>
    </w:rPr>
  </w:style>
  <w:style w:type="character" w:styleId="Strong">
    <w:name w:val="Strong"/>
    <w:basedOn w:val="DefaultParagraphFont"/>
    <w:uiPriority w:val="22"/>
    <w:qFormat/>
    <w:rsid w:val="005B0CF5"/>
    <w:rPr>
      <w:b/>
      <w:bCs/>
    </w:rPr>
  </w:style>
  <w:style w:type="paragraph" w:styleId="NormalWeb">
    <w:name w:val="Normal (Web)"/>
    <w:basedOn w:val="Normal"/>
    <w:uiPriority w:val="99"/>
    <w:semiHidden/>
    <w:unhideWhenUsed/>
    <w:rsid w:val="00F42A92"/>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yperlink">
    <w:name w:val="Hyperlink"/>
    <w:basedOn w:val="DefaultParagraphFont"/>
    <w:uiPriority w:val="99"/>
    <w:unhideWhenUsed/>
    <w:rsid w:val="000B5D69"/>
    <w:rPr>
      <w:color w:val="0000FF"/>
      <w:u w:val="single"/>
    </w:rPr>
  </w:style>
  <w:style w:type="paragraph" w:customStyle="1" w:styleId="nova-legacy-e-listitem">
    <w:name w:val="nova-legacy-e-list__item"/>
    <w:basedOn w:val="Normal"/>
    <w:rsid w:val="008575CF"/>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Bibliography">
    <w:name w:val="Bibliography"/>
    <w:basedOn w:val="Normal"/>
    <w:next w:val="Normal"/>
    <w:uiPriority w:val="37"/>
    <w:unhideWhenUsed/>
    <w:rsid w:val="007F0898"/>
    <w:pPr>
      <w:tabs>
        <w:tab w:val="left" w:pos="384"/>
      </w:tabs>
      <w:spacing w:after="0" w:line="240" w:lineRule="auto"/>
      <w:ind w:left="384" w:hanging="384"/>
    </w:pPr>
  </w:style>
  <w:style w:type="paragraph" w:styleId="TOCHeading">
    <w:name w:val="TOC Heading"/>
    <w:basedOn w:val="Heading1"/>
    <w:next w:val="Normal"/>
    <w:uiPriority w:val="39"/>
    <w:unhideWhenUsed/>
    <w:qFormat/>
    <w:rsid w:val="00FF5E25"/>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FF5E25"/>
    <w:pPr>
      <w:spacing w:after="100"/>
    </w:pPr>
  </w:style>
  <w:style w:type="paragraph" w:styleId="TOC2">
    <w:name w:val="toc 2"/>
    <w:basedOn w:val="Normal"/>
    <w:next w:val="Normal"/>
    <w:autoRedefine/>
    <w:uiPriority w:val="39"/>
    <w:unhideWhenUsed/>
    <w:rsid w:val="00FF5E2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393324">
      <w:bodyDiv w:val="1"/>
      <w:marLeft w:val="0"/>
      <w:marRight w:val="0"/>
      <w:marTop w:val="0"/>
      <w:marBottom w:val="0"/>
      <w:divBdr>
        <w:top w:val="none" w:sz="0" w:space="0" w:color="auto"/>
        <w:left w:val="none" w:sz="0" w:space="0" w:color="auto"/>
        <w:bottom w:val="none" w:sz="0" w:space="0" w:color="auto"/>
        <w:right w:val="none" w:sz="0" w:space="0" w:color="auto"/>
      </w:divBdr>
      <w:divsChild>
        <w:div w:id="1336372675">
          <w:marLeft w:val="0"/>
          <w:marRight w:val="0"/>
          <w:marTop w:val="0"/>
          <w:marBottom w:val="75"/>
          <w:divBdr>
            <w:top w:val="none" w:sz="0" w:space="0" w:color="auto"/>
            <w:left w:val="none" w:sz="0" w:space="0" w:color="auto"/>
            <w:bottom w:val="none" w:sz="0" w:space="0" w:color="auto"/>
            <w:right w:val="none" w:sz="0" w:space="0" w:color="auto"/>
          </w:divBdr>
        </w:div>
        <w:div w:id="138809299">
          <w:marLeft w:val="0"/>
          <w:marRight w:val="0"/>
          <w:marTop w:val="0"/>
          <w:marBottom w:val="75"/>
          <w:divBdr>
            <w:top w:val="none" w:sz="0" w:space="0" w:color="auto"/>
            <w:left w:val="none" w:sz="0" w:space="0" w:color="auto"/>
            <w:bottom w:val="none" w:sz="0" w:space="0" w:color="auto"/>
            <w:right w:val="none" w:sz="0" w:space="0" w:color="auto"/>
          </w:divBdr>
        </w:div>
      </w:divsChild>
    </w:div>
    <w:div w:id="453063254">
      <w:bodyDiv w:val="1"/>
      <w:marLeft w:val="0"/>
      <w:marRight w:val="0"/>
      <w:marTop w:val="0"/>
      <w:marBottom w:val="0"/>
      <w:divBdr>
        <w:top w:val="none" w:sz="0" w:space="0" w:color="auto"/>
        <w:left w:val="none" w:sz="0" w:space="0" w:color="auto"/>
        <w:bottom w:val="none" w:sz="0" w:space="0" w:color="auto"/>
        <w:right w:val="none" w:sz="0" w:space="0" w:color="auto"/>
      </w:divBdr>
    </w:div>
    <w:div w:id="712190144">
      <w:bodyDiv w:val="1"/>
      <w:marLeft w:val="0"/>
      <w:marRight w:val="0"/>
      <w:marTop w:val="0"/>
      <w:marBottom w:val="0"/>
      <w:divBdr>
        <w:top w:val="none" w:sz="0" w:space="0" w:color="auto"/>
        <w:left w:val="none" w:sz="0" w:space="0" w:color="auto"/>
        <w:bottom w:val="none" w:sz="0" w:space="0" w:color="auto"/>
        <w:right w:val="none" w:sz="0" w:space="0" w:color="auto"/>
      </w:divBdr>
    </w:div>
    <w:div w:id="1177038048">
      <w:bodyDiv w:val="1"/>
      <w:marLeft w:val="0"/>
      <w:marRight w:val="0"/>
      <w:marTop w:val="0"/>
      <w:marBottom w:val="0"/>
      <w:divBdr>
        <w:top w:val="none" w:sz="0" w:space="0" w:color="auto"/>
        <w:left w:val="none" w:sz="0" w:space="0" w:color="auto"/>
        <w:bottom w:val="none" w:sz="0" w:space="0" w:color="auto"/>
        <w:right w:val="none" w:sz="0" w:space="0" w:color="auto"/>
      </w:divBdr>
    </w:div>
    <w:div w:id="1509368999">
      <w:bodyDiv w:val="1"/>
      <w:marLeft w:val="0"/>
      <w:marRight w:val="0"/>
      <w:marTop w:val="0"/>
      <w:marBottom w:val="0"/>
      <w:divBdr>
        <w:top w:val="none" w:sz="0" w:space="0" w:color="auto"/>
        <w:left w:val="none" w:sz="0" w:space="0" w:color="auto"/>
        <w:bottom w:val="none" w:sz="0" w:space="0" w:color="auto"/>
        <w:right w:val="none" w:sz="0" w:space="0" w:color="auto"/>
      </w:divBdr>
    </w:div>
    <w:div w:id="1734892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94363DCA7F140CBAD589FADAB93028E"/>
        <w:category>
          <w:name w:val="General"/>
          <w:gallery w:val="placeholder"/>
        </w:category>
        <w:types>
          <w:type w:val="bbPlcHdr"/>
        </w:types>
        <w:behaviors>
          <w:behavior w:val="content"/>
        </w:behaviors>
        <w:guid w:val="{C57E2CDB-3F36-4421-982E-7888C596E770}"/>
      </w:docPartPr>
      <w:docPartBody>
        <w:p w:rsidR="00015D97" w:rsidRDefault="005237F9" w:rsidP="005237F9">
          <w:pPr>
            <w:pStyle w:val="094363DCA7F140CBAD589FADAB93028E"/>
          </w:pPr>
          <w:r>
            <w:rPr>
              <w:rFonts w:asciiTheme="majorHAnsi" w:eastAsiaTheme="majorEastAsia" w:hAnsiTheme="majorHAnsi" w:cstheme="majorBidi"/>
              <w:sz w:val="80"/>
              <w:szCs w:val="80"/>
            </w:rPr>
            <w:t>[Type the document title]</w:t>
          </w:r>
        </w:p>
      </w:docPartBody>
    </w:docPart>
    <w:docPart>
      <w:docPartPr>
        <w:name w:val="C5D83A6139624DE5AA50952324B43870"/>
        <w:category>
          <w:name w:val="General"/>
          <w:gallery w:val="placeholder"/>
        </w:category>
        <w:types>
          <w:type w:val="bbPlcHdr"/>
        </w:types>
        <w:behaviors>
          <w:behavior w:val="content"/>
        </w:behaviors>
        <w:guid w:val="{28F33012-4DAA-4111-8183-2C164C434FD4}"/>
      </w:docPartPr>
      <w:docPartBody>
        <w:p w:rsidR="00015D97" w:rsidRDefault="005237F9" w:rsidP="005237F9">
          <w:pPr>
            <w:pStyle w:val="C5D83A6139624DE5AA50952324B43870"/>
          </w:pPr>
          <w:r>
            <w:rPr>
              <w:rFonts w:asciiTheme="majorHAnsi" w:eastAsiaTheme="majorEastAsia" w:hAnsiTheme="majorHAnsi" w:cstheme="majorBidi"/>
              <w:sz w:val="44"/>
              <w:szCs w:val="44"/>
            </w:rPr>
            <w:t>[Type the document subtitle]</w:t>
          </w:r>
        </w:p>
      </w:docPartBody>
    </w:docPart>
    <w:docPart>
      <w:docPartPr>
        <w:name w:val="FE82DADD4A924E8B90F54900F43817CB"/>
        <w:category>
          <w:name w:val="General"/>
          <w:gallery w:val="placeholder"/>
        </w:category>
        <w:types>
          <w:type w:val="bbPlcHdr"/>
        </w:types>
        <w:behaviors>
          <w:behavior w:val="content"/>
        </w:behaviors>
        <w:guid w:val="{18B6269D-08BE-4174-A366-8DA40FDB2E66}"/>
      </w:docPartPr>
      <w:docPartBody>
        <w:p w:rsidR="00015D97" w:rsidRDefault="005237F9" w:rsidP="005237F9">
          <w:pPr>
            <w:pStyle w:val="FE82DADD4A924E8B90F54900F43817CB"/>
          </w:pPr>
          <w:r>
            <w:rPr>
              <w:b/>
              <w:bCs/>
            </w:rP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37F9"/>
    <w:rsid w:val="00015D97"/>
    <w:rsid w:val="00071D96"/>
    <w:rsid w:val="00073B7A"/>
    <w:rsid w:val="000C5595"/>
    <w:rsid w:val="00185C78"/>
    <w:rsid w:val="001B3B6C"/>
    <w:rsid w:val="001F00C4"/>
    <w:rsid w:val="001F5A31"/>
    <w:rsid w:val="002C3112"/>
    <w:rsid w:val="00342C93"/>
    <w:rsid w:val="003809D6"/>
    <w:rsid w:val="003B1FEB"/>
    <w:rsid w:val="003C6E73"/>
    <w:rsid w:val="005109CC"/>
    <w:rsid w:val="005237F9"/>
    <w:rsid w:val="005F7594"/>
    <w:rsid w:val="00714AAF"/>
    <w:rsid w:val="00900A12"/>
    <w:rsid w:val="0092277A"/>
    <w:rsid w:val="00C472BD"/>
    <w:rsid w:val="00C64D74"/>
    <w:rsid w:val="00CE11B7"/>
    <w:rsid w:val="00D2754B"/>
    <w:rsid w:val="00D93134"/>
    <w:rsid w:val="00EE31FF"/>
    <w:rsid w:val="00F23AC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4363DCA7F140CBAD589FADAB93028E">
    <w:name w:val="094363DCA7F140CBAD589FADAB93028E"/>
    <w:rsid w:val="005237F9"/>
  </w:style>
  <w:style w:type="paragraph" w:customStyle="1" w:styleId="C5D83A6139624DE5AA50952324B43870">
    <w:name w:val="C5D83A6139624DE5AA50952324B43870"/>
    <w:rsid w:val="005237F9"/>
  </w:style>
  <w:style w:type="paragraph" w:customStyle="1" w:styleId="FE82DADD4A924E8B90F54900F43817CB">
    <w:name w:val="FE82DADD4A924E8B90F54900F43817CB"/>
    <w:rsid w:val="005237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6053B-338B-468A-941D-43AD0E8EE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393</Words>
  <Characters>87742</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DATA9005 – Data Analytics and Visualisation</vt:lpstr>
    </vt:vector>
  </TitlesOfParts>
  <Company>Cork Institute of Technology</Company>
  <LinksUpToDate>false</LinksUpToDate>
  <CharactersWithSpaces>10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H9001 – Research Methods</dc:title>
  <dc:subject>Comparative Analysis of Machine Learning and Neural Networks in Intrusion Detection Systems to Detect Different Types of Cyber Attacks on Simulated Batch Streaming Data</dc:subject>
  <dc:creator>Brian Higgins – R00239570</dc:creator>
  <cp:keywords/>
  <dc:description/>
  <cp:lastModifiedBy>Brian Higgins</cp:lastModifiedBy>
  <cp:revision>3</cp:revision>
  <cp:lastPrinted>2023-05-11T14:35:00Z</cp:lastPrinted>
  <dcterms:created xsi:type="dcterms:W3CDTF">2023-05-11T14:34:00Z</dcterms:created>
  <dcterms:modified xsi:type="dcterms:W3CDTF">2023-05-1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165d33ffa9239a50e2455afa2ec52f95d5ca490285def7cc3be0fdbe6a6311</vt:lpwstr>
  </property>
  <property fmtid="{D5CDD505-2E9C-101B-9397-08002B2CF9AE}" pid="3" name="ZOTERO_PREF_1">
    <vt:lpwstr>&lt;data data-version="3" zotero-version="6.0.26"&gt;&lt;session id="0Mh1KE0s"/&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